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C263FA" w14:textId="5D4B1DB1" w:rsidR="00FB4007" w:rsidRDefault="003E06CD" w:rsidP="00656ED0">
      <w:pPr>
        <w:rPr>
          <w:b/>
          <w:bCs/>
          <w:lang w:val="en-US"/>
        </w:rPr>
      </w:pPr>
      <w:r>
        <w:rPr>
          <w:b/>
          <w:bCs/>
          <w:lang w:val="en-US"/>
        </w:rPr>
        <w:t>V</w:t>
      </w:r>
      <w:r w:rsidRPr="003E06CD">
        <w:rPr>
          <w:b/>
          <w:bCs/>
          <w:lang w:val="en-US"/>
        </w:rPr>
        <w:t xml:space="preserve">ector manipulation by plant viruses </w:t>
      </w:r>
      <w:r>
        <w:rPr>
          <w:b/>
          <w:bCs/>
          <w:lang w:val="en-US"/>
        </w:rPr>
        <w:t>vs.</w:t>
      </w:r>
      <w:r w:rsidRPr="003E06CD">
        <w:rPr>
          <w:b/>
          <w:bCs/>
          <w:lang w:val="en-US"/>
        </w:rPr>
        <w:t xml:space="preserve"> host-</w:t>
      </w:r>
      <w:r w:rsidR="004D4368">
        <w:rPr>
          <w:b/>
          <w:bCs/>
          <w:lang w:val="en-US"/>
        </w:rPr>
        <w:t>race</w:t>
      </w:r>
      <w:r w:rsidRPr="003E06CD">
        <w:rPr>
          <w:b/>
          <w:bCs/>
          <w:lang w:val="en-US"/>
        </w:rPr>
        <w:t xml:space="preserve"> specialization of insect </w:t>
      </w:r>
      <w:r w:rsidR="00B17A42">
        <w:rPr>
          <w:b/>
          <w:bCs/>
          <w:lang w:val="en-US"/>
        </w:rPr>
        <w:t>vectors</w:t>
      </w:r>
      <w:r>
        <w:rPr>
          <w:b/>
          <w:bCs/>
          <w:lang w:val="en-US"/>
        </w:rPr>
        <w:t>:</w:t>
      </w:r>
      <w:r w:rsidR="00D65F68">
        <w:rPr>
          <w:b/>
          <w:bCs/>
          <w:lang w:val="en-US"/>
        </w:rPr>
        <w:t xml:space="preserve"> is </w:t>
      </w:r>
      <w:r w:rsidR="00D27900">
        <w:rPr>
          <w:b/>
          <w:bCs/>
          <w:lang w:val="en-US"/>
        </w:rPr>
        <w:t>the preference-performance correlation of pea aphid host races altered by plant viruses?</w:t>
      </w:r>
    </w:p>
    <w:p w14:paraId="2B569B32" w14:textId="77777777" w:rsidR="00656ED0" w:rsidRDefault="00656ED0" w:rsidP="00656ED0">
      <w:pPr>
        <w:rPr>
          <w:b/>
          <w:bCs/>
          <w:lang w:val="en-US"/>
        </w:rPr>
      </w:pPr>
      <w:r w:rsidRPr="00656ED0">
        <w:rPr>
          <w:b/>
          <w:bCs/>
          <w:lang w:val="en-US"/>
        </w:rPr>
        <w:t>Abstract</w:t>
      </w:r>
    </w:p>
    <w:p w14:paraId="72F3EC1F" w14:textId="2295D9B2" w:rsidR="001A39A5" w:rsidRDefault="001128AB" w:rsidP="00D40EEC">
      <w:pPr>
        <w:rPr>
          <w:lang w:val="en-US"/>
        </w:rPr>
      </w:pPr>
      <w:r>
        <w:rPr>
          <w:lang w:val="en-US"/>
        </w:rPr>
        <w:t>Many p</w:t>
      </w:r>
      <w:r w:rsidRPr="00D40EEC">
        <w:rPr>
          <w:lang w:val="en-US"/>
        </w:rPr>
        <w:t xml:space="preserve">lant </w:t>
      </w:r>
      <w:r w:rsidR="00D40EEC" w:rsidRPr="00D40EEC">
        <w:rPr>
          <w:lang w:val="en-US"/>
        </w:rPr>
        <w:t xml:space="preserve">pathogens manipulate host preference and performance of their vectors </w:t>
      </w:r>
      <w:r>
        <w:rPr>
          <w:lang w:val="en-US"/>
        </w:rPr>
        <w:t xml:space="preserve">in ways that can improve their transmission. </w:t>
      </w:r>
      <w:r w:rsidR="009D0B5E">
        <w:rPr>
          <w:lang w:val="en-US"/>
        </w:rPr>
        <w:t xml:space="preserve">Research on these phenomena has been confined to examining intraspecific transmission of the pathogens, but most pathogens and their vectors utilize more than one plant host. </w:t>
      </w:r>
      <w:r w:rsidR="00D40EEC" w:rsidRPr="00D40EEC">
        <w:rPr>
          <w:lang w:val="en-US"/>
        </w:rPr>
        <w:t xml:space="preserve">For example, </w:t>
      </w:r>
      <w:r w:rsidR="00D40EEC" w:rsidRPr="004F4B72">
        <w:rPr>
          <w:i/>
          <w:iCs/>
          <w:lang w:val="en-US"/>
        </w:rPr>
        <w:t>Pea enation mosaic virus</w:t>
      </w:r>
      <w:r w:rsidR="00D40EEC" w:rsidRPr="00D40EEC">
        <w:rPr>
          <w:lang w:val="en-US"/>
        </w:rPr>
        <w:t xml:space="preserve"> (PEMV) and </w:t>
      </w:r>
      <w:r w:rsidR="00D40EEC" w:rsidRPr="004F4B72">
        <w:rPr>
          <w:i/>
          <w:iCs/>
          <w:lang w:val="en-US"/>
        </w:rPr>
        <w:t>Bean leafroll virus</w:t>
      </w:r>
      <w:r w:rsidR="00D40EEC" w:rsidRPr="00D40EEC">
        <w:rPr>
          <w:lang w:val="en-US"/>
        </w:rPr>
        <w:t xml:space="preserve"> (BLRV)</w:t>
      </w:r>
      <w:r>
        <w:rPr>
          <w:lang w:val="en-US"/>
        </w:rPr>
        <w:t xml:space="preserve"> modify the preference, performance, or both</w:t>
      </w:r>
      <w:r w:rsidR="009D0B5E">
        <w:rPr>
          <w:lang w:val="en-US"/>
        </w:rPr>
        <w:t>,</w:t>
      </w:r>
      <w:r>
        <w:rPr>
          <w:lang w:val="en-US"/>
        </w:rPr>
        <w:t xml:space="preserve"> of their principal vector, </w:t>
      </w:r>
      <w:r w:rsidRPr="00D40EEC">
        <w:rPr>
          <w:lang w:val="en-US"/>
        </w:rPr>
        <w:t xml:space="preserve">the pea aphid, </w:t>
      </w:r>
      <w:proofErr w:type="spellStart"/>
      <w:r w:rsidRPr="00F00247">
        <w:rPr>
          <w:i/>
          <w:iCs/>
          <w:lang w:val="en-US"/>
        </w:rPr>
        <w:t>Acyrthosiphon</w:t>
      </w:r>
      <w:proofErr w:type="spellEnd"/>
      <w:r w:rsidRPr="00F00247">
        <w:rPr>
          <w:i/>
          <w:iCs/>
          <w:lang w:val="en-US"/>
        </w:rPr>
        <w:t xml:space="preserve"> </w:t>
      </w:r>
      <w:proofErr w:type="spellStart"/>
      <w:r w:rsidRPr="00F00247">
        <w:rPr>
          <w:i/>
          <w:iCs/>
          <w:lang w:val="en-US"/>
        </w:rPr>
        <w:t>pisum</w:t>
      </w:r>
      <w:proofErr w:type="spellEnd"/>
      <w:r w:rsidR="009D0B5E">
        <w:rPr>
          <w:i/>
          <w:iCs/>
          <w:lang w:val="en-US"/>
        </w:rPr>
        <w:t xml:space="preserve"> </w:t>
      </w:r>
      <w:r w:rsidR="009D0B5E">
        <w:rPr>
          <w:iCs/>
          <w:lang w:val="en-US"/>
        </w:rPr>
        <w:t xml:space="preserve">on its host </w:t>
      </w:r>
      <w:r w:rsidR="009D0B5E">
        <w:rPr>
          <w:i/>
          <w:lang w:val="en-US"/>
        </w:rPr>
        <w:t xml:space="preserve">Pisum sativum, </w:t>
      </w:r>
      <w:r w:rsidR="009D0B5E">
        <w:rPr>
          <w:lang w:val="en-US"/>
        </w:rPr>
        <w:t>but the viruses and aphids have multiple host species</w:t>
      </w:r>
      <w:r>
        <w:rPr>
          <w:lang w:val="en-US"/>
        </w:rPr>
        <w:t xml:space="preserve">. </w:t>
      </w:r>
      <w:r w:rsidR="00D40EEC" w:rsidRPr="00D40EEC">
        <w:rPr>
          <w:lang w:val="en-US"/>
        </w:rPr>
        <w:t xml:space="preserve">Here, we evaluate hostplant preference and performance of five pea aphid </w:t>
      </w:r>
      <w:r w:rsidR="0089160B">
        <w:rPr>
          <w:lang w:val="en-US"/>
        </w:rPr>
        <w:t>bio</w:t>
      </w:r>
      <w:r w:rsidR="00D40EEC" w:rsidRPr="00D40EEC">
        <w:rPr>
          <w:lang w:val="en-US"/>
        </w:rPr>
        <w:t xml:space="preserve">types </w:t>
      </w:r>
      <w:r w:rsidR="00B728D6">
        <w:rPr>
          <w:lang w:val="en-US"/>
        </w:rPr>
        <w:t>o</w:t>
      </w:r>
      <w:r w:rsidR="00B728D6" w:rsidRPr="00D40EEC">
        <w:rPr>
          <w:lang w:val="en-US"/>
        </w:rPr>
        <w:t xml:space="preserve">n </w:t>
      </w:r>
      <w:r w:rsidR="00D40EEC" w:rsidRPr="00D40EEC">
        <w:rPr>
          <w:lang w:val="en-US"/>
        </w:rPr>
        <w:t>five hostplant species after being exposed to PEMV</w:t>
      </w:r>
      <w:r w:rsidR="004F4B72">
        <w:rPr>
          <w:lang w:val="en-US"/>
        </w:rPr>
        <w:t xml:space="preserve"> or</w:t>
      </w:r>
      <w:r w:rsidR="009D0B5E">
        <w:rPr>
          <w:lang w:val="en-US"/>
        </w:rPr>
        <w:t xml:space="preserve"> </w:t>
      </w:r>
      <w:r w:rsidR="00D40EEC" w:rsidRPr="00D40EEC">
        <w:rPr>
          <w:lang w:val="en-US"/>
        </w:rPr>
        <w:t>BLRV</w:t>
      </w:r>
      <w:r w:rsidR="009D0B5E">
        <w:rPr>
          <w:lang w:val="en-US"/>
        </w:rPr>
        <w:t>, or</w:t>
      </w:r>
      <w:r w:rsidR="00D40EEC" w:rsidRPr="00D40EEC">
        <w:rPr>
          <w:lang w:val="en-US"/>
        </w:rPr>
        <w:t xml:space="preserve"> </w:t>
      </w:r>
      <w:proofErr w:type="gramStart"/>
      <w:r w:rsidR="00D40EEC" w:rsidRPr="00D40EEC">
        <w:rPr>
          <w:lang w:val="en-US"/>
        </w:rPr>
        <w:t>sham-inoculated</w:t>
      </w:r>
      <w:proofErr w:type="gramEnd"/>
      <w:r w:rsidR="00D40EEC" w:rsidRPr="00D40EEC">
        <w:rPr>
          <w:lang w:val="en-US"/>
        </w:rPr>
        <w:t>. Aphid performance</w:t>
      </w:r>
      <w:r w:rsidR="00B728D6">
        <w:rPr>
          <w:lang w:val="en-US"/>
        </w:rPr>
        <w:t>,</w:t>
      </w:r>
      <w:r w:rsidR="00D40EEC" w:rsidRPr="00D40EEC">
        <w:rPr>
          <w:lang w:val="en-US"/>
        </w:rPr>
        <w:t xml:space="preserve"> measured as the rate of increase </w:t>
      </w:r>
      <w:r w:rsidR="00B728D6">
        <w:rPr>
          <w:lang w:val="en-US"/>
        </w:rPr>
        <w:t>o</w:t>
      </w:r>
      <w:r w:rsidR="00B728D6" w:rsidRPr="00D40EEC">
        <w:rPr>
          <w:lang w:val="en-US"/>
        </w:rPr>
        <w:t xml:space="preserve">n </w:t>
      </w:r>
      <w:r w:rsidR="00D40EEC" w:rsidRPr="00D40EEC">
        <w:rPr>
          <w:lang w:val="en-US"/>
        </w:rPr>
        <w:t xml:space="preserve">potted plants, </w:t>
      </w:r>
      <w:r w:rsidR="00B728D6">
        <w:rPr>
          <w:lang w:val="en-US"/>
        </w:rPr>
        <w:t xml:space="preserve">differed </w:t>
      </w:r>
      <w:r w:rsidR="00D40EEC" w:rsidRPr="00D40EEC">
        <w:rPr>
          <w:lang w:val="en-US"/>
        </w:rPr>
        <w:t xml:space="preserve">among hostplant species depending on their </w:t>
      </w:r>
      <w:r w:rsidR="009D1A11">
        <w:rPr>
          <w:lang w:val="en-US"/>
        </w:rPr>
        <w:t>bio</w:t>
      </w:r>
      <w:r w:rsidR="00D40EEC" w:rsidRPr="00D40EEC">
        <w:rPr>
          <w:lang w:val="en-US"/>
        </w:rPr>
        <w:t>type</w:t>
      </w:r>
      <w:r w:rsidR="00B728D6">
        <w:rPr>
          <w:lang w:val="en-US"/>
        </w:rPr>
        <w:t>,</w:t>
      </w:r>
      <w:r w:rsidR="009D0B5E">
        <w:rPr>
          <w:lang w:val="en-US"/>
        </w:rPr>
        <w:t xml:space="preserve"> and </w:t>
      </w:r>
      <w:r w:rsidR="00B728D6">
        <w:rPr>
          <w:lang w:val="en-US"/>
        </w:rPr>
        <w:t>their</w:t>
      </w:r>
      <w:r w:rsidR="009D0B5E">
        <w:rPr>
          <w:lang w:val="en-US"/>
        </w:rPr>
        <w:t xml:space="preserve"> relative performance among these host</w:t>
      </w:r>
      <w:r w:rsidR="00B728D6">
        <w:rPr>
          <w:lang w:val="en-US"/>
        </w:rPr>
        <w:t>plant</w:t>
      </w:r>
      <w:r w:rsidR="009D0B5E">
        <w:rPr>
          <w:lang w:val="en-US"/>
        </w:rPr>
        <w:t>s was altered by virus infection</w:t>
      </w:r>
      <w:r w:rsidR="00D40EEC" w:rsidRPr="00D40EEC">
        <w:rPr>
          <w:lang w:val="en-US"/>
        </w:rPr>
        <w:t xml:space="preserve">. </w:t>
      </w:r>
      <w:r w:rsidR="00B728D6">
        <w:rPr>
          <w:lang w:val="en-US"/>
        </w:rPr>
        <w:t>P</w:t>
      </w:r>
      <w:r w:rsidR="00B728D6" w:rsidRPr="00D40EEC">
        <w:rPr>
          <w:lang w:val="en-US"/>
        </w:rPr>
        <w:t>reference</w:t>
      </w:r>
      <w:r w:rsidR="00B728D6">
        <w:rPr>
          <w:lang w:val="en-US"/>
        </w:rPr>
        <w:t>, measured using a</w:t>
      </w:r>
      <w:r w:rsidR="00B728D6" w:rsidRPr="00D40EEC">
        <w:rPr>
          <w:lang w:val="en-US"/>
        </w:rPr>
        <w:t xml:space="preserve"> free-choice </w:t>
      </w:r>
      <w:r w:rsidR="00B728D6">
        <w:rPr>
          <w:lang w:val="en-US"/>
        </w:rPr>
        <w:t>bioassay</w:t>
      </w:r>
      <w:r w:rsidR="00B728D6" w:rsidRPr="00D40EEC">
        <w:rPr>
          <w:lang w:val="en-US"/>
        </w:rPr>
        <w:t xml:space="preserve"> in which aphids were released in an arena</w:t>
      </w:r>
      <w:r w:rsidR="00B728D6">
        <w:rPr>
          <w:lang w:val="en-US"/>
        </w:rPr>
        <w:t xml:space="preserve"> where they could settle on any of the five plant species, also differed among aphid </w:t>
      </w:r>
      <w:r w:rsidR="00666F49">
        <w:rPr>
          <w:lang w:val="en-US"/>
        </w:rPr>
        <w:t>biotype</w:t>
      </w:r>
      <w:r w:rsidR="00B728D6">
        <w:rPr>
          <w:lang w:val="en-US"/>
        </w:rPr>
        <w:t xml:space="preserve">s but was unaffected by virus infection status. </w:t>
      </w:r>
      <w:r w:rsidR="00D40EEC" w:rsidRPr="00121B08">
        <w:rPr>
          <w:lang w:val="en-US"/>
        </w:rPr>
        <w:t xml:space="preserve">These results show that host preference and performance is deeply imprinted in aphid </w:t>
      </w:r>
      <w:r w:rsidR="00666F49">
        <w:rPr>
          <w:lang w:val="en-US"/>
        </w:rPr>
        <w:t>biotype</w:t>
      </w:r>
      <w:r w:rsidR="00D40EEC" w:rsidRPr="00121B08">
        <w:rPr>
          <w:lang w:val="en-US"/>
        </w:rPr>
        <w:t>s, and that such adaptations may become hardly reversible even in presence manipulating plant pathogens.</w:t>
      </w:r>
    </w:p>
    <w:p w14:paraId="506F1068" w14:textId="7EE3CF11" w:rsidR="00D90260" w:rsidRDefault="00D90260" w:rsidP="00D40EEC">
      <w:pPr>
        <w:rPr>
          <w:lang w:val="en-US"/>
        </w:rPr>
      </w:pPr>
      <w:r>
        <w:rPr>
          <w:lang w:val="en-US"/>
        </w:rPr>
        <w:t xml:space="preserve">Keywords: </w:t>
      </w:r>
      <w:r w:rsidR="00AF0E3E">
        <w:rPr>
          <w:lang w:val="en-US"/>
        </w:rPr>
        <w:t xml:space="preserve">insect </w:t>
      </w:r>
      <w:r w:rsidR="009D7E46">
        <w:rPr>
          <w:lang w:val="en-US"/>
        </w:rPr>
        <w:t>bio</w:t>
      </w:r>
      <w:r w:rsidR="00AF0E3E">
        <w:rPr>
          <w:lang w:val="en-US"/>
        </w:rPr>
        <w:t xml:space="preserve">types, </w:t>
      </w:r>
      <w:r w:rsidR="008A17BC">
        <w:rPr>
          <w:lang w:val="en-US"/>
        </w:rPr>
        <w:t xml:space="preserve">inter-specific transmission, </w:t>
      </w:r>
      <w:r w:rsidR="00AF0E3E" w:rsidRPr="00937220">
        <w:rPr>
          <w:lang w:val="en-US"/>
        </w:rPr>
        <w:t>Bean leafroll virus</w:t>
      </w:r>
      <w:r w:rsidR="00AF0E3E">
        <w:rPr>
          <w:lang w:val="en-US"/>
        </w:rPr>
        <w:t xml:space="preserve">, </w:t>
      </w:r>
      <w:r w:rsidR="003374A2">
        <w:rPr>
          <w:lang w:val="en-US"/>
        </w:rPr>
        <w:t>p</w:t>
      </w:r>
      <w:r w:rsidR="00754B92">
        <w:rPr>
          <w:lang w:val="en-US"/>
        </w:rPr>
        <w:t xml:space="preserve">ea aphid, </w:t>
      </w:r>
      <w:r w:rsidR="00937220" w:rsidRPr="00937220">
        <w:rPr>
          <w:lang w:val="en-US"/>
        </w:rPr>
        <w:t>Pea enation mosaic virus</w:t>
      </w:r>
      <w:r w:rsidR="00937220">
        <w:rPr>
          <w:lang w:val="en-US"/>
        </w:rPr>
        <w:t xml:space="preserve">, </w:t>
      </w:r>
      <w:r w:rsidR="003374A2">
        <w:rPr>
          <w:lang w:val="en-US"/>
        </w:rPr>
        <w:t>virus reservoir</w:t>
      </w:r>
      <w:r w:rsidR="008A17BC">
        <w:rPr>
          <w:lang w:val="en-US"/>
        </w:rPr>
        <w:t>.</w:t>
      </w:r>
    </w:p>
    <w:p w14:paraId="2DF42761" w14:textId="04C2417A" w:rsidR="003F20FC" w:rsidRPr="00EF392E" w:rsidRDefault="003E58A6" w:rsidP="00626AAA">
      <w:pPr>
        <w:pStyle w:val="Ttulo1"/>
        <w:rPr>
          <w:lang w:val="en-US"/>
        </w:rPr>
      </w:pPr>
      <w:r w:rsidRPr="00EF392E">
        <w:rPr>
          <w:lang w:val="en-US"/>
        </w:rPr>
        <w:t>Introduction</w:t>
      </w:r>
    </w:p>
    <w:p w14:paraId="2484B585" w14:textId="74826A1C" w:rsidR="00585DE2" w:rsidRDefault="00FD3180" w:rsidP="009D5D3F">
      <w:pPr>
        <w:rPr>
          <w:lang w:val="en-US"/>
        </w:rPr>
      </w:pPr>
      <w:r>
        <w:rPr>
          <w:lang w:val="en-US"/>
        </w:rPr>
        <w:t xml:space="preserve">Almost half of the emerging plant infectious diseases worldwide are caused by viruses </w:t>
      </w:r>
      <w:r>
        <w:rPr>
          <w:lang w:val="en-US"/>
        </w:rPr>
        <w:fldChar w:fldCharType="begin"/>
      </w:r>
      <w:r w:rsidR="004A4F67">
        <w:rPr>
          <w:lang w:val="en-US"/>
        </w:rPr>
        <w:instrText xml:space="preserve"> ADDIN EN.CITE &lt;EndNote&gt;&lt;Cite&gt;&lt;Author&gt;Anderson&lt;/Author&gt;&lt;Year&gt;2004&lt;/Year&gt;&lt;RecNum&gt;1976&lt;/RecNum&gt;&lt;DisplayText&gt;(Anderson et al., 2004)&lt;/DisplayText&gt;&lt;record&gt;&lt;rec-number&gt;1976&lt;/rec-number&gt;&lt;foreign-keys&gt;&lt;key app="EN" db-id="vv5z5rzf7tsernexazoxwp5hrep9zftffrwv" timestamp="1679090329" guid="a87d6bf4-f444-4671-a4f3-bb332b757235"&gt;1976&lt;/key&gt;&lt;/foreign-keys&gt;&lt;ref-type name="Journal Article"&gt;17&lt;/ref-type&gt;&lt;contributors&gt;&lt;authors&gt;&lt;author&gt;Anderson, Pamela K.&lt;/author&gt;&lt;author&gt;Cunningham, Andrew A.&lt;/author&gt;&lt;author&gt;Patel, Nikkita G.&lt;/author&gt;&lt;author&gt;Morales, Francisco J.&lt;/author&gt;&lt;author&gt;Epstein, Paul R.&lt;/author&gt;&lt;author&gt;Daszak, Peter&lt;/author&gt;&lt;/authors&gt;&lt;/contributors&gt;&lt;titles&gt;&lt;title&gt;Emerging infectious diseases of plants: pathogen pollution, climate change and agrotechnology drivers&lt;/title&gt;&lt;secondary-title&gt;Trends in Ecology &amp;amp; Evolution&lt;/secondary-title&gt;&lt;/titles&gt;&lt;periodical&gt;&lt;full-title&gt;Trends in Ecology &amp;amp; Evolution&lt;/full-title&gt;&lt;/periodical&gt;&lt;pages&gt;535-544&lt;/pages&gt;&lt;volume&gt;19&lt;/volume&gt;&lt;number&gt;10&lt;/number&gt;&lt;dates&gt;&lt;year&gt;2004&lt;/year&gt;&lt;pub-dates&gt;&lt;date&gt;2004/10/01/&lt;/date&gt;&lt;/pub-dates&gt;&lt;/dates&gt;&lt;isbn&gt;0169-5347&lt;/isbn&gt;&lt;urls&gt;&lt;related-urls&gt;&lt;url&gt;https://www.sciencedirect.com/science/article/pii/S0169534704002186&lt;/url&gt;&lt;/related-urls&gt;&lt;/urls&gt;&lt;electronic-resource-num&gt;https://doi.org/10.1016/j.tree.2004.07.021&lt;/electronic-resource-num&gt;&lt;/record&gt;&lt;/Cite&gt;&lt;/EndNote&gt;</w:instrText>
      </w:r>
      <w:r>
        <w:rPr>
          <w:lang w:val="en-US"/>
        </w:rPr>
        <w:fldChar w:fldCharType="separate"/>
      </w:r>
      <w:r>
        <w:rPr>
          <w:noProof/>
          <w:lang w:val="en-US"/>
        </w:rPr>
        <w:t>(Anderson et al., 2004)</w:t>
      </w:r>
      <w:r>
        <w:rPr>
          <w:lang w:val="en-US"/>
        </w:rPr>
        <w:fldChar w:fldCharType="end"/>
      </w:r>
      <w:r w:rsidR="00024A4A">
        <w:rPr>
          <w:lang w:val="en-US"/>
        </w:rPr>
        <w:t xml:space="preserve"> and t</w:t>
      </w:r>
      <w:r w:rsidR="00993FA2">
        <w:rPr>
          <w:lang w:val="en-US"/>
        </w:rPr>
        <w:t>he</w:t>
      </w:r>
      <w:r w:rsidR="00EF392E">
        <w:rPr>
          <w:lang w:val="en-US"/>
        </w:rPr>
        <w:t>ir</w:t>
      </w:r>
      <w:r w:rsidR="00993FA2">
        <w:rPr>
          <w:lang w:val="en-US"/>
        </w:rPr>
        <w:t xml:space="preserve"> success as pathogens </w:t>
      </w:r>
      <w:r w:rsidR="00FA6795">
        <w:rPr>
          <w:lang w:val="en-US"/>
        </w:rPr>
        <w:t xml:space="preserve">is </w:t>
      </w:r>
      <w:r w:rsidR="002E14FF">
        <w:rPr>
          <w:lang w:val="en-US"/>
        </w:rPr>
        <w:t xml:space="preserve">increasingly threatening global food security </w:t>
      </w:r>
      <w:r w:rsidR="002E14FF">
        <w:rPr>
          <w:lang w:val="en-US"/>
        </w:rPr>
        <w:fldChar w:fldCharType="begin"/>
      </w:r>
      <w:r w:rsidR="004A4F67">
        <w:rPr>
          <w:lang w:val="en-US"/>
        </w:rPr>
        <w:instrText xml:space="preserve"> ADDIN EN.CITE &lt;EndNote&gt;&lt;Cite&gt;&lt;Author&gt;Nicaise&lt;/Author&gt;&lt;Year&gt;2014&lt;/Year&gt;&lt;RecNum&gt;1978&lt;/RecNum&gt;&lt;DisplayText&gt;(Nicaise, 2014)&lt;/DisplayText&gt;&lt;record&gt;&lt;rec-number&gt;1978&lt;/rec-number&gt;&lt;foreign-keys&gt;&lt;key app="EN" db-id="vv5z5rzf7tsernexazoxwp5hrep9zftffrwv" timestamp="1679093715" guid="4dd7dbea-7f0f-44b7-a196-a4e852b8603d"&gt;1978&lt;/key&gt;&lt;/foreign-keys&gt;&lt;ref-type name="Journal Article"&gt;17&lt;/ref-type&gt;&lt;contributors&gt;&lt;authors&gt;&lt;author&gt;Nicaise, Valérie&lt;/author&gt;&lt;/authors&gt;&lt;/contributors&gt;&lt;auth-address&gt;Dr Valérie Nicaise,Fruit Biology and Pathology, Virology Laboratory, Institut National de la Recherche Agronomique, University of Bordeaux,UMR 1332, Villenave d’Ornon, France,vnicaise@bordeaux.inra.fr&lt;/auth-address&gt;&lt;titles&gt;&lt;title&gt;Crop immunity against viruses: outcomes and future challenges&lt;/title&gt;&lt;secondary-title&gt;Frontiers in Plant Science&lt;/secondary-title&gt;&lt;short-title&gt;Plant immunity against viruses&lt;/short-title&gt;&lt;/titles&gt;&lt;periodical&gt;&lt;full-title&gt;Frontiers in Plant Science&lt;/full-title&gt;&lt;/periodical&gt;&lt;volume&gt;5&lt;/volume&gt;&lt;keywords&gt;&lt;keyword&gt;Plant virus,R gene,recessive resistance,Gene Silencing,systemic acquired resistance,PAMP-triggered immunity,Crop Improvement&lt;/keyword&gt;&lt;/keywords&gt;&lt;dates&gt;&lt;year&gt;2014&lt;/year&gt;&lt;pub-dates&gt;&lt;date&gt;2014-November-21&lt;/date&gt;&lt;/pub-dates&gt;&lt;/dates&gt;&lt;isbn&gt;1664-462X&lt;/isbn&gt;&lt;work-type&gt;Review&lt;/work-type&gt;&lt;urls&gt;&lt;related-urls&gt;&lt;url&gt;https://www.frontiersin.org/articles/10.3389/fpls.2014.00660&lt;/url&gt;&lt;/related-urls&gt;&lt;/urls&gt;&lt;electronic-resource-num&gt;10.3389/fpls.2014.00660&lt;/electronic-resource-num&gt;&lt;language&gt;English&lt;/language&gt;&lt;/record&gt;&lt;/Cite&gt;&lt;/EndNote&gt;</w:instrText>
      </w:r>
      <w:r w:rsidR="002E14FF">
        <w:rPr>
          <w:lang w:val="en-US"/>
        </w:rPr>
        <w:fldChar w:fldCharType="separate"/>
      </w:r>
      <w:r w:rsidR="002E14FF">
        <w:rPr>
          <w:noProof/>
          <w:lang w:val="en-US"/>
        </w:rPr>
        <w:t>(Nicaise, 2014)</w:t>
      </w:r>
      <w:r w:rsidR="002E14FF">
        <w:rPr>
          <w:lang w:val="en-US"/>
        </w:rPr>
        <w:fldChar w:fldCharType="end"/>
      </w:r>
      <w:r w:rsidR="002E14FF">
        <w:rPr>
          <w:lang w:val="en-US"/>
        </w:rPr>
        <w:t xml:space="preserve">. </w:t>
      </w:r>
      <w:r w:rsidR="00024A4A">
        <w:rPr>
          <w:lang w:val="en-US"/>
        </w:rPr>
        <w:t xml:space="preserve">Most plant viruses depend upon vectors for their transmission, typically </w:t>
      </w:r>
      <w:r w:rsidR="009D5D3F">
        <w:rPr>
          <w:lang w:val="en-US"/>
        </w:rPr>
        <w:t xml:space="preserve">generalist </w:t>
      </w:r>
      <w:r w:rsidR="005F279C">
        <w:rPr>
          <w:lang w:val="en-US"/>
        </w:rPr>
        <w:t xml:space="preserve">insect </w:t>
      </w:r>
      <w:r w:rsidR="009D5D3F">
        <w:rPr>
          <w:lang w:val="en-US"/>
        </w:rPr>
        <w:t xml:space="preserve">herbivores with pierce-sucking </w:t>
      </w:r>
      <w:r w:rsidR="009A144E">
        <w:rPr>
          <w:lang w:val="en-US"/>
        </w:rPr>
        <w:t>mouthparts</w:t>
      </w:r>
      <w:r w:rsidR="005D298C">
        <w:rPr>
          <w:lang w:val="en-US"/>
        </w:rPr>
        <w:t xml:space="preserve"> </w:t>
      </w:r>
      <w:r w:rsidR="004A4F67">
        <w:rPr>
          <w:lang w:val="en-US"/>
        </w:rPr>
        <w:fldChar w:fldCharType="begin"/>
      </w:r>
      <w:r w:rsidR="00A1056B">
        <w:rPr>
          <w:lang w:val="en-US"/>
        </w:rPr>
        <w:instrText xml:space="preserve"> ADDIN EN.CITE &lt;EndNote&gt;&lt;Cite&gt;&lt;Author&gt;Gray&lt;/Author&gt;&lt;Year&gt;1999&lt;/Year&gt;&lt;RecNum&gt;2057&lt;/RecNum&gt;&lt;DisplayText&gt;(Gray and Banerjee, 1999)&lt;/DisplayText&gt;&lt;record&gt;&lt;rec-number&gt;2057&lt;/rec-number&gt;&lt;foreign-keys&gt;&lt;key app="EN" db-id="vv5z5rzf7tsernexazoxwp5hrep9zftffrwv" timestamp="1686452208" guid="e5608fc1-c913-4b7a-b788-97885fa34cd0"&gt;2057&lt;/key&gt;&lt;/foreign-keys&gt;&lt;ref-type name="Journal Article"&gt;17&lt;/ref-type&gt;&lt;contributors&gt;&lt;authors&gt;&lt;author&gt;Gray, S. M.&lt;/author&gt;&lt;author&gt;Banerjee, N.&lt;/author&gt;&lt;/authors&gt;&lt;/contributors&gt;&lt;auth-address&gt;Plant Protection Research Unit, Agricultural Research Service, U.S. Department of Agriculture, Ithaca, New York 14853, USA. SMG3@Cornell.edu&lt;/auth-address&gt;&lt;titles&gt;&lt;title&gt;Mechanisms of arthropod transmission of plant and animal viruses&lt;/title&gt;&lt;secondary-title&gt;Microbiol Mol Biol Rev&lt;/secondary-title&gt;&lt;/titles&gt;&lt;periodical&gt;&lt;full-title&gt;Microbiol Mol Biol Rev&lt;/full-title&gt;&lt;/periodical&gt;&lt;pages&gt;128-48&lt;/pages&gt;&lt;volume&gt;63&lt;/volume&gt;&lt;number&gt;1&lt;/number&gt;&lt;keywords&gt;&lt;keyword&gt;Animals&lt;/keyword&gt;&lt;keyword&gt;Arbovirus Infections/*transmission/virology&lt;/keyword&gt;&lt;keyword&gt;Arboviruses&lt;/keyword&gt;&lt;keyword&gt;Arthropod Vectors/ultrastructure/*virology&lt;/keyword&gt;&lt;keyword&gt;Arthropods/*virology&lt;/keyword&gt;&lt;keyword&gt;Feeding Behavior&lt;/keyword&gt;&lt;keyword&gt;Plant Diseases/*virology&lt;/keyword&gt;&lt;keyword&gt;Plants/*virology&lt;/keyword&gt;&lt;keyword&gt;Species Specificity&lt;/keyword&gt;&lt;/keywords&gt;&lt;dates&gt;&lt;year&gt;1999&lt;/year&gt;&lt;pub-dates&gt;&lt;date&gt;Mar&lt;/date&gt;&lt;/pub-dates&gt;&lt;/dates&gt;&lt;isbn&gt;1092-2172 (Print)&amp;#xD;1092-2172&lt;/isbn&gt;&lt;accession-num&gt;10066833&lt;/accession-num&gt;&lt;urls&gt;&lt;/urls&gt;&lt;custom2&gt;PMC98959&lt;/custom2&gt;&lt;electronic-resource-num&gt;10.1128/mmbr.63.1.128-148.1999&lt;/electronic-resource-num&gt;&lt;remote-database-provider&gt;NLM&lt;/remote-database-provider&gt;&lt;language&gt;eng&lt;/language&gt;&lt;/record&gt;&lt;/Cite&gt;&lt;/EndNote&gt;</w:instrText>
      </w:r>
      <w:r w:rsidR="004A4F67">
        <w:rPr>
          <w:lang w:val="en-US"/>
        </w:rPr>
        <w:fldChar w:fldCharType="separate"/>
      </w:r>
      <w:r w:rsidR="004A4F67">
        <w:rPr>
          <w:noProof/>
          <w:lang w:val="en-US"/>
        </w:rPr>
        <w:t>(Gray and Banerjee, 1999)</w:t>
      </w:r>
      <w:r w:rsidR="004A4F67">
        <w:rPr>
          <w:lang w:val="en-US"/>
        </w:rPr>
        <w:fldChar w:fldCharType="end"/>
      </w:r>
      <w:r w:rsidR="004A4F67">
        <w:rPr>
          <w:lang w:val="en-US"/>
        </w:rPr>
        <w:t>.</w:t>
      </w:r>
      <w:r w:rsidR="00E41C61">
        <w:rPr>
          <w:lang w:val="en-US"/>
        </w:rPr>
        <w:t xml:space="preserve"> Evidence is accumulating that many of these plant viruses, and other vector-borne plant pathogens, alter </w:t>
      </w:r>
      <w:r w:rsidR="0048331B">
        <w:rPr>
          <w:lang w:val="en-US"/>
        </w:rPr>
        <w:t>hostplant traits</w:t>
      </w:r>
      <w:r w:rsidR="00556D17">
        <w:rPr>
          <w:lang w:val="en-US"/>
        </w:rPr>
        <w:t xml:space="preserve"> </w:t>
      </w:r>
      <w:r w:rsidR="0048331B">
        <w:rPr>
          <w:lang w:val="en-US"/>
        </w:rPr>
        <w:t xml:space="preserve">or </w:t>
      </w:r>
      <w:r w:rsidR="00E3096F">
        <w:rPr>
          <w:lang w:val="en-US"/>
        </w:rPr>
        <w:t xml:space="preserve">directly </w:t>
      </w:r>
      <w:r w:rsidR="00E41C61">
        <w:rPr>
          <w:lang w:val="en-US"/>
        </w:rPr>
        <w:t xml:space="preserve">affect </w:t>
      </w:r>
      <w:r w:rsidR="00134CAB">
        <w:rPr>
          <w:lang w:val="en-US"/>
        </w:rPr>
        <w:t>vector behavior</w:t>
      </w:r>
      <w:r w:rsidR="00E41C61">
        <w:rPr>
          <w:lang w:val="en-US"/>
        </w:rPr>
        <w:t xml:space="preserve"> in a manner that </w:t>
      </w:r>
      <w:r w:rsidR="00134CAB">
        <w:rPr>
          <w:lang w:val="en-US"/>
        </w:rPr>
        <w:t>enhance</w:t>
      </w:r>
      <w:r w:rsidR="00E41C61">
        <w:rPr>
          <w:lang w:val="en-US"/>
        </w:rPr>
        <w:t>s</w:t>
      </w:r>
      <w:r w:rsidR="00803B11">
        <w:rPr>
          <w:lang w:val="en-US"/>
        </w:rPr>
        <w:t xml:space="preserve"> the movement of virions</w:t>
      </w:r>
      <w:r w:rsidR="00A961C2">
        <w:rPr>
          <w:lang w:val="en-US"/>
        </w:rPr>
        <w:t xml:space="preserve"> from infected </w:t>
      </w:r>
      <w:r w:rsidR="00BF7FA5">
        <w:rPr>
          <w:lang w:val="en-US"/>
        </w:rPr>
        <w:t>to healthy hostplants</w:t>
      </w:r>
      <w:r w:rsidR="00134CAB">
        <w:rPr>
          <w:lang w:val="en-US"/>
        </w:rPr>
        <w:t xml:space="preserve"> </w:t>
      </w:r>
      <w:r w:rsidR="00DE2109">
        <w:rPr>
          <w:lang w:val="en-US"/>
        </w:rPr>
        <w:fldChar w:fldCharType="begin"/>
      </w:r>
      <w:r w:rsidR="004A4F67">
        <w:rPr>
          <w:lang w:val="en-US"/>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DE2109">
        <w:rPr>
          <w:lang w:val="en-US"/>
        </w:rPr>
        <w:fldChar w:fldCharType="separate"/>
      </w:r>
      <w:r w:rsidR="00DE2109">
        <w:rPr>
          <w:noProof/>
          <w:lang w:val="en-US"/>
        </w:rPr>
        <w:t>(Eigenbrode et al., 2018)</w:t>
      </w:r>
      <w:r w:rsidR="00DE2109">
        <w:rPr>
          <w:lang w:val="en-US"/>
        </w:rPr>
        <w:fldChar w:fldCharType="end"/>
      </w:r>
      <w:r w:rsidR="004465D5">
        <w:rPr>
          <w:lang w:val="en-US"/>
        </w:rPr>
        <w:t>.</w:t>
      </w:r>
      <w:r w:rsidR="00E41C61">
        <w:rPr>
          <w:lang w:val="en-US"/>
        </w:rPr>
        <w:t xml:space="preserve"> </w:t>
      </w:r>
    </w:p>
    <w:p w14:paraId="1C95832F" w14:textId="303C323B" w:rsidR="00A6520D" w:rsidRDefault="00991426" w:rsidP="009D5D3F">
      <w:pPr>
        <w:rPr>
          <w:lang w:val="en-US"/>
        </w:rPr>
      </w:pPr>
      <w:r>
        <w:rPr>
          <w:lang w:val="en-US"/>
        </w:rPr>
        <w:t xml:space="preserve">The </w:t>
      </w:r>
      <w:r w:rsidR="00C10C09">
        <w:rPr>
          <w:lang w:val="en-US"/>
        </w:rPr>
        <w:t>“</w:t>
      </w:r>
      <w:r w:rsidR="00585DE2">
        <w:rPr>
          <w:lang w:val="en-US"/>
        </w:rPr>
        <w:t xml:space="preserve">vector </w:t>
      </w:r>
      <w:r w:rsidR="00482518">
        <w:rPr>
          <w:lang w:val="en-US"/>
        </w:rPr>
        <w:t>manipulation</w:t>
      </w:r>
      <w:r w:rsidR="00C10C09">
        <w:rPr>
          <w:lang w:val="en-US"/>
        </w:rPr>
        <w:t>”</w:t>
      </w:r>
      <w:r w:rsidR="00482518">
        <w:rPr>
          <w:lang w:val="en-US"/>
        </w:rPr>
        <w:t xml:space="preserve"> hypothesis </w:t>
      </w:r>
      <w:r w:rsidR="007D5896">
        <w:rPr>
          <w:lang w:val="en-US"/>
        </w:rPr>
        <w:t>states</w:t>
      </w:r>
      <w:r w:rsidR="00482518">
        <w:rPr>
          <w:lang w:val="en-US"/>
        </w:rPr>
        <w:t xml:space="preserve"> that p</w:t>
      </w:r>
      <w:r w:rsidR="0015352F">
        <w:rPr>
          <w:lang w:val="en-US"/>
        </w:rPr>
        <w:t>lant viruse</w:t>
      </w:r>
      <w:r w:rsidR="00636312">
        <w:rPr>
          <w:lang w:val="en-US"/>
        </w:rPr>
        <w:t>s</w:t>
      </w:r>
      <w:r w:rsidR="000142A9">
        <w:rPr>
          <w:lang w:val="en-US"/>
        </w:rPr>
        <w:t xml:space="preserve"> alter</w:t>
      </w:r>
      <w:r w:rsidR="00D918F7">
        <w:rPr>
          <w:lang w:val="en-US"/>
        </w:rPr>
        <w:t xml:space="preserve"> vector-hostplant interactions</w:t>
      </w:r>
      <w:r w:rsidR="006924F0">
        <w:rPr>
          <w:lang w:val="en-US"/>
        </w:rPr>
        <w:t xml:space="preserve"> </w:t>
      </w:r>
      <w:r w:rsidR="00846405">
        <w:rPr>
          <w:lang w:val="en-US"/>
        </w:rPr>
        <w:t xml:space="preserve">as a function of transmission mode </w:t>
      </w:r>
      <w:r w:rsidR="009C0DB2">
        <w:rPr>
          <w:lang w:val="en-US"/>
        </w:rPr>
        <w:t>in predictable ways</w:t>
      </w:r>
      <w:r w:rsidR="00694400">
        <w:rPr>
          <w:lang w:val="en-US"/>
        </w:rPr>
        <w:t xml:space="preserve"> </w:t>
      </w:r>
      <w:r w:rsidR="00A1056B">
        <w:rPr>
          <w:lang w:val="en-US"/>
        </w:rPr>
        <w:fldChar w:fldCharType="begin"/>
      </w:r>
      <w:r w:rsidR="005212B7">
        <w:rPr>
          <w:lang w:val="en-US"/>
        </w:rPr>
        <w:instrText xml:space="preserve"> ADDIN EN.CITE &lt;EndNote&gt;&lt;Cite&gt;&lt;Author&gt;Heil&lt;/Author&gt;&lt;Year&gt;2016&lt;/Year&gt;&lt;RecNum&gt;2058&lt;/RecNum&gt;&lt;DisplayText&gt;(Heil, 2016, Ingwell et al., 2012)&lt;/DisplayText&gt;&lt;record&gt;&lt;rec-number&gt;2058&lt;/rec-number&gt;&lt;foreign-keys&gt;&lt;key app="EN" db-id="vv5z5rzf7tsernexazoxwp5hrep9zftffrwv" timestamp="1686452730" guid="9c66aa54-d9d2-4884-a05f-002215efa420"&gt;2058&lt;/key&gt;&lt;/foreign-keys&gt;&lt;ref-type name="Journal Article"&gt;17&lt;/ref-type&gt;&lt;contributors&gt;&lt;authors&gt;&lt;author&gt;Heil, Martin&lt;/author&gt;&lt;/authors&gt;&lt;/contributors&gt;&lt;titles&gt;&lt;title&gt;Host Manipulation by Parasites: Cases, Patterns, and Remaining Doubts&lt;/title&gt;&lt;secondary-title&gt;Frontiers in Ecology and Evolution&lt;/secondary-title&gt;&lt;/titles&gt;&lt;periodical&gt;&lt;full-title&gt;Frontiers in Ecology and Evolution&lt;/full-title&gt;&lt;/periodical&gt;&lt;volume&gt;4&lt;/volume&gt;&lt;dates&gt;&lt;year&gt;2016&lt;/year&gt;&lt;/dates&gt;&lt;urls&gt;&lt;/urls&gt;&lt;/record&gt;&lt;/Cite&gt;&lt;Cite&gt;&lt;Author&gt;Ingwell&lt;/Author&gt;&lt;Year&gt;2012&lt;/Year&gt;&lt;RecNum&gt;2059&lt;/RecNum&gt;&lt;record&gt;&lt;rec-number&gt;2059&lt;/rec-number&gt;&lt;foreign-keys&gt;&lt;key app="EN" db-id="vv5z5rzf7tsernexazoxwp5hrep9zftffrwv" timestamp="1686452834" guid="4462455b-e709-4421-b387-8f11cbc512be"&gt;2059&lt;/key&gt;&lt;/foreign-keys&gt;&lt;ref-type name="Journal Article"&gt;17&lt;/ref-type&gt;&lt;contributors&gt;&lt;authors&gt;&lt;author&gt;Ingwell, Laura L.&lt;/author&gt;&lt;author&gt;Eigenbrode, Sanford D.&lt;/author&gt;&lt;author&gt;Bosque-Pérez, Nilsa A.&lt;/author&gt;&lt;/authors&gt;&lt;/contributors&gt;&lt;titles&gt;&lt;title&gt;Plant viruses alter insect behavior to enhance their spread&lt;/title&gt;&lt;secondary-title&gt;Scientific Reports&lt;/secondary-title&gt;&lt;/titles&gt;&lt;periodical&gt;&lt;full-title&gt;Scientific Reports&lt;/full-title&gt;&lt;/periodical&gt;&lt;pages&gt;578&lt;/pages&gt;&lt;volume&gt;2&lt;/volume&gt;&lt;number&gt;1&lt;/number&gt;&lt;dates&gt;&lt;year&gt;2012&lt;/year&gt;&lt;pub-dates&gt;&lt;date&gt;2012/08/15&lt;/date&gt;&lt;/pub-dates&gt;&lt;/dates&gt;&lt;isbn&gt;2045-2322&lt;/isbn&gt;&lt;urls&gt;&lt;related-urls&gt;&lt;url&gt;https://doi.org/10.1038/srep00578&lt;/url&gt;&lt;/related-urls&gt;&lt;/urls&gt;&lt;electronic-resource-num&gt;10.1038/srep00578&lt;/electronic-resource-num&gt;&lt;/record&gt;&lt;/Cite&gt;&lt;/EndNote&gt;</w:instrText>
      </w:r>
      <w:r w:rsidR="00A1056B">
        <w:rPr>
          <w:lang w:val="en-US"/>
        </w:rPr>
        <w:fldChar w:fldCharType="separate"/>
      </w:r>
      <w:r w:rsidR="00A1056B">
        <w:rPr>
          <w:noProof/>
          <w:lang w:val="en-US"/>
        </w:rPr>
        <w:t>(Heil, 2016, Ingwell et al., 2012)</w:t>
      </w:r>
      <w:r w:rsidR="00A1056B">
        <w:rPr>
          <w:lang w:val="en-US"/>
        </w:rPr>
        <w:fldChar w:fldCharType="end"/>
      </w:r>
      <w:r w:rsidR="00CA705D">
        <w:rPr>
          <w:lang w:val="en-US"/>
        </w:rPr>
        <w:t xml:space="preserve">. </w:t>
      </w:r>
      <w:r w:rsidR="000C1613">
        <w:rPr>
          <w:lang w:val="en-US"/>
        </w:rPr>
        <w:t>Persistently</w:t>
      </w:r>
      <w:r w:rsidR="00377D4E">
        <w:rPr>
          <w:lang w:val="en-US"/>
        </w:rPr>
        <w:t xml:space="preserve"> (PT)</w:t>
      </w:r>
      <w:r w:rsidR="000C1613">
        <w:rPr>
          <w:lang w:val="en-US"/>
        </w:rPr>
        <w:t xml:space="preserve"> </w:t>
      </w:r>
      <w:r w:rsidR="00F82A52">
        <w:rPr>
          <w:lang w:val="en-US"/>
        </w:rPr>
        <w:t>or semi-persistently</w:t>
      </w:r>
      <w:r w:rsidR="00377D4E">
        <w:rPr>
          <w:lang w:val="en-US"/>
        </w:rPr>
        <w:t xml:space="preserve"> (SPT)</w:t>
      </w:r>
      <w:r w:rsidR="00F82A52">
        <w:rPr>
          <w:lang w:val="en-US"/>
        </w:rPr>
        <w:t xml:space="preserve"> </w:t>
      </w:r>
      <w:r w:rsidR="000C1613">
        <w:rPr>
          <w:lang w:val="en-US"/>
        </w:rPr>
        <w:t>transmitted</w:t>
      </w:r>
      <w:r w:rsidR="003B50F1">
        <w:rPr>
          <w:lang w:val="en-US"/>
        </w:rPr>
        <w:t xml:space="preserve"> </w:t>
      </w:r>
      <w:r w:rsidR="00CB6A4B">
        <w:rPr>
          <w:lang w:val="en-US"/>
        </w:rPr>
        <w:t xml:space="preserve">viruses </w:t>
      </w:r>
      <w:r w:rsidR="00582AB4">
        <w:rPr>
          <w:lang w:val="en-US"/>
        </w:rPr>
        <w:t>require</w:t>
      </w:r>
      <w:r w:rsidR="00377D4E">
        <w:rPr>
          <w:lang w:val="en-US"/>
        </w:rPr>
        <w:t xml:space="preserve"> relatively</w:t>
      </w:r>
      <w:r w:rsidR="00582AB4">
        <w:rPr>
          <w:lang w:val="en-US"/>
        </w:rPr>
        <w:t xml:space="preserve"> long </w:t>
      </w:r>
      <w:r w:rsidR="002369CA">
        <w:rPr>
          <w:lang w:val="en-US"/>
        </w:rPr>
        <w:t xml:space="preserve">vector </w:t>
      </w:r>
      <w:r w:rsidR="00CE6C83">
        <w:rPr>
          <w:lang w:val="en-US"/>
        </w:rPr>
        <w:t>feeding periods</w:t>
      </w:r>
      <w:r w:rsidR="00EC0B1E">
        <w:rPr>
          <w:lang w:val="en-US"/>
        </w:rPr>
        <w:t xml:space="preserve"> </w:t>
      </w:r>
      <w:r w:rsidR="00CE6C83">
        <w:rPr>
          <w:lang w:val="en-US"/>
        </w:rPr>
        <w:lastRenderedPageBreak/>
        <w:t>for</w:t>
      </w:r>
      <w:r w:rsidR="00863531">
        <w:rPr>
          <w:lang w:val="en-US"/>
        </w:rPr>
        <w:t xml:space="preserve"> </w:t>
      </w:r>
      <w:r w:rsidR="00CE6C83">
        <w:rPr>
          <w:lang w:val="en-US"/>
        </w:rPr>
        <w:t>an effective uptake</w:t>
      </w:r>
      <w:r w:rsidR="003912AD">
        <w:rPr>
          <w:lang w:val="en-US"/>
        </w:rPr>
        <w:t>, but they</w:t>
      </w:r>
      <w:r w:rsidR="00C21DC6">
        <w:rPr>
          <w:lang w:val="en-US"/>
        </w:rPr>
        <w:t xml:space="preserve"> can either</w:t>
      </w:r>
      <w:r w:rsidR="008E3247">
        <w:rPr>
          <w:lang w:val="en-US"/>
        </w:rPr>
        <w:t xml:space="preserve"> </w:t>
      </w:r>
      <w:r w:rsidR="00E44381">
        <w:rPr>
          <w:lang w:val="en-US"/>
        </w:rPr>
        <w:t xml:space="preserve">bind to the infectious insect foregut or </w:t>
      </w:r>
      <w:r w:rsidR="008E3247">
        <w:rPr>
          <w:lang w:val="en-US"/>
        </w:rPr>
        <w:t>circulate with</w:t>
      </w:r>
      <w:r w:rsidR="00AA6047">
        <w:rPr>
          <w:lang w:val="en-US"/>
        </w:rPr>
        <w:t>in</w:t>
      </w:r>
      <w:r w:rsidR="00E44381">
        <w:rPr>
          <w:lang w:val="en-US"/>
        </w:rPr>
        <w:t xml:space="preserve"> its</w:t>
      </w:r>
      <w:r w:rsidR="003912AD">
        <w:rPr>
          <w:lang w:val="en-US"/>
        </w:rPr>
        <w:t xml:space="preserve"> </w:t>
      </w:r>
      <w:r w:rsidR="008E3247">
        <w:rPr>
          <w:lang w:val="en-US"/>
        </w:rPr>
        <w:t>hemocoel</w:t>
      </w:r>
      <w:r w:rsidR="0076716B">
        <w:rPr>
          <w:lang w:val="en-US"/>
        </w:rPr>
        <w:t>,</w:t>
      </w:r>
      <w:r w:rsidR="008E3247">
        <w:rPr>
          <w:lang w:val="en-US"/>
        </w:rPr>
        <w:t xml:space="preserve"> </w:t>
      </w:r>
      <w:r w:rsidR="003912AD">
        <w:rPr>
          <w:lang w:val="en-US"/>
        </w:rPr>
        <w:t xml:space="preserve">often </w:t>
      </w:r>
      <w:r w:rsidR="00067AE9">
        <w:rPr>
          <w:lang w:val="en-US"/>
        </w:rPr>
        <w:t>mak</w:t>
      </w:r>
      <w:r w:rsidR="0076716B">
        <w:rPr>
          <w:lang w:val="en-US"/>
        </w:rPr>
        <w:t xml:space="preserve">ing </w:t>
      </w:r>
      <w:r w:rsidR="0064036C">
        <w:rPr>
          <w:lang w:val="en-US"/>
        </w:rPr>
        <w:t>vectors</w:t>
      </w:r>
      <w:r w:rsidR="00067AE9">
        <w:rPr>
          <w:lang w:val="en-US"/>
        </w:rPr>
        <w:t xml:space="preserve"> competent for transmission </w:t>
      </w:r>
      <w:r w:rsidR="00766FC6">
        <w:rPr>
          <w:lang w:val="en-US"/>
        </w:rPr>
        <w:t>throughout</w:t>
      </w:r>
      <w:r w:rsidR="00E44381">
        <w:rPr>
          <w:lang w:val="en-US"/>
        </w:rPr>
        <w:t xml:space="preserve"> several days</w:t>
      </w:r>
      <w:r w:rsidR="00776298">
        <w:rPr>
          <w:lang w:val="en-US"/>
        </w:rPr>
        <w:t xml:space="preserve"> or</w:t>
      </w:r>
      <w:r w:rsidR="00766FC6">
        <w:rPr>
          <w:lang w:val="en-US"/>
        </w:rPr>
        <w:t xml:space="preserve"> </w:t>
      </w:r>
      <w:r w:rsidR="001250A4">
        <w:rPr>
          <w:lang w:val="en-US"/>
        </w:rPr>
        <w:t>their</w:t>
      </w:r>
      <w:r w:rsidR="00766FC6">
        <w:rPr>
          <w:lang w:val="en-US"/>
        </w:rPr>
        <w:t xml:space="preserve"> </w:t>
      </w:r>
      <w:r w:rsidR="00337B38">
        <w:rPr>
          <w:lang w:val="en-US"/>
        </w:rPr>
        <w:t xml:space="preserve">remaining lifetime. </w:t>
      </w:r>
      <w:r w:rsidR="00743A1B">
        <w:rPr>
          <w:lang w:val="en-US"/>
        </w:rPr>
        <w:t>P</w:t>
      </w:r>
      <w:r w:rsidR="00640796">
        <w:rPr>
          <w:lang w:val="en-US"/>
        </w:rPr>
        <w:t>lants infected with PT</w:t>
      </w:r>
      <w:r w:rsidR="0064036C">
        <w:rPr>
          <w:lang w:val="en-US"/>
        </w:rPr>
        <w:t xml:space="preserve"> or SPT</w:t>
      </w:r>
      <w:r w:rsidR="00640796">
        <w:rPr>
          <w:lang w:val="en-US"/>
        </w:rPr>
        <w:t xml:space="preserve"> viruses</w:t>
      </w:r>
      <w:r w:rsidR="00F06CFF">
        <w:rPr>
          <w:lang w:val="en-US"/>
        </w:rPr>
        <w:t xml:space="preserve"> </w:t>
      </w:r>
      <w:r w:rsidR="00B837BD">
        <w:rPr>
          <w:lang w:val="en-US"/>
        </w:rPr>
        <w:t>often</w:t>
      </w:r>
      <w:r w:rsidR="00F06CFF">
        <w:rPr>
          <w:lang w:val="en-US"/>
        </w:rPr>
        <w:t xml:space="preserve"> </w:t>
      </w:r>
      <w:r w:rsidR="00B837BD">
        <w:rPr>
          <w:lang w:val="en-US"/>
        </w:rPr>
        <w:t xml:space="preserve">express </w:t>
      </w:r>
      <w:r w:rsidR="00705F61">
        <w:rPr>
          <w:lang w:val="en-US"/>
        </w:rPr>
        <w:t>disease symptoms</w:t>
      </w:r>
      <w:r w:rsidR="00DE7A5A">
        <w:rPr>
          <w:lang w:val="en-US"/>
        </w:rPr>
        <w:t xml:space="preserve"> </w:t>
      </w:r>
      <w:r w:rsidR="006B5BE1">
        <w:rPr>
          <w:lang w:val="en-US"/>
        </w:rPr>
        <w:t>associated</w:t>
      </w:r>
      <w:r w:rsidR="00DE7A5A">
        <w:rPr>
          <w:lang w:val="en-US"/>
        </w:rPr>
        <w:t xml:space="preserve"> with a “</w:t>
      </w:r>
      <w:r w:rsidR="006B5BE1">
        <w:rPr>
          <w:lang w:val="en-US"/>
        </w:rPr>
        <w:t>honest</w:t>
      </w:r>
      <w:r w:rsidR="00DE7A5A">
        <w:rPr>
          <w:lang w:val="en-US"/>
        </w:rPr>
        <w:t>” syndrome</w:t>
      </w:r>
      <w:r w:rsidR="00705F61">
        <w:rPr>
          <w:lang w:val="en-US"/>
        </w:rPr>
        <w:t xml:space="preserve"> that attract</w:t>
      </w:r>
      <w:r w:rsidR="005651D4">
        <w:rPr>
          <w:lang w:val="en-US"/>
        </w:rPr>
        <w:t>,</w:t>
      </w:r>
      <w:r w:rsidR="00705F61">
        <w:rPr>
          <w:lang w:val="en-US"/>
        </w:rPr>
        <w:t xml:space="preserve"> </w:t>
      </w:r>
      <w:r w:rsidR="00AF7375">
        <w:rPr>
          <w:lang w:val="en-US"/>
        </w:rPr>
        <w:t>arrest,</w:t>
      </w:r>
      <w:r w:rsidR="005651D4">
        <w:rPr>
          <w:lang w:val="en-US"/>
        </w:rPr>
        <w:t xml:space="preserve"> and increase</w:t>
      </w:r>
      <w:r w:rsidR="00AF7375">
        <w:rPr>
          <w:lang w:val="en-US"/>
        </w:rPr>
        <w:t xml:space="preserve"> performance</w:t>
      </w:r>
      <w:r w:rsidR="002F407F">
        <w:rPr>
          <w:lang w:val="en-US"/>
        </w:rPr>
        <w:t xml:space="preserve"> and survival</w:t>
      </w:r>
      <w:r w:rsidR="00AF7375">
        <w:rPr>
          <w:lang w:val="en-US"/>
        </w:rPr>
        <w:t xml:space="preserve"> of</w:t>
      </w:r>
      <w:r w:rsidR="00705F61">
        <w:rPr>
          <w:lang w:val="en-US"/>
        </w:rPr>
        <w:t xml:space="preserve"> vectors to ensure effective acquisition </w:t>
      </w:r>
      <w:r w:rsidR="00AF7375">
        <w:rPr>
          <w:lang w:val="en-US"/>
        </w:rPr>
        <w:t xml:space="preserve">and transmission. </w:t>
      </w:r>
      <w:r w:rsidR="00F20E3E">
        <w:rPr>
          <w:lang w:val="en-US"/>
        </w:rPr>
        <w:t>Non-persistently</w:t>
      </w:r>
      <w:r w:rsidR="00FF0CAD">
        <w:rPr>
          <w:lang w:val="en-US"/>
        </w:rPr>
        <w:t xml:space="preserve"> </w:t>
      </w:r>
      <w:r w:rsidR="00F20E3E">
        <w:rPr>
          <w:lang w:val="en-US"/>
        </w:rPr>
        <w:t>transmitted</w:t>
      </w:r>
      <w:r w:rsidR="00446F88">
        <w:rPr>
          <w:lang w:val="en-US"/>
        </w:rPr>
        <w:t xml:space="preserve"> (NPT)</w:t>
      </w:r>
      <w:r w:rsidR="00F20E3E">
        <w:rPr>
          <w:lang w:val="en-US"/>
        </w:rPr>
        <w:t xml:space="preserve"> viruses </w:t>
      </w:r>
      <w:r w:rsidR="00D00354">
        <w:rPr>
          <w:lang w:val="en-US"/>
        </w:rPr>
        <w:t>are</w:t>
      </w:r>
      <w:r w:rsidR="00F75EA0">
        <w:rPr>
          <w:lang w:val="en-US"/>
        </w:rPr>
        <w:t xml:space="preserve"> acquired by vectors faster</w:t>
      </w:r>
      <w:r w:rsidR="00AD5DEE">
        <w:rPr>
          <w:lang w:val="en-US"/>
        </w:rPr>
        <w:t xml:space="preserve"> (long feeding periods are not required), but virions remain</w:t>
      </w:r>
      <w:r w:rsidR="007F6138">
        <w:rPr>
          <w:lang w:val="en-US"/>
        </w:rPr>
        <w:t xml:space="preserve"> only</w:t>
      </w:r>
      <w:r w:rsidR="00AD5DEE">
        <w:rPr>
          <w:lang w:val="en-US"/>
        </w:rPr>
        <w:t xml:space="preserve"> in the</w:t>
      </w:r>
      <w:r w:rsidR="0076716B">
        <w:rPr>
          <w:lang w:val="en-US"/>
        </w:rPr>
        <w:t xml:space="preserve"> insect</w:t>
      </w:r>
      <w:r w:rsidR="00AD5DEE">
        <w:rPr>
          <w:lang w:val="en-US"/>
        </w:rPr>
        <w:t xml:space="preserve"> mo</w:t>
      </w:r>
      <w:r w:rsidR="00A32CBF">
        <w:rPr>
          <w:lang w:val="en-US"/>
        </w:rPr>
        <w:t>u</w:t>
      </w:r>
      <w:r w:rsidR="00AD5DEE">
        <w:rPr>
          <w:lang w:val="en-US"/>
        </w:rPr>
        <w:t>thparts</w:t>
      </w:r>
      <w:r w:rsidR="0027273E">
        <w:rPr>
          <w:lang w:val="en-US"/>
        </w:rPr>
        <w:t xml:space="preserve"> </w:t>
      </w:r>
      <w:r w:rsidR="00A32CBF">
        <w:rPr>
          <w:lang w:val="en-US"/>
        </w:rPr>
        <w:t xml:space="preserve">and </w:t>
      </w:r>
      <w:r w:rsidR="00757F32">
        <w:rPr>
          <w:lang w:val="en-US"/>
        </w:rPr>
        <w:t>transmission competence is lost with</w:t>
      </w:r>
      <w:r w:rsidR="00807BD4">
        <w:rPr>
          <w:lang w:val="en-US"/>
        </w:rPr>
        <w:t>in</w:t>
      </w:r>
      <w:r w:rsidR="00757F32">
        <w:rPr>
          <w:lang w:val="en-US"/>
        </w:rPr>
        <w:t xml:space="preserve"> hours.</w:t>
      </w:r>
      <w:r w:rsidR="00AD5DEE">
        <w:rPr>
          <w:lang w:val="en-US"/>
        </w:rPr>
        <w:t xml:space="preserve"> </w:t>
      </w:r>
      <w:r w:rsidR="00F35CD8">
        <w:rPr>
          <w:lang w:val="en-US"/>
        </w:rPr>
        <w:t>I</w:t>
      </w:r>
      <w:r w:rsidR="00FD19D0">
        <w:rPr>
          <w:lang w:val="en-US"/>
        </w:rPr>
        <w:t>nfection</w:t>
      </w:r>
      <w:r w:rsidR="009F1E39">
        <w:rPr>
          <w:lang w:val="en-US"/>
        </w:rPr>
        <w:t>s</w:t>
      </w:r>
      <w:r w:rsidR="00FD19D0">
        <w:rPr>
          <w:lang w:val="en-US"/>
        </w:rPr>
        <w:t xml:space="preserve"> of</w:t>
      </w:r>
      <w:r w:rsidR="0070246E">
        <w:rPr>
          <w:lang w:val="en-US"/>
        </w:rPr>
        <w:t xml:space="preserve"> </w:t>
      </w:r>
      <w:r w:rsidR="00FD19D0">
        <w:rPr>
          <w:lang w:val="en-US"/>
        </w:rPr>
        <w:t xml:space="preserve">NPT </w:t>
      </w:r>
      <w:proofErr w:type="gramStart"/>
      <w:r w:rsidR="00FD19D0">
        <w:rPr>
          <w:lang w:val="en-US"/>
        </w:rPr>
        <w:t>viruses</w:t>
      </w:r>
      <w:proofErr w:type="gramEnd"/>
      <w:r w:rsidR="00D658B6">
        <w:rPr>
          <w:lang w:val="en-US"/>
        </w:rPr>
        <w:t xml:space="preserve"> </w:t>
      </w:r>
      <w:r w:rsidR="00C94862">
        <w:rPr>
          <w:lang w:val="en-US"/>
        </w:rPr>
        <w:t>express</w:t>
      </w:r>
      <w:r w:rsidR="00D658B6">
        <w:rPr>
          <w:lang w:val="en-US"/>
        </w:rPr>
        <w:t xml:space="preserve"> symptoms that</w:t>
      </w:r>
      <w:r w:rsidR="00FD19D0">
        <w:rPr>
          <w:lang w:val="en-US"/>
        </w:rPr>
        <w:t xml:space="preserve"> </w:t>
      </w:r>
      <w:r w:rsidR="000834F2">
        <w:rPr>
          <w:lang w:val="en-US"/>
        </w:rPr>
        <w:t>trigger</w:t>
      </w:r>
      <w:r w:rsidR="00324991">
        <w:rPr>
          <w:lang w:val="en-US"/>
        </w:rPr>
        <w:t xml:space="preserve"> a “deceptive” syndrome</w:t>
      </w:r>
      <w:r w:rsidR="00C94862">
        <w:rPr>
          <w:lang w:val="en-US"/>
        </w:rPr>
        <w:t xml:space="preserve"> </w:t>
      </w:r>
      <w:r w:rsidR="007D3EE0">
        <w:rPr>
          <w:lang w:val="en-US"/>
        </w:rPr>
        <w:t>which</w:t>
      </w:r>
      <w:r w:rsidR="00C94862">
        <w:rPr>
          <w:lang w:val="en-US"/>
        </w:rPr>
        <w:t xml:space="preserve"> induce</w:t>
      </w:r>
      <w:r w:rsidR="00670B0E">
        <w:rPr>
          <w:lang w:val="en-US"/>
        </w:rPr>
        <w:t xml:space="preserve"> attraction of vectors, but </w:t>
      </w:r>
      <w:r w:rsidR="00534649">
        <w:rPr>
          <w:lang w:val="en-US"/>
        </w:rPr>
        <w:t xml:space="preserve">neither arrestment </w:t>
      </w:r>
      <w:r w:rsidR="00B40D98">
        <w:rPr>
          <w:lang w:val="en-US"/>
        </w:rPr>
        <w:t>nor</w:t>
      </w:r>
      <w:r w:rsidR="00534649">
        <w:rPr>
          <w:lang w:val="en-US"/>
        </w:rPr>
        <w:t xml:space="preserve"> performance </w:t>
      </w:r>
      <w:r w:rsidR="001A78AE">
        <w:rPr>
          <w:lang w:val="en-US"/>
        </w:rPr>
        <w:t xml:space="preserve">is </w:t>
      </w:r>
      <w:r w:rsidR="00DB26DD">
        <w:rPr>
          <w:lang w:val="en-US"/>
        </w:rPr>
        <w:t>granted</w:t>
      </w:r>
      <w:r w:rsidR="001A78AE">
        <w:rPr>
          <w:lang w:val="en-US"/>
        </w:rPr>
        <w:t xml:space="preserve">, so as to favor </w:t>
      </w:r>
      <w:r w:rsidR="000834F2">
        <w:rPr>
          <w:lang w:val="en-US"/>
        </w:rPr>
        <w:t>quick</w:t>
      </w:r>
      <w:r w:rsidR="00D76FFD">
        <w:rPr>
          <w:lang w:val="en-US"/>
        </w:rPr>
        <w:t xml:space="preserve"> insect</w:t>
      </w:r>
      <w:r w:rsidR="000834F2">
        <w:rPr>
          <w:lang w:val="en-US"/>
        </w:rPr>
        <w:t xml:space="preserve"> movement from infected to </w:t>
      </w:r>
      <w:r w:rsidR="000D0D4A">
        <w:rPr>
          <w:lang w:val="en-US"/>
        </w:rPr>
        <w:t>healthy hostplants</w:t>
      </w:r>
      <w:r w:rsidR="004F21EB">
        <w:rPr>
          <w:lang w:val="en-US"/>
        </w:rPr>
        <w:t xml:space="preserve"> after acquisition</w:t>
      </w:r>
      <w:r w:rsidR="000D0D4A">
        <w:rPr>
          <w:lang w:val="en-US"/>
        </w:rPr>
        <w:t>.</w:t>
      </w:r>
      <w:r w:rsidR="00001979">
        <w:rPr>
          <w:lang w:val="en-US"/>
        </w:rPr>
        <w:t xml:space="preserve"> </w:t>
      </w:r>
      <w:r w:rsidR="00B55EC7">
        <w:rPr>
          <w:lang w:val="en-US"/>
        </w:rPr>
        <w:t>There are t</w:t>
      </w:r>
      <w:r w:rsidR="009F0486">
        <w:rPr>
          <w:lang w:val="en-US"/>
        </w:rPr>
        <w:t>hree</w:t>
      </w:r>
      <w:r w:rsidR="00001979">
        <w:rPr>
          <w:lang w:val="en-US"/>
        </w:rPr>
        <w:t xml:space="preserve"> additional syndromes</w:t>
      </w:r>
      <w:r w:rsidR="00D462DE">
        <w:rPr>
          <w:lang w:val="en-US"/>
        </w:rPr>
        <w:t xml:space="preserve"> which involve </w:t>
      </w:r>
      <w:r w:rsidR="00053E93">
        <w:rPr>
          <w:lang w:val="en-US"/>
        </w:rPr>
        <w:t xml:space="preserve">attraction to </w:t>
      </w:r>
      <w:r w:rsidR="00101627">
        <w:rPr>
          <w:lang w:val="en-US"/>
        </w:rPr>
        <w:t xml:space="preserve">infected </w:t>
      </w:r>
      <w:r w:rsidR="00053E93">
        <w:rPr>
          <w:lang w:val="en-US"/>
        </w:rPr>
        <w:t>hostpl</w:t>
      </w:r>
      <w:r w:rsidR="006B023D">
        <w:rPr>
          <w:lang w:val="en-US"/>
        </w:rPr>
        <w:t xml:space="preserve">ants depending </w:t>
      </w:r>
      <w:r w:rsidR="00234F6E">
        <w:rPr>
          <w:lang w:val="en-US"/>
        </w:rPr>
        <w:t>on the infective/non-infective status of vectors</w:t>
      </w:r>
      <w:r w:rsidR="00CB2D08">
        <w:rPr>
          <w:lang w:val="en-US"/>
        </w:rPr>
        <w:t xml:space="preserve"> (“</w:t>
      </w:r>
      <w:r w:rsidR="006E3A80">
        <w:rPr>
          <w:lang w:val="en-US"/>
        </w:rPr>
        <w:t>conditional”)</w:t>
      </w:r>
      <w:r w:rsidR="00101627">
        <w:rPr>
          <w:lang w:val="en-US"/>
        </w:rPr>
        <w:t xml:space="preserve">, </w:t>
      </w:r>
      <w:r w:rsidR="00D722FD">
        <w:rPr>
          <w:lang w:val="en-US"/>
        </w:rPr>
        <w:t>differential</w:t>
      </w:r>
      <w:r w:rsidR="001941F5">
        <w:rPr>
          <w:lang w:val="en-US"/>
        </w:rPr>
        <w:t xml:space="preserve"> attraction of vectors across t</w:t>
      </w:r>
      <w:r w:rsidR="00D722FD">
        <w:rPr>
          <w:lang w:val="en-US"/>
        </w:rPr>
        <w:t>he disease progression</w:t>
      </w:r>
      <w:r w:rsidR="006E3A80">
        <w:rPr>
          <w:lang w:val="en-US"/>
        </w:rPr>
        <w:t xml:space="preserve"> (“dynamic”)</w:t>
      </w:r>
      <w:r w:rsidR="00D722FD">
        <w:rPr>
          <w:lang w:val="en-US"/>
        </w:rPr>
        <w:t>, and the induction of</w:t>
      </w:r>
      <w:r w:rsidR="00D21B3B">
        <w:rPr>
          <w:lang w:val="en-US"/>
        </w:rPr>
        <w:t xml:space="preserve"> changes in</w:t>
      </w:r>
      <w:r w:rsidR="00CB2D08">
        <w:rPr>
          <w:lang w:val="en-US"/>
        </w:rPr>
        <w:t xml:space="preserve"> vector</w:t>
      </w:r>
      <w:r w:rsidR="00D722FD">
        <w:rPr>
          <w:lang w:val="en-US"/>
        </w:rPr>
        <w:t xml:space="preserve"> </w:t>
      </w:r>
      <w:r w:rsidR="00D21B3B">
        <w:rPr>
          <w:lang w:val="en-US"/>
        </w:rPr>
        <w:t>feeding behavior</w:t>
      </w:r>
      <w:r w:rsidR="00CB2D08">
        <w:rPr>
          <w:lang w:val="en-US"/>
        </w:rPr>
        <w:t xml:space="preserve"> after virus acquisition</w:t>
      </w:r>
      <w:r w:rsidR="006E3A80">
        <w:rPr>
          <w:lang w:val="en-US"/>
        </w:rPr>
        <w:t xml:space="preserve"> (“</w:t>
      </w:r>
      <w:r w:rsidR="000F3EEC">
        <w:rPr>
          <w:lang w:val="en-US"/>
        </w:rPr>
        <w:t>consumption related”)</w:t>
      </w:r>
      <w:r w:rsidR="00CB2D08">
        <w:rPr>
          <w:lang w:val="en-US"/>
        </w:rPr>
        <w:t>.</w:t>
      </w:r>
      <w:r w:rsidR="00D21B3B">
        <w:rPr>
          <w:lang w:val="en-US"/>
        </w:rPr>
        <w:t xml:space="preserve">  </w:t>
      </w:r>
    </w:p>
    <w:p w14:paraId="1FC63BD3" w14:textId="5BD7CB92" w:rsidR="00511B78" w:rsidRDefault="007E64D8" w:rsidP="00F671B2">
      <w:pPr>
        <w:rPr>
          <w:lang w:val="en-US"/>
        </w:rPr>
      </w:pPr>
      <w:r>
        <w:rPr>
          <w:lang w:val="en-US"/>
        </w:rPr>
        <w:t xml:space="preserve">Most of the theory </w:t>
      </w:r>
      <w:r w:rsidR="001C4A29">
        <w:rPr>
          <w:lang w:val="en-US"/>
        </w:rPr>
        <w:t xml:space="preserve">and empirical work </w:t>
      </w:r>
      <w:r>
        <w:rPr>
          <w:lang w:val="en-US"/>
        </w:rPr>
        <w:t xml:space="preserve">on vector manipulation has been built upon </w:t>
      </w:r>
      <w:r w:rsidR="00BC7E04">
        <w:rPr>
          <w:lang w:val="en-US"/>
        </w:rPr>
        <w:t xml:space="preserve">tripartite host-virus-vector </w:t>
      </w:r>
      <w:proofErr w:type="spellStart"/>
      <w:r w:rsidR="00B22D7B">
        <w:rPr>
          <w:lang w:val="en-US"/>
        </w:rPr>
        <w:t>patho</w:t>
      </w:r>
      <w:r w:rsidR="00BC7E04">
        <w:rPr>
          <w:lang w:val="en-US"/>
        </w:rPr>
        <w:t>systems</w:t>
      </w:r>
      <w:proofErr w:type="spellEnd"/>
      <w:r w:rsidR="003765E0">
        <w:rPr>
          <w:lang w:val="en-US"/>
        </w:rPr>
        <w:t xml:space="preserve"> rarely considering </w:t>
      </w:r>
      <w:r w:rsidR="00E70A31">
        <w:rPr>
          <w:lang w:val="en-US"/>
        </w:rPr>
        <w:t>multiple</w:t>
      </w:r>
      <w:r w:rsidR="003765E0">
        <w:rPr>
          <w:lang w:val="en-US"/>
        </w:rPr>
        <w:t xml:space="preserve"> hostplants</w:t>
      </w:r>
      <w:r w:rsidR="00BE0D9C">
        <w:rPr>
          <w:lang w:val="en-US"/>
        </w:rPr>
        <w:t xml:space="preserve"> </w:t>
      </w:r>
      <w:r w:rsidR="00BE0D9C">
        <w:rPr>
          <w:lang w:val="en-US"/>
        </w:rPr>
        <w:fldChar w:fldCharType="begin"/>
      </w:r>
      <w:r w:rsidR="004A4F67">
        <w:rPr>
          <w:lang w:val="en-US"/>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BE0D9C">
        <w:rPr>
          <w:lang w:val="en-US"/>
        </w:rPr>
        <w:fldChar w:fldCharType="separate"/>
      </w:r>
      <w:r w:rsidR="00BE0D9C">
        <w:rPr>
          <w:noProof/>
          <w:lang w:val="en-US"/>
        </w:rPr>
        <w:t>(Eigenbrode et al., 2018)</w:t>
      </w:r>
      <w:r w:rsidR="00BE0D9C">
        <w:rPr>
          <w:lang w:val="en-US"/>
        </w:rPr>
        <w:fldChar w:fldCharType="end"/>
      </w:r>
      <w:r w:rsidR="00FC5CDB">
        <w:rPr>
          <w:lang w:val="en-US"/>
        </w:rPr>
        <w:t xml:space="preserve">. </w:t>
      </w:r>
      <w:r w:rsidR="0007309F">
        <w:rPr>
          <w:lang w:val="en-US"/>
        </w:rPr>
        <w:t>However,</w:t>
      </w:r>
      <w:r w:rsidR="00C9553E">
        <w:rPr>
          <w:lang w:val="en-US"/>
        </w:rPr>
        <w:t xml:space="preserve"> the</w:t>
      </w:r>
      <w:r w:rsidR="0007309F">
        <w:rPr>
          <w:lang w:val="en-US"/>
        </w:rPr>
        <w:t xml:space="preserve"> </w:t>
      </w:r>
      <w:r w:rsidR="00E1635C">
        <w:rPr>
          <w:lang w:val="en-US"/>
        </w:rPr>
        <w:t>persistence</w:t>
      </w:r>
      <w:r w:rsidR="00E36208">
        <w:rPr>
          <w:lang w:val="en-US"/>
        </w:rPr>
        <w:t xml:space="preserve"> of</w:t>
      </w:r>
      <w:r w:rsidR="00F67619">
        <w:rPr>
          <w:lang w:val="en-US"/>
        </w:rPr>
        <w:t xml:space="preserve"> </w:t>
      </w:r>
      <w:r w:rsidR="002349D2">
        <w:rPr>
          <w:lang w:val="en-US"/>
        </w:rPr>
        <w:t>pathogens</w:t>
      </w:r>
      <w:r w:rsidR="00D942C2">
        <w:rPr>
          <w:lang w:val="en-US"/>
        </w:rPr>
        <w:t xml:space="preserve"> </w:t>
      </w:r>
      <w:r w:rsidR="00C32394">
        <w:rPr>
          <w:lang w:val="en-US"/>
        </w:rPr>
        <w:t xml:space="preserve">in </w:t>
      </w:r>
      <w:r w:rsidR="00E36208">
        <w:rPr>
          <w:lang w:val="en-US"/>
        </w:rPr>
        <w:t>host populations</w:t>
      </w:r>
      <w:r w:rsidR="00A07B27">
        <w:rPr>
          <w:lang w:val="en-US"/>
        </w:rPr>
        <w:t xml:space="preserve"> </w:t>
      </w:r>
      <w:r w:rsidR="00C0682F">
        <w:rPr>
          <w:lang w:val="en-US"/>
        </w:rPr>
        <w:t>that exhibit</w:t>
      </w:r>
      <w:r w:rsidR="00E43100">
        <w:rPr>
          <w:lang w:val="en-US"/>
        </w:rPr>
        <w:t xml:space="preserve"> temporal </w:t>
      </w:r>
      <w:r w:rsidR="00976811">
        <w:rPr>
          <w:lang w:val="en-US"/>
        </w:rPr>
        <w:t>or</w:t>
      </w:r>
      <w:r w:rsidR="00E43100">
        <w:rPr>
          <w:lang w:val="en-US"/>
        </w:rPr>
        <w:t xml:space="preserve"> spatial structure </w:t>
      </w:r>
      <w:r w:rsidR="00AA7647">
        <w:rPr>
          <w:lang w:val="en-US"/>
        </w:rPr>
        <w:t xml:space="preserve">depends on </w:t>
      </w:r>
      <w:r w:rsidR="00B13F0A">
        <w:rPr>
          <w:lang w:val="en-US"/>
        </w:rPr>
        <w:t>pathogen’s</w:t>
      </w:r>
      <w:r w:rsidR="0011778B" w:rsidRPr="0011778B">
        <w:rPr>
          <w:lang w:val="en-US"/>
        </w:rPr>
        <w:t xml:space="preserve"> ability to infect </w:t>
      </w:r>
      <w:r w:rsidR="001452CF">
        <w:rPr>
          <w:lang w:val="en-US"/>
        </w:rPr>
        <w:t xml:space="preserve">more than one </w:t>
      </w:r>
      <w:r w:rsidR="003174BF">
        <w:rPr>
          <w:lang w:val="en-US"/>
        </w:rPr>
        <w:t>host</w:t>
      </w:r>
      <w:r w:rsidR="001452CF">
        <w:rPr>
          <w:lang w:val="en-US"/>
        </w:rPr>
        <w:t>plant</w:t>
      </w:r>
      <w:r w:rsidR="00871E3B">
        <w:rPr>
          <w:lang w:val="en-US"/>
        </w:rPr>
        <w:t xml:space="preserve"> </w:t>
      </w:r>
      <w:r w:rsidR="009F3983">
        <w:rPr>
          <w:lang w:val="en-US"/>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Pr>
          <w:lang w:val="en-US"/>
        </w:rPr>
        <w:instrText xml:space="preserve"> ADDIN EN.CITE </w:instrText>
      </w:r>
      <w:r w:rsidR="004A4F67">
        <w:rPr>
          <w:lang w:val="en-US"/>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Pr>
          <w:lang w:val="en-US"/>
        </w:rPr>
        <w:instrText xml:space="preserve"> ADDIN EN.CITE.DATA </w:instrText>
      </w:r>
      <w:r w:rsidR="004A4F67">
        <w:rPr>
          <w:lang w:val="en-US"/>
        </w:rPr>
      </w:r>
      <w:r w:rsidR="004A4F67">
        <w:rPr>
          <w:lang w:val="en-US"/>
        </w:rPr>
        <w:fldChar w:fldCharType="end"/>
      </w:r>
      <w:r w:rsidR="009F3983">
        <w:rPr>
          <w:lang w:val="en-US"/>
        </w:rPr>
        <w:fldChar w:fldCharType="separate"/>
      </w:r>
      <w:r w:rsidR="001E1736">
        <w:rPr>
          <w:noProof/>
          <w:lang w:val="en-US"/>
        </w:rPr>
        <w:t>(Ashby et al., 2014, McLeish et al., 2018)</w:t>
      </w:r>
      <w:r w:rsidR="009F3983">
        <w:rPr>
          <w:lang w:val="en-US"/>
        </w:rPr>
        <w:fldChar w:fldCharType="end"/>
      </w:r>
      <w:r w:rsidR="00CB0592">
        <w:rPr>
          <w:lang w:val="en-US"/>
        </w:rPr>
        <w:t>.</w:t>
      </w:r>
      <w:r w:rsidR="009A4C9B">
        <w:rPr>
          <w:lang w:val="en-US"/>
        </w:rPr>
        <w:t xml:space="preserve"> Moreover, </w:t>
      </w:r>
      <w:r w:rsidR="00FD454A">
        <w:rPr>
          <w:lang w:val="en-US"/>
        </w:rPr>
        <w:t xml:space="preserve">a diverse </w:t>
      </w:r>
      <w:r w:rsidR="002E3C82">
        <w:rPr>
          <w:lang w:val="en-US"/>
        </w:rPr>
        <w:t xml:space="preserve">vector diet breadth </w:t>
      </w:r>
      <w:r w:rsidR="006A2D5A">
        <w:rPr>
          <w:lang w:val="en-US"/>
        </w:rPr>
        <w:t xml:space="preserve">can </w:t>
      </w:r>
      <w:r w:rsidR="00366330">
        <w:rPr>
          <w:lang w:val="en-US"/>
        </w:rPr>
        <w:t>favor</w:t>
      </w:r>
      <w:r w:rsidR="006A2D5A">
        <w:rPr>
          <w:lang w:val="en-US"/>
        </w:rPr>
        <w:t xml:space="preserve"> </w:t>
      </w:r>
      <w:r w:rsidR="002A0263">
        <w:rPr>
          <w:lang w:val="en-US"/>
        </w:rPr>
        <w:t>virus prevalence</w:t>
      </w:r>
      <w:r w:rsidR="00EC0CD8">
        <w:rPr>
          <w:lang w:val="en-US"/>
        </w:rPr>
        <w:t xml:space="preserve"> in transient host populations</w:t>
      </w:r>
      <w:r w:rsidR="00C82269">
        <w:rPr>
          <w:lang w:val="en-US"/>
        </w:rPr>
        <w:t xml:space="preserve"> </w:t>
      </w:r>
      <w:r w:rsidR="001C546F">
        <w:rPr>
          <w:lang w:val="en-US"/>
        </w:rPr>
        <w:t xml:space="preserve">by </w:t>
      </w:r>
      <w:r w:rsidR="00F76978">
        <w:rPr>
          <w:lang w:val="en-US"/>
        </w:rPr>
        <w:t xml:space="preserve">either </w:t>
      </w:r>
      <w:r w:rsidR="001C546F">
        <w:rPr>
          <w:lang w:val="en-US"/>
        </w:rPr>
        <w:t>increasing</w:t>
      </w:r>
      <w:r w:rsidR="00814E2C">
        <w:rPr>
          <w:lang w:val="en-US"/>
        </w:rPr>
        <w:t xml:space="preserve"> interspecific</w:t>
      </w:r>
      <w:r w:rsidR="00D46891">
        <w:rPr>
          <w:lang w:val="en-US"/>
        </w:rPr>
        <w:t xml:space="preserve"> </w:t>
      </w:r>
      <w:r w:rsidR="00541484">
        <w:rPr>
          <w:lang w:val="en-US"/>
        </w:rPr>
        <w:t>transmission</w:t>
      </w:r>
      <w:r w:rsidR="0011459F">
        <w:rPr>
          <w:lang w:val="en-US"/>
        </w:rPr>
        <w:t xml:space="preserve"> rates</w:t>
      </w:r>
      <w:r w:rsidR="00620974">
        <w:rPr>
          <w:lang w:val="en-US"/>
        </w:rPr>
        <w:t xml:space="preserve"> between hosts and reservoirs</w:t>
      </w:r>
      <w:r w:rsidR="00DC3251">
        <w:rPr>
          <w:lang w:val="en-US"/>
        </w:rPr>
        <w:t xml:space="preserve"> </w:t>
      </w:r>
      <w:r w:rsidR="00DC3251">
        <w:rPr>
          <w:lang w:val="en-US"/>
        </w:rPr>
        <w:fldChar w:fldCharType="begin"/>
      </w:r>
      <w:r w:rsidR="004A4F67">
        <w:rPr>
          <w:lang w:val="en-US"/>
        </w:rPr>
        <w:instrText xml:space="preserve"> ADDIN EN.CITE &lt;EndNote&gt;&lt;Cite&gt;&lt;Author&gt;Duffus&lt;/Author&gt;&lt;Year&gt;1971&lt;/Year&gt;&lt;RecNum&gt;1984&lt;/RecNum&gt;&lt;DisplayText&gt;(Duffus, 1971)&lt;/DisplayText&gt;&lt;record&gt;&lt;rec-number&gt;1984&lt;/rec-number&gt;&lt;foreign-keys&gt;&lt;key app="EN" db-id="vv5z5rzf7tsernexazoxwp5hrep9zftffrwv" timestamp="1679352301" guid="c6d1f900-c5e8-4187-ac7c-65827c0c953c"&gt;1984&lt;/key&gt;&lt;/foreign-keys&gt;&lt;ref-type name="Journal Article"&gt;17&lt;/ref-type&gt;&lt;contributors&gt;&lt;authors&gt;&lt;author&gt;J E Duffus&lt;/author&gt;&lt;/authors&gt;&lt;/contributors&gt;&lt;titles&gt;&lt;title&gt;Role of Weeds in the Incidence of Virus Diseases&lt;/title&gt;&lt;secondary-title&gt;Annual Review of Phytopathology&lt;/secondary-title&gt;&lt;/titles&gt;&lt;periodical&gt;&lt;full-title&gt;Annu Rev Phytopathol&lt;/full-title&gt;&lt;abbr-1&gt;Annual review of phytopathology&lt;/abbr-1&gt;&lt;/periodical&gt;&lt;pages&gt;319-340&lt;/pages&gt;&lt;volume&gt;9&lt;/volume&gt;&lt;number&gt;1&lt;/number&gt;&lt;dates&gt;&lt;year&gt;1971&lt;/year&gt;&lt;/dates&gt;&lt;urls&gt;&lt;related-urls&gt;&lt;url&gt;https://www.annualreviews.org/doi/abs/10.1146/annurev.py.09.090171.001535&lt;/url&gt;&lt;/related-urls&gt;&lt;/urls&gt;&lt;electronic-resource-num&gt;10.1146/annurev.py.09.090171.001535&lt;/electronic-resource-num&gt;&lt;/record&gt;&lt;/Cite&gt;&lt;/EndNote&gt;</w:instrText>
      </w:r>
      <w:r w:rsidR="00DC3251">
        <w:rPr>
          <w:lang w:val="en-US"/>
        </w:rPr>
        <w:fldChar w:fldCharType="separate"/>
      </w:r>
      <w:r w:rsidR="00DC3251">
        <w:rPr>
          <w:noProof/>
          <w:lang w:val="en-US"/>
        </w:rPr>
        <w:t>(Duffus, 1971)</w:t>
      </w:r>
      <w:r w:rsidR="00DC3251">
        <w:rPr>
          <w:lang w:val="en-US"/>
        </w:rPr>
        <w:fldChar w:fldCharType="end"/>
      </w:r>
      <w:r w:rsidR="00D46891">
        <w:rPr>
          <w:lang w:val="en-US"/>
        </w:rPr>
        <w:t>, or</w:t>
      </w:r>
      <w:r w:rsidR="00770E5D">
        <w:rPr>
          <w:lang w:val="en-US"/>
        </w:rPr>
        <w:t xml:space="preserve"> </w:t>
      </w:r>
      <w:r w:rsidR="00B82634">
        <w:rPr>
          <w:lang w:val="en-US"/>
        </w:rPr>
        <w:t>ensuring</w:t>
      </w:r>
      <w:r w:rsidR="00232724">
        <w:rPr>
          <w:lang w:val="en-US"/>
        </w:rPr>
        <w:t xml:space="preserve"> </w:t>
      </w:r>
      <w:r w:rsidR="001161C9">
        <w:rPr>
          <w:lang w:val="en-US"/>
        </w:rPr>
        <w:t>the</w:t>
      </w:r>
      <w:r w:rsidR="00366330">
        <w:rPr>
          <w:lang w:val="en-US"/>
        </w:rPr>
        <w:t xml:space="preserve"> maintenance </w:t>
      </w:r>
      <w:r w:rsidR="003A7A9F">
        <w:rPr>
          <w:lang w:val="en-US"/>
        </w:rPr>
        <w:t>of high vector populations</w:t>
      </w:r>
      <w:r w:rsidR="00C04C82">
        <w:rPr>
          <w:lang w:val="en-US"/>
        </w:rPr>
        <w:t xml:space="preserve"> over time</w:t>
      </w:r>
      <w:r w:rsidR="006E23C2">
        <w:rPr>
          <w:lang w:val="en-US"/>
        </w:rPr>
        <w:t xml:space="preserve"> even </w:t>
      </w:r>
      <w:r w:rsidR="004B4639">
        <w:rPr>
          <w:lang w:val="en-US"/>
        </w:rPr>
        <w:t xml:space="preserve">when virus hosts are </w:t>
      </w:r>
      <w:r w:rsidR="008F00C3" w:rsidRPr="008F00C3">
        <w:rPr>
          <w:lang w:val="en-US"/>
        </w:rPr>
        <w:t>scarce</w:t>
      </w:r>
      <w:r w:rsidR="00C04C82">
        <w:rPr>
          <w:lang w:val="en-US"/>
        </w:rPr>
        <w:t xml:space="preserve"> </w:t>
      </w:r>
      <w:r w:rsidR="00D55177">
        <w:rPr>
          <w:lang w:val="en-US"/>
        </w:rPr>
        <w:fldChar w:fldCharType="begin"/>
      </w:r>
      <w:r w:rsidR="004A4F67">
        <w:rPr>
          <w:lang w:val="en-US"/>
        </w:rPr>
        <w:instrText xml:space="preserve"> ADDIN EN.CITE &lt;EndNote&gt;&lt;Cite&gt;&lt;Author&gt;Swei&lt;/Author&gt;&lt;Year&gt;2011&lt;/Year&gt;&lt;RecNum&gt;1983&lt;/RecNum&gt;&lt;DisplayText&gt;(Swei et al., 2011)&lt;/DisplayText&gt;&lt;record&gt;&lt;rec-number&gt;1983&lt;/rec-number&gt;&lt;foreign-keys&gt;&lt;key app="EN" db-id="vv5z5rzf7tsernexazoxwp5hrep9zftffrwv" timestamp="1679350130" guid="3b6344f6-e9c6-4bcb-9a51-35b23f14e0df"&gt;1983&lt;/key&gt;&lt;/foreign-keys&gt;&lt;ref-type name="Journal Article"&gt;17&lt;/ref-type&gt;&lt;contributors&gt;&lt;authors&gt;&lt;author&gt;Swei, Andrea&lt;/author&gt;&lt;author&gt;Ostfeld, Richard S.&lt;/author&gt;&lt;author&gt;Lane, Robert S.&lt;/author&gt;&lt;author&gt;Briggs, Cheryl J.&lt;/author&gt;&lt;/authors&gt;&lt;/contributors&gt;&lt;titles&gt;&lt;title&gt;Impact of the experimental removal of lizards on Lyme disease risk&lt;/title&gt;&lt;secondary-title&gt;Proceedings of the Royal Society B: Biological Sciences&lt;/secondary-title&gt;&lt;/titles&gt;&lt;periodical&gt;&lt;full-title&gt;Proceedings of the Royal Society B: Biological Sciences&lt;/full-title&gt;&lt;/periodical&gt;&lt;pages&gt;2970-2978&lt;/pages&gt;&lt;volume&gt;278&lt;/volume&gt;&lt;number&gt;1720&lt;/number&gt;&lt;dates&gt;&lt;year&gt;2011&lt;/year&gt;&lt;/dates&gt;&lt;urls&gt;&lt;related-urls&gt;&lt;url&gt;https://royalsocietypublishing.org/doi/abs/10.1098/rspb.2010.2402&lt;/url&gt;&lt;/related-urls&gt;&lt;/urls&gt;&lt;electronic-resource-num&gt;doi:10.1098/rspb.2010.2402&lt;/electronic-resource-num&gt;&lt;/record&gt;&lt;/Cite&gt;&lt;/EndNote&gt;</w:instrText>
      </w:r>
      <w:r w:rsidR="00D55177">
        <w:rPr>
          <w:lang w:val="en-US"/>
        </w:rPr>
        <w:fldChar w:fldCharType="separate"/>
      </w:r>
      <w:r w:rsidR="00D55177">
        <w:rPr>
          <w:noProof/>
          <w:lang w:val="en-US"/>
        </w:rPr>
        <w:t>(Swei et al., 2011)</w:t>
      </w:r>
      <w:r w:rsidR="00D55177">
        <w:rPr>
          <w:lang w:val="en-US"/>
        </w:rPr>
        <w:fldChar w:fldCharType="end"/>
      </w:r>
      <w:r w:rsidR="00D55177">
        <w:rPr>
          <w:lang w:val="en-US"/>
        </w:rPr>
        <w:t>.</w:t>
      </w:r>
      <w:r w:rsidR="00861863">
        <w:rPr>
          <w:lang w:val="en-US"/>
        </w:rPr>
        <w:t xml:space="preserve"> </w:t>
      </w:r>
      <w:r w:rsidR="000B0B97">
        <w:rPr>
          <w:lang w:val="en-US"/>
        </w:rPr>
        <w:t>M</w:t>
      </w:r>
      <w:r w:rsidR="001C46CB">
        <w:rPr>
          <w:lang w:val="en-US"/>
        </w:rPr>
        <w:t>ost</w:t>
      </w:r>
      <w:r w:rsidR="00F671B2">
        <w:rPr>
          <w:lang w:val="en-US"/>
        </w:rPr>
        <w:t xml:space="preserve"> plant viruses </w:t>
      </w:r>
      <w:r w:rsidR="00856D35" w:rsidRPr="00856D35">
        <w:rPr>
          <w:lang w:val="en-US"/>
        </w:rPr>
        <w:t>have multiple hosts</w:t>
      </w:r>
      <w:r w:rsidR="00F671B2">
        <w:rPr>
          <w:lang w:val="en-US"/>
        </w:rPr>
        <w:t xml:space="preserve">, although </w:t>
      </w:r>
      <w:r w:rsidR="00424832">
        <w:rPr>
          <w:lang w:val="en-US"/>
        </w:rPr>
        <w:t xml:space="preserve">many </w:t>
      </w:r>
      <w:r w:rsidR="00F671B2">
        <w:rPr>
          <w:lang w:val="en-US"/>
        </w:rPr>
        <w:t>seem to be constrained to one or a few vector species</w:t>
      </w:r>
      <w:r w:rsidR="00B24BB4">
        <w:rPr>
          <w:lang w:val="en-US"/>
        </w:rPr>
        <w:t>, especially</w:t>
      </w:r>
      <w:r w:rsidR="00CF78BF">
        <w:rPr>
          <w:lang w:val="en-US"/>
        </w:rPr>
        <w:t xml:space="preserve"> those that are PT and SPT</w:t>
      </w:r>
      <w:r w:rsidR="00F671B2">
        <w:rPr>
          <w:lang w:val="en-US"/>
        </w:rPr>
        <w:t xml:space="preserve"> </w:t>
      </w:r>
      <w:r w:rsidR="00F671B2">
        <w:rPr>
          <w:lang w:val="en-US"/>
        </w:rPr>
        <w:fldChar w:fldCharType="begin"/>
      </w:r>
      <w:r w:rsidR="004A4F67">
        <w:rPr>
          <w:lang w:val="en-US"/>
        </w:rPr>
        <w:instrText xml:space="preserve"> ADDIN EN.CITE &lt;EndNote&gt;&lt;Cite&gt;&lt;Author&gt;Power&lt;/Author&gt;&lt;Year&gt;2003&lt;/Year&gt;&lt;RecNum&gt;2005&lt;/RecNum&gt;&lt;DisplayText&gt;(Power and Flecker, 2003)&lt;/DisplayText&gt;&lt;record&gt;&lt;rec-number&gt;2005&lt;/rec-number&gt;&lt;foreign-keys&gt;&lt;key app="EN" db-id="vv5z5rzf7tsernexazoxwp5hrep9zftffrwv" timestamp="1681355740" guid="db989695-afdc-447a-8152-8d9792c8ea57"&gt;2005&lt;/key&gt;&lt;/foreign-keys&gt;&lt;ref-type name="Book Section"&gt;5&lt;/ref-type&gt;&lt;contributors&gt;&lt;authors&gt;&lt;author&gt;Alison G. Power&lt;/author&gt;&lt;author&gt;Alexander S. Flecker&lt;/author&gt;&lt;/authors&gt;&lt;secondary-authors&gt;&lt;author&gt;Peter, Kareiva&lt;/author&gt;&lt;author&gt;Simon, A. Levin&lt;/author&gt;&lt;/secondary-authors&gt;&lt;/contributors&gt;&lt;titles&gt;&lt;title&gt;Virus Specificity in Disease Systems: Are Species Redundant?&lt;/title&gt;&lt;secondary-title&gt;The Importance of Species&lt;/secondary-title&gt;&lt;/titles&gt;&lt;pages&gt;330-346&lt;/pages&gt;&lt;dates&gt;&lt;year&gt;2003&lt;/year&gt;&lt;/dates&gt;&lt;pub-location&gt;Princeton&lt;/pub-location&gt;&lt;publisher&gt;Princeton University Press&lt;/publisher&gt;&lt;isbn&gt;9781400866779&lt;/isbn&gt;&lt;urls&gt;&lt;related-urls&gt;&lt;url&gt;https://doi.org/10.1515/9781400866779-023&lt;/url&gt;&lt;/related-urls&gt;&lt;/urls&gt;&lt;electronic-resource-num&gt;doi:10.1515/9781400866779-023&lt;/electronic-resource-num&gt;&lt;access-date&gt;2023-04-04&lt;/access-date&gt;&lt;/record&gt;&lt;/Cite&gt;&lt;/EndNote&gt;</w:instrText>
      </w:r>
      <w:r w:rsidR="00F671B2">
        <w:rPr>
          <w:lang w:val="en-US"/>
        </w:rPr>
        <w:fldChar w:fldCharType="separate"/>
      </w:r>
      <w:r w:rsidR="001E1736">
        <w:rPr>
          <w:noProof/>
          <w:lang w:val="en-US"/>
        </w:rPr>
        <w:t>(Power and Flecker, 2003)</w:t>
      </w:r>
      <w:r w:rsidR="00F671B2">
        <w:rPr>
          <w:lang w:val="en-US"/>
        </w:rPr>
        <w:fldChar w:fldCharType="end"/>
      </w:r>
      <w:r w:rsidR="00F671B2">
        <w:rPr>
          <w:lang w:val="en-US"/>
        </w:rPr>
        <w:t xml:space="preserve">, </w:t>
      </w:r>
      <w:r w:rsidR="00424832">
        <w:rPr>
          <w:lang w:val="en-US"/>
        </w:rPr>
        <w:t>as are</w:t>
      </w:r>
      <w:r w:rsidR="00F671B2">
        <w:rPr>
          <w:lang w:val="en-US"/>
        </w:rPr>
        <w:t xml:space="preserve"> most vectors</w:t>
      </w:r>
      <w:r w:rsidR="009E419F">
        <w:rPr>
          <w:lang w:val="en-US"/>
        </w:rPr>
        <w:t>, which</w:t>
      </w:r>
      <w:r w:rsidR="00F671B2">
        <w:rPr>
          <w:lang w:val="en-US"/>
        </w:rPr>
        <w:t xml:space="preserve"> are</w:t>
      </w:r>
      <w:r w:rsidR="007617D4">
        <w:rPr>
          <w:lang w:val="en-US"/>
        </w:rPr>
        <w:t xml:space="preserve"> generalist </w:t>
      </w:r>
      <w:r w:rsidR="00F54A4C">
        <w:rPr>
          <w:lang w:val="en-US"/>
        </w:rPr>
        <w:t xml:space="preserve">or oligophagous </w:t>
      </w:r>
      <w:r w:rsidR="007617D4">
        <w:rPr>
          <w:lang w:val="en-US"/>
        </w:rPr>
        <w:t>herbivores</w:t>
      </w:r>
      <w:r w:rsidR="005F36FE">
        <w:rPr>
          <w:lang w:val="en-US"/>
        </w:rPr>
        <w:t xml:space="preserve"> that can feed and survive</w:t>
      </w:r>
      <w:r w:rsidR="00E446ED">
        <w:rPr>
          <w:lang w:val="en-US"/>
        </w:rPr>
        <w:t xml:space="preserve"> on several plant species</w:t>
      </w:r>
      <w:r w:rsidR="00F671B2">
        <w:rPr>
          <w:lang w:val="en-US"/>
        </w:rPr>
        <w:t xml:space="preserve"> </w:t>
      </w:r>
      <w:r w:rsidR="00F671B2">
        <w:rPr>
          <w:lang w:val="en-US"/>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Pr>
          <w:lang w:val="en-US"/>
        </w:rPr>
        <w:instrText xml:space="preserve"> ADDIN EN.CITE </w:instrText>
      </w:r>
      <w:r w:rsidR="004A4F67">
        <w:rPr>
          <w:lang w:val="en-US"/>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Pr>
          <w:lang w:val="en-US"/>
        </w:rPr>
        <w:instrText xml:space="preserve"> ADDIN EN.CITE.DATA </w:instrText>
      </w:r>
      <w:r w:rsidR="004A4F67">
        <w:rPr>
          <w:lang w:val="en-US"/>
        </w:rPr>
      </w:r>
      <w:r w:rsidR="004A4F67">
        <w:rPr>
          <w:lang w:val="en-US"/>
        </w:rPr>
        <w:fldChar w:fldCharType="end"/>
      </w:r>
      <w:r w:rsidR="00F671B2">
        <w:rPr>
          <w:lang w:val="en-US"/>
        </w:rPr>
        <w:fldChar w:fldCharType="separate"/>
      </w:r>
      <w:r w:rsidR="001E1736">
        <w:rPr>
          <w:noProof/>
          <w:lang w:val="en-US"/>
        </w:rPr>
        <w:t>(Nault, 1997, Gilbertson et al., 2015, Gadhave et al., 2020)</w:t>
      </w:r>
      <w:r w:rsidR="00F671B2">
        <w:rPr>
          <w:lang w:val="en-US"/>
        </w:rPr>
        <w:fldChar w:fldCharType="end"/>
      </w:r>
      <w:r w:rsidR="00F671B2">
        <w:rPr>
          <w:lang w:val="en-US"/>
        </w:rPr>
        <w:t>.</w:t>
      </w:r>
      <w:r w:rsidR="0089528A">
        <w:rPr>
          <w:lang w:val="en-US"/>
        </w:rPr>
        <w:t xml:space="preserve"> </w:t>
      </w:r>
      <w:r w:rsidR="00F671B2">
        <w:rPr>
          <w:lang w:val="en-US"/>
        </w:rPr>
        <w:t xml:space="preserve">However, </w:t>
      </w:r>
      <w:r w:rsidR="004A0382">
        <w:rPr>
          <w:lang w:val="en-US"/>
        </w:rPr>
        <w:t xml:space="preserve">the </w:t>
      </w:r>
      <w:r w:rsidR="00EB1F01">
        <w:rPr>
          <w:lang w:val="en-US"/>
        </w:rPr>
        <w:t>“host</w:t>
      </w:r>
      <w:r w:rsidR="000105A3">
        <w:rPr>
          <w:lang w:val="en-US"/>
        </w:rPr>
        <w:t>-race</w:t>
      </w:r>
      <w:r w:rsidR="00535FAA">
        <w:rPr>
          <w:lang w:val="en-US"/>
        </w:rPr>
        <w:t xml:space="preserve"> specialization</w:t>
      </w:r>
      <w:r w:rsidR="00EB1F01">
        <w:rPr>
          <w:lang w:val="en-US"/>
        </w:rPr>
        <w:t xml:space="preserve">” hypothesis </w:t>
      </w:r>
      <w:r w:rsidR="00691A24">
        <w:rPr>
          <w:lang w:val="en-US"/>
        </w:rPr>
        <w:t xml:space="preserve">states that </w:t>
      </w:r>
      <w:r w:rsidR="00740B6D">
        <w:rPr>
          <w:lang w:val="en-US"/>
        </w:rPr>
        <w:t>local adaptations to plant communities</w:t>
      </w:r>
      <w:r w:rsidR="001D72BB" w:rsidRPr="001D72BB">
        <w:rPr>
          <w:lang w:val="en-US"/>
        </w:rPr>
        <w:t xml:space="preserve"> </w:t>
      </w:r>
      <w:r w:rsidR="001D72BB">
        <w:rPr>
          <w:lang w:val="en-US"/>
        </w:rPr>
        <w:t>imply trade-off cost</w:t>
      </w:r>
      <w:r w:rsidR="00274032">
        <w:rPr>
          <w:lang w:val="en-US"/>
        </w:rPr>
        <w:t>s</w:t>
      </w:r>
      <w:r w:rsidR="000C56E8">
        <w:rPr>
          <w:lang w:val="en-US"/>
        </w:rPr>
        <w:t xml:space="preserve"> for </w:t>
      </w:r>
      <w:r w:rsidR="00E32322">
        <w:rPr>
          <w:lang w:val="en-US"/>
        </w:rPr>
        <w:t>herbivores</w:t>
      </w:r>
      <w:r w:rsidR="001D72BB">
        <w:rPr>
          <w:lang w:val="en-US"/>
        </w:rPr>
        <w:t xml:space="preserve"> </w:t>
      </w:r>
      <w:r w:rsidR="006725D4">
        <w:rPr>
          <w:lang w:val="en-US"/>
        </w:rPr>
        <w:t>that result in</w:t>
      </w:r>
      <w:r w:rsidR="007C598E">
        <w:rPr>
          <w:lang w:val="en-US"/>
        </w:rPr>
        <w:t xml:space="preserve"> host breadth</w:t>
      </w:r>
      <w:r w:rsidR="00FF702C">
        <w:rPr>
          <w:lang w:val="en-US"/>
        </w:rPr>
        <w:t xml:space="preserve"> </w:t>
      </w:r>
      <w:r w:rsidR="007C598E">
        <w:rPr>
          <w:lang w:val="en-US"/>
        </w:rPr>
        <w:t>restrictions,</w:t>
      </w:r>
      <w:r w:rsidR="006725D4">
        <w:rPr>
          <w:lang w:val="en-US"/>
        </w:rPr>
        <w:t xml:space="preserve"> </w:t>
      </w:r>
      <w:r w:rsidR="00636F99">
        <w:rPr>
          <w:lang w:val="en-US"/>
        </w:rPr>
        <w:t>host specialization</w:t>
      </w:r>
      <w:r w:rsidR="00F611A6">
        <w:rPr>
          <w:lang w:val="en-US"/>
        </w:rPr>
        <w:t xml:space="preserve">, </w:t>
      </w:r>
      <w:r w:rsidR="006725D4">
        <w:rPr>
          <w:lang w:val="en-US"/>
        </w:rPr>
        <w:t xml:space="preserve">reproductive </w:t>
      </w:r>
      <w:r w:rsidR="00F7774E">
        <w:rPr>
          <w:lang w:val="en-US"/>
        </w:rPr>
        <w:t xml:space="preserve">and </w:t>
      </w:r>
      <w:r w:rsidR="00C83F41">
        <w:rPr>
          <w:lang w:val="en-US"/>
        </w:rPr>
        <w:t xml:space="preserve">genetic </w:t>
      </w:r>
      <w:r w:rsidR="006725D4">
        <w:rPr>
          <w:lang w:val="en-US"/>
        </w:rPr>
        <w:t xml:space="preserve">isolation </w:t>
      </w:r>
      <w:r w:rsidR="008C76C9">
        <w:rPr>
          <w:lang w:val="en-US"/>
        </w:rPr>
        <w:t>and eventually sympatric speciation</w:t>
      </w:r>
      <w:r w:rsidR="00E71345">
        <w:rPr>
          <w:lang w:val="en-US"/>
        </w:rPr>
        <w:t xml:space="preserve"> </w:t>
      </w:r>
      <w:r w:rsidR="005212B7">
        <w:rPr>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Pr>
          <w:lang w:val="en-US"/>
        </w:rPr>
        <w:instrText xml:space="preserve"> ADDIN EN.CITE </w:instrText>
      </w:r>
      <w:r w:rsidR="009C5870">
        <w:rPr>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Pr>
          <w:lang w:val="en-US"/>
        </w:rPr>
        <w:instrText xml:space="preserve"> ADDIN EN.CITE.DATA </w:instrText>
      </w:r>
      <w:r w:rsidR="009C5870">
        <w:rPr>
          <w:lang w:val="en-US"/>
        </w:rPr>
      </w:r>
      <w:r w:rsidR="009C5870">
        <w:rPr>
          <w:lang w:val="en-US"/>
        </w:rPr>
        <w:fldChar w:fldCharType="end"/>
      </w:r>
      <w:r w:rsidR="005212B7">
        <w:rPr>
          <w:lang w:val="en-US"/>
        </w:rPr>
        <w:fldChar w:fldCharType="separate"/>
      </w:r>
      <w:r w:rsidR="005212B7">
        <w:rPr>
          <w:noProof/>
          <w:lang w:val="en-US"/>
        </w:rPr>
        <w:t>(Drès and Mallet, 2002, Loxdale et al., 2011)</w:t>
      </w:r>
      <w:r w:rsidR="005212B7">
        <w:rPr>
          <w:lang w:val="en-US"/>
        </w:rPr>
        <w:fldChar w:fldCharType="end"/>
      </w:r>
      <w:r w:rsidR="001743DD">
        <w:rPr>
          <w:lang w:val="en-US"/>
        </w:rPr>
        <w:t xml:space="preserve">. </w:t>
      </w:r>
      <w:r w:rsidR="00E32322">
        <w:rPr>
          <w:lang w:val="en-US"/>
        </w:rPr>
        <w:t xml:space="preserve">A similar pattern has </w:t>
      </w:r>
      <w:r w:rsidR="00A83F1D">
        <w:rPr>
          <w:lang w:val="en-US"/>
        </w:rPr>
        <w:t>been</w:t>
      </w:r>
      <w:r w:rsidR="00E32322">
        <w:rPr>
          <w:lang w:val="en-US"/>
        </w:rPr>
        <w:t xml:space="preserve"> </w:t>
      </w:r>
      <w:r w:rsidR="00A83F1D">
        <w:rPr>
          <w:lang w:val="en-US"/>
        </w:rPr>
        <w:t>described</w:t>
      </w:r>
      <w:r w:rsidR="00E32322">
        <w:rPr>
          <w:lang w:val="en-US"/>
        </w:rPr>
        <w:t xml:space="preserve"> for plant </w:t>
      </w:r>
      <w:r w:rsidR="00A83F1D">
        <w:rPr>
          <w:lang w:val="en-US"/>
        </w:rPr>
        <w:t>viruses</w:t>
      </w:r>
      <w:r w:rsidR="00D67B93">
        <w:rPr>
          <w:lang w:val="en-US"/>
        </w:rPr>
        <w:t xml:space="preserve">, which </w:t>
      </w:r>
      <w:r w:rsidR="00A105C9">
        <w:rPr>
          <w:lang w:val="en-US"/>
        </w:rPr>
        <w:t>experience</w:t>
      </w:r>
      <w:r w:rsidR="008B392B" w:rsidRPr="008B392B">
        <w:rPr>
          <w:lang w:val="en-US"/>
        </w:rPr>
        <w:t xml:space="preserve"> </w:t>
      </w:r>
      <w:r w:rsidR="00EF2AD9">
        <w:rPr>
          <w:lang w:val="en-US"/>
        </w:rPr>
        <w:t xml:space="preserve">host-specific </w:t>
      </w:r>
      <w:r w:rsidR="008B392B">
        <w:rPr>
          <w:lang w:val="en-US"/>
        </w:rPr>
        <w:t>selection pressures</w:t>
      </w:r>
      <w:r w:rsidR="00EF2AD9">
        <w:rPr>
          <w:lang w:val="en-US"/>
        </w:rPr>
        <w:t xml:space="preserve"> that</w:t>
      </w:r>
      <w:r w:rsidR="00D24D75">
        <w:rPr>
          <w:lang w:val="en-US"/>
        </w:rPr>
        <w:t xml:space="preserve"> often</w:t>
      </w:r>
      <w:r w:rsidR="00EF2AD9">
        <w:rPr>
          <w:lang w:val="en-US"/>
        </w:rPr>
        <w:t xml:space="preserve"> </w:t>
      </w:r>
      <w:r w:rsidR="00E66183">
        <w:rPr>
          <w:lang w:val="en-US"/>
        </w:rPr>
        <w:t>lead to</w:t>
      </w:r>
      <w:r w:rsidR="00E66183" w:rsidRPr="00E66183">
        <w:rPr>
          <w:lang w:val="en-US"/>
        </w:rPr>
        <w:t xml:space="preserve"> </w:t>
      </w:r>
      <w:r w:rsidR="00E66183">
        <w:rPr>
          <w:lang w:val="en-US"/>
        </w:rPr>
        <w:t xml:space="preserve">antagonistic pleiotropies </w:t>
      </w:r>
      <w:r w:rsidR="00E57D9A">
        <w:rPr>
          <w:lang w:val="en-US"/>
        </w:rPr>
        <w:t xml:space="preserve">that </w:t>
      </w:r>
      <w:r w:rsidR="004A0382">
        <w:rPr>
          <w:lang w:val="en-US"/>
        </w:rPr>
        <w:t>limit their ability to overcome host defenses across plant taxa</w:t>
      </w:r>
      <w:r w:rsidR="009E419F">
        <w:rPr>
          <w:lang w:val="en-US"/>
        </w:rPr>
        <w:t xml:space="preserve"> </w:t>
      </w:r>
      <w:r w:rsidR="004A0382">
        <w:rPr>
          <w:lang w:val="en-US"/>
        </w:rPr>
        <w:fldChar w:fldCharType="begin"/>
      </w:r>
      <w:r w:rsidR="004A4F67">
        <w:rPr>
          <w:lang w:val="en-US"/>
        </w:rPr>
        <w:instrText xml:space="preserve"> ADDIN EN.CITE &lt;EndNote&gt;&lt;Cite&gt;&lt;Author&gt;García-Arenal&lt;/Author&gt;&lt;Year&gt;2013&lt;/Year&gt;&lt;RecNum&gt;2008&lt;/RecNum&gt;&lt;DisplayText&gt;(García-Arenal and Fraile, 2013)&lt;/DisplayText&gt;&lt;record&gt;&lt;rec-number&gt;2008&lt;/rec-number&gt;&lt;foreign-keys&gt;&lt;key app="EN" db-id="vv5z5rzf7tsernexazoxwp5hrep9zftffrwv" timestamp="1681355743" guid="951e0627-4a72-4c8e-b07a-bb495436ac9f"&gt;2008&lt;/key&gt;&lt;/foreign-keys&gt;&lt;ref-type name="Journal Article"&gt;17&lt;/ref-type&gt;&lt;contributors&gt;&lt;authors&gt;&lt;author&gt;García-Arenal, F.&lt;/author&gt;&lt;author&gt;Fraile, A.&lt;/author&gt;&lt;/authors&gt;&lt;/contributors&gt;&lt;titles&gt;&lt;title&gt;Trade-offs in host range evolution of plant viruses&lt;/title&gt;&lt;secondary-title&gt;Plant Pathology&lt;/secondary-title&gt;&lt;/titles&gt;&lt;periodical&gt;&lt;full-title&gt;Plant Pathology&lt;/full-title&gt;&lt;/periodical&gt;&lt;pages&gt;2-9&lt;/pages&gt;&lt;volume&gt;62&lt;/volume&gt;&lt;number&gt;S1&lt;/number&gt;&lt;dates&gt;&lt;year&gt;2013&lt;/year&gt;&lt;/dates&gt;&lt;isbn&gt;0032-0862&lt;/isbn&gt;&lt;urls&gt;&lt;related-urls&gt;&lt;url&gt;https://bsppjournals.onlinelibrary.wiley.com/doi/abs/10.1111/ppa.12104&lt;/url&gt;&lt;/related-urls&gt;&lt;/urls&gt;&lt;electronic-resource-num&gt;https://doi.org/10.1111/ppa.12104&lt;/electronic-resource-num&gt;&lt;/record&gt;&lt;/Cite&gt;&lt;/EndNote&gt;</w:instrText>
      </w:r>
      <w:r w:rsidR="004A0382">
        <w:rPr>
          <w:lang w:val="en-US"/>
        </w:rPr>
        <w:fldChar w:fldCharType="separate"/>
      </w:r>
      <w:r w:rsidR="001E1736">
        <w:rPr>
          <w:noProof/>
          <w:lang w:val="en-US"/>
        </w:rPr>
        <w:t>(García-Arenal and Fraile, 2013)</w:t>
      </w:r>
      <w:r w:rsidR="004A0382">
        <w:rPr>
          <w:lang w:val="en-US"/>
        </w:rPr>
        <w:fldChar w:fldCharType="end"/>
      </w:r>
      <w:r w:rsidR="004A0382">
        <w:rPr>
          <w:lang w:val="en-US"/>
        </w:rPr>
        <w:t>.</w:t>
      </w:r>
      <w:r w:rsidR="00E57D9A">
        <w:rPr>
          <w:lang w:val="en-US"/>
        </w:rPr>
        <w:t xml:space="preserve"> </w:t>
      </w:r>
      <w:r w:rsidR="00A17902">
        <w:rPr>
          <w:lang w:val="en-US"/>
        </w:rPr>
        <w:t xml:space="preserve">On the one hand, </w:t>
      </w:r>
      <w:r w:rsidR="00B53FF1">
        <w:rPr>
          <w:lang w:val="en-US"/>
        </w:rPr>
        <w:t xml:space="preserve">both </w:t>
      </w:r>
      <w:r w:rsidR="00F40E61">
        <w:rPr>
          <w:lang w:val="en-US"/>
        </w:rPr>
        <w:t xml:space="preserve">plant </w:t>
      </w:r>
      <w:r w:rsidR="00D124A8">
        <w:rPr>
          <w:lang w:val="en-US"/>
        </w:rPr>
        <w:t xml:space="preserve">pathogens and </w:t>
      </w:r>
      <w:r w:rsidR="00A17902">
        <w:rPr>
          <w:lang w:val="en-US"/>
        </w:rPr>
        <w:t xml:space="preserve">insect </w:t>
      </w:r>
      <w:r w:rsidR="007510A0">
        <w:rPr>
          <w:lang w:val="en-US"/>
        </w:rPr>
        <w:t xml:space="preserve">vectors </w:t>
      </w:r>
      <w:r w:rsidR="00313EDB">
        <w:rPr>
          <w:lang w:val="en-US"/>
        </w:rPr>
        <w:t>experience</w:t>
      </w:r>
      <w:r w:rsidR="007510A0">
        <w:rPr>
          <w:lang w:val="en-US"/>
        </w:rPr>
        <w:t xml:space="preserve"> a selection pres</w:t>
      </w:r>
      <w:r w:rsidR="00790FBA">
        <w:rPr>
          <w:lang w:val="en-US"/>
        </w:rPr>
        <w:t>sure</w:t>
      </w:r>
      <w:r w:rsidR="007510A0">
        <w:rPr>
          <w:lang w:val="en-US"/>
        </w:rPr>
        <w:t xml:space="preserve"> towards</w:t>
      </w:r>
      <w:r w:rsidR="009A7117">
        <w:rPr>
          <w:lang w:val="en-US"/>
        </w:rPr>
        <w:t xml:space="preserve"> </w:t>
      </w:r>
      <w:r w:rsidR="00C41DDD">
        <w:rPr>
          <w:lang w:val="en-US"/>
        </w:rPr>
        <w:t xml:space="preserve">host </w:t>
      </w:r>
      <w:r w:rsidR="007510A0">
        <w:rPr>
          <w:lang w:val="en-US"/>
        </w:rPr>
        <w:t>specialization</w:t>
      </w:r>
      <w:r w:rsidR="00B83B76">
        <w:rPr>
          <w:lang w:val="en-US"/>
        </w:rPr>
        <w:t xml:space="preserve">, </w:t>
      </w:r>
      <w:r w:rsidR="00B6254C">
        <w:rPr>
          <w:lang w:val="en-US"/>
        </w:rPr>
        <w:t xml:space="preserve">but </w:t>
      </w:r>
      <w:r w:rsidR="0006213D">
        <w:rPr>
          <w:lang w:val="en-US"/>
        </w:rPr>
        <w:t>specialization</w:t>
      </w:r>
      <w:r w:rsidR="004049B1">
        <w:rPr>
          <w:lang w:val="en-US"/>
        </w:rPr>
        <w:t xml:space="preserve"> </w:t>
      </w:r>
      <w:r w:rsidR="00ED6E99">
        <w:rPr>
          <w:lang w:val="en-US"/>
        </w:rPr>
        <w:t xml:space="preserve">could become </w:t>
      </w:r>
      <w:r w:rsidR="00BC3A6A">
        <w:rPr>
          <w:lang w:val="en-US"/>
        </w:rPr>
        <w:t>maladaptive</w:t>
      </w:r>
      <w:r w:rsidR="00ED6E99">
        <w:rPr>
          <w:lang w:val="en-US"/>
        </w:rPr>
        <w:t xml:space="preserve"> </w:t>
      </w:r>
      <w:r w:rsidR="00824568">
        <w:rPr>
          <w:lang w:val="en-US"/>
        </w:rPr>
        <w:t>when host populations are transient</w:t>
      </w:r>
      <w:r w:rsidR="00756824">
        <w:rPr>
          <w:lang w:val="en-US"/>
        </w:rPr>
        <w:t>,</w:t>
      </w:r>
      <w:r w:rsidR="00BF73DC">
        <w:rPr>
          <w:lang w:val="en-US"/>
        </w:rPr>
        <w:t xml:space="preserve"> and</w:t>
      </w:r>
      <w:r w:rsidR="00756824">
        <w:rPr>
          <w:lang w:val="en-US"/>
        </w:rPr>
        <w:t xml:space="preserve"> especially </w:t>
      </w:r>
      <w:r w:rsidR="00BF73DC">
        <w:rPr>
          <w:lang w:val="en-US"/>
        </w:rPr>
        <w:t xml:space="preserve">challenging </w:t>
      </w:r>
      <w:r w:rsidR="00756824">
        <w:rPr>
          <w:lang w:val="en-US"/>
        </w:rPr>
        <w:t>for pathogens</w:t>
      </w:r>
      <w:r w:rsidR="00C36B9C">
        <w:rPr>
          <w:lang w:val="en-US"/>
        </w:rPr>
        <w:t xml:space="preserve"> </w:t>
      </w:r>
      <w:r w:rsidR="0006213D">
        <w:rPr>
          <w:lang w:val="en-US"/>
        </w:rPr>
        <w:t>whose transmission depends on</w:t>
      </w:r>
      <w:r w:rsidR="00756824">
        <w:rPr>
          <w:lang w:val="en-US"/>
        </w:rPr>
        <w:t xml:space="preserve"> one or a few</w:t>
      </w:r>
      <w:r w:rsidR="00C36B9C">
        <w:rPr>
          <w:lang w:val="en-US"/>
        </w:rPr>
        <w:t xml:space="preserve"> insect</w:t>
      </w:r>
      <w:r w:rsidR="00756824">
        <w:rPr>
          <w:lang w:val="en-US"/>
        </w:rPr>
        <w:t xml:space="preserve"> vectors</w:t>
      </w:r>
      <w:r w:rsidR="00C36B9C">
        <w:rPr>
          <w:lang w:val="en-US"/>
        </w:rPr>
        <w:t>.</w:t>
      </w:r>
    </w:p>
    <w:p w14:paraId="61F94D03" w14:textId="42204EC2" w:rsidR="0011647D" w:rsidRPr="00042B8E" w:rsidRDefault="009D0AA8" w:rsidP="00327A94">
      <w:pPr>
        <w:rPr>
          <w:lang w:val="en-US"/>
        </w:rPr>
      </w:pPr>
      <w:r>
        <w:rPr>
          <w:lang w:val="en-US"/>
        </w:rPr>
        <w:lastRenderedPageBreak/>
        <w:t xml:space="preserve">The pea aphid, </w:t>
      </w:r>
      <w:proofErr w:type="spellStart"/>
      <w:r w:rsidRPr="00042B8E">
        <w:rPr>
          <w:i/>
          <w:iCs/>
          <w:lang w:val="en-US"/>
        </w:rPr>
        <w:t>Acyrthosiphon</w:t>
      </w:r>
      <w:proofErr w:type="spellEnd"/>
      <w:r w:rsidRPr="00042B8E">
        <w:rPr>
          <w:i/>
          <w:iCs/>
          <w:lang w:val="en-US"/>
        </w:rPr>
        <w:t xml:space="preserve"> </w:t>
      </w:r>
      <w:proofErr w:type="spellStart"/>
      <w:r w:rsidRPr="00042B8E">
        <w:rPr>
          <w:i/>
          <w:iCs/>
          <w:lang w:val="en-US"/>
        </w:rPr>
        <w:t>pisum</w:t>
      </w:r>
      <w:proofErr w:type="spellEnd"/>
      <w:r>
        <w:rPr>
          <w:lang w:val="en-US"/>
        </w:rPr>
        <w:t xml:space="preserve"> Harris (Hemiptera: </w:t>
      </w:r>
      <w:proofErr w:type="spellStart"/>
      <w:r>
        <w:rPr>
          <w:lang w:val="en-US"/>
        </w:rPr>
        <w:t>Aphididae</w:t>
      </w:r>
      <w:proofErr w:type="spellEnd"/>
      <w:r>
        <w:rPr>
          <w:lang w:val="en-US"/>
        </w:rPr>
        <w:t>), is an oligophagous herbivore that feeds on leaves, buds, and pods of legumes (</w:t>
      </w:r>
      <w:r w:rsidR="00AF5770">
        <w:rPr>
          <w:lang w:val="en-US"/>
        </w:rPr>
        <w:t>Fabaceae</w:t>
      </w:r>
      <w:r>
        <w:rPr>
          <w:lang w:val="en-US"/>
        </w:rPr>
        <w:t xml:space="preserve">), whose host range may cover hundreds of plant species, and </w:t>
      </w:r>
      <w:r w:rsidR="00136DB1">
        <w:rPr>
          <w:lang w:val="en-US"/>
        </w:rPr>
        <w:t xml:space="preserve">is </w:t>
      </w:r>
      <w:r>
        <w:rPr>
          <w:lang w:val="en-US"/>
        </w:rPr>
        <w:t>a limiting pest and vector of viruses of several crops</w:t>
      </w:r>
      <w:r w:rsidR="00202455">
        <w:rPr>
          <w:lang w:val="en-US"/>
        </w:rPr>
        <w:t xml:space="preserve"> worldwide</w:t>
      </w:r>
      <w:r>
        <w:rPr>
          <w:lang w:val="en-US"/>
        </w:rPr>
        <w:t xml:space="preserve">, including pea, lentil, and alfalfa </w:t>
      </w:r>
      <w:r>
        <w:rPr>
          <w:lang w:val="en-US"/>
        </w:rPr>
        <w:fldChar w:fldCharType="begin"/>
      </w:r>
      <w:r w:rsidR="004A4F67">
        <w:rPr>
          <w:lang w:val="en-US"/>
        </w:rPr>
        <w:instrText xml:space="preserve"> ADDIN EN.CITE &lt;EndNote&gt;&lt;Cite&gt;&lt;Author&gt;Eastop&lt;/Author&gt;&lt;Year&gt;1971&lt;/Year&gt;&lt;RecNum&gt;1991&lt;/RecNum&gt;&lt;DisplayText&gt;(Eastop, 1971, Peccoud and Simon, 2010)&lt;/DisplayText&gt;&lt;record&gt;&lt;rec-number&gt;1991&lt;/rec-number&gt;&lt;foreign-keys&gt;&lt;key app="EN" db-id="vv5z5rzf7tsernexazoxwp5hrep9zftffrwv" timestamp="1679434384" guid="8bd961ee-52d4-45b8-a712-9ea571932280"&gt;1991&lt;/key&gt;&lt;/foreign-keys&gt;&lt;ref-type name="Journal Article"&gt;17&lt;/ref-type&gt;&lt;contributors&gt;&lt;authors&gt;&lt;author&gt;Eastop, V. F.&lt;/author&gt;&lt;/authors&gt;&lt;/contributors&gt;&lt;titles&gt;&lt;title&gt;Keys for the identification of Acyrthosiphon (Hemiptera: Aphididae)&lt;/title&gt;&lt;secondary-title&gt;Bulletin of the British Museum (Natural History) Entomology&lt;/secondary-title&gt;&lt;/titles&gt;&lt;periodical&gt;&lt;full-title&gt;Bulletin of the British Museum (Natural History) Entomology&lt;/full-title&gt;&lt;/periodical&gt;&lt;pages&gt;1-115&lt;/pages&gt;&lt;volume&gt;26&lt;/volume&gt;&lt;dates&gt;&lt;year&gt;1971&lt;/year&gt;&lt;/dates&gt;&lt;pub-location&gt;London&lt;/pub-location&gt;&lt;publisher&gt;The Museum&lt;/publisher&gt;&lt;urls&gt;&lt;related-urls&gt;&lt;url&gt;https://www.biodiversitylibrary.org/part/30285&lt;/url&gt;&lt;/related-urls&gt;&lt;/urls&gt;&lt;/record&gt;&lt;/Cite&gt;&lt;Cite&gt;&lt;Author&gt;Peccoud&lt;/Author&gt;&lt;Year&gt;2010&lt;/Year&gt;&lt;RecNum&gt;1990&lt;/RecNum&gt;&lt;record&gt;&lt;rec-number&gt;1990&lt;/rec-number&gt;&lt;foreign-keys&gt;&lt;key app="EN" db-id="vv5z5rzf7tsernexazoxwp5hrep9zftffrwv" timestamp="1679432422" guid="3a213a3a-e991-4e77-b142-6c40e21460fe"&gt;1990&lt;/key&gt;&lt;/foreign-keys&gt;&lt;ref-type name="Journal Article"&gt;17&lt;/ref-type&gt;&lt;contributors&gt;&lt;authors&gt;&lt;author&gt;Jean Peccoud&lt;/author&gt;&lt;author&gt;Jean-Christophe Simon&lt;/author&gt;&lt;/authors&gt;&lt;/contributors&gt;&lt;titles&gt;&lt;title&gt;The pea aphid complex as a model of ecological speciation&lt;/title&gt;&lt;secondary-title&gt;Ecological Entomology&lt;/secondary-title&gt;&lt;/titles&gt;&lt;periodical&gt;&lt;full-title&gt;Ecological Entomology&lt;/full-title&gt;&lt;/periodical&gt;&lt;pages&gt;119-130&lt;/pages&gt;&lt;volume&gt;35&lt;/volume&gt;&lt;number&gt;s1&lt;/number&gt;&lt;dates&gt;&lt;year&gt;2010&lt;/year&gt;&lt;/dates&gt;&lt;isbn&gt;0307-6946&lt;/isbn&gt;&lt;urls&gt;&lt;related-urls&gt;&lt;url&gt;https://resjournals.onlinelibrary.wiley.com/doi/abs/10.1111/j.1365-2311.2009.01147.x&lt;/url&gt;&lt;/related-urls&gt;&lt;/urls&gt;&lt;electronic-resource-num&gt;https://doi.org/10.1111/j.1365-2311.2009.01147.x&lt;/electronic-resource-num&gt;&lt;/record&gt;&lt;/Cite&gt;&lt;/EndNote&gt;</w:instrText>
      </w:r>
      <w:r>
        <w:rPr>
          <w:lang w:val="en-US"/>
        </w:rPr>
        <w:fldChar w:fldCharType="separate"/>
      </w:r>
      <w:r w:rsidR="001E1736">
        <w:rPr>
          <w:noProof/>
          <w:lang w:val="en-US"/>
        </w:rPr>
        <w:t>(Eastop, 1971, Peccoud and Simon, 2010)</w:t>
      </w:r>
      <w:r>
        <w:rPr>
          <w:lang w:val="en-US"/>
        </w:rPr>
        <w:fldChar w:fldCharType="end"/>
      </w:r>
      <w:r>
        <w:rPr>
          <w:lang w:val="en-US"/>
        </w:rPr>
        <w:t xml:space="preserve">. </w:t>
      </w:r>
      <w:r w:rsidR="000C1B4C">
        <w:rPr>
          <w:lang w:val="en-US"/>
        </w:rPr>
        <w:t>The pea aphid</w:t>
      </w:r>
      <w:r w:rsidR="00174438">
        <w:rPr>
          <w:lang w:val="en-US"/>
        </w:rPr>
        <w:t xml:space="preserve"> </w:t>
      </w:r>
      <w:r w:rsidR="00B3627B">
        <w:rPr>
          <w:lang w:val="en-US"/>
        </w:rPr>
        <w:t xml:space="preserve">is considered a model </w:t>
      </w:r>
      <w:r w:rsidR="00781C67">
        <w:rPr>
          <w:lang w:val="en-US"/>
        </w:rPr>
        <w:t>organism</w:t>
      </w:r>
      <w:r w:rsidR="00C90951">
        <w:rPr>
          <w:lang w:val="en-US"/>
        </w:rPr>
        <w:t xml:space="preserve"> for several </w:t>
      </w:r>
      <w:r w:rsidR="00C222A7">
        <w:rPr>
          <w:lang w:val="en-US"/>
        </w:rPr>
        <w:t xml:space="preserve">study fields, including </w:t>
      </w:r>
      <w:r w:rsidR="00B4163B">
        <w:rPr>
          <w:lang w:val="en-US"/>
        </w:rPr>
        <w:t xml:space="preserve">the evolution of </w:t>
      </w:r>
      <w:r w:rsidR="00A1552D">
        <w:rPr>
          <w:lang w:val="en-US"/>
        </w:rPr>
        <w:t xml:space="preserve">distinct </w:t>
      </w:r>
      <w:r w:rsidR="00666F49">
        <w:rPr>
          <w:lang w:val="en-US"/>
        </w:rPr>
        <w:t>biotype</w:t>
      </w:r>
      <w:r w:rsidR="00A1552D">
        <w:rPr>
          <w:lang w:val="en-US"/>
        </w:rPr>
        <w:t>s in response to</w:t>
      </w:r>
      <w:r w:rsidR="00B4163B">
        <w:rPr>
          <w:lang w:val="en-US"/>
        </w:rPr>
        <w:t xml:space="preserve"> </w:t>
      </w:r>
      <w:r w:rsidR="0042372C">
        <w:rPr>
          <w:lang w:val="en-US"/>
        </w:rPr>
        <w:t>local</w:t>
      </w:r>
      <w:r w:rsidR="00B4163B">
        <w:rPr>
          <w:lang w:val="en-US"/>
        </w:rPr>
        <w:t xml:space="preserve"> plant communities </w:t>
      </w:r>
      <w:r w:rsidR="00867049">
        <w:rPr>
          <w:lang w:val="en-US"/>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Pr>
          <w:lang w:val="en-US"/>
        </w:rPr>
        <w:instrText xml:space="preserve"> ADDIN EN.CITE </w:instrText>
      </w:r>
      <w:r w:rsidR="004A4F67">
        <w:rPr>
          <w:lang w:val="en-US"/>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Pr>
          <w:lang w:val="en-US"/>
        </w:rPr>
        <w:instrText xml:space="preserve"> ADDIN EN.CITE.DATA </w:instrText>
      </w:r>
      <w:r w:rsidR="004A4F67">
        <w:rPr>
          <w:lang w:val="en-US"/>
        </w:rPr>
      </w:r>
      <w:r w:rsidR="004A4F67">
        <w:rPr>
          <w:lang w:val="en-US"/>
        </w:rPr>
        <w:fldChar w:fldCharType="end"/>
      </w:r>
      <w:r w:rsidR="00867049">
        <w:rPr>
          <w:lang w:val="en-US"/>
        </w:rPr>
        <w:fldChar w:fldCharType="separate"/>
      </w:r>
      <w:r w:rsidR="001E1736">
        <w:rPr>
          <w:noProof/>
          <w:lang w:val="en-US"/>
        </w:rPr>
        <w:t>(Brisson and Stern, 2006, Eigenbrode et al., 2016, Via, 1991, Peccoud and Simon, 2010)</w:t>
      </w:r>
      <w:r w:rsidR="00867049">
        <w:rPr>
          <w:lang w:val="en-US"/>
        </w:rPr>
        <w:fldChar w:fldCharType="end"/>
      </w:r>
      <w:r w:rsidR="006D4EBD">
        <w:rPr>
          <w:lang w:val="en-US"/>
        </w:rPr>
        <w:t xml:space="preserve">. </w:t>
      </w:r>
      <w:r w:rsidR="002C2F8F">
        <w:rPr>
          <w:lang w:val="en-US"/>
        </w:rPr>
        <w:t>D</w:t>
      </w:r>
      <w:r w:rsidR="00C42E51">
        <w:rPr>
          <w:lang w:val="en-US"/>
        </w:rPr>
        <w:t xml:space="preserve">istinct </w:t>
      </w:r>
      <w:r w:rsidR="00666F49">
        <w:rPr>
          <w:lang w:val="en-US"/>
        </w:rPr>
        <w:t>biotype</w:t>
      </w:r>
      <w:r w:rsidR="00C42E51">
        <w:rPr>
          <w:lang w:val="en-US"/>
        </w:rPr>
        <w:t xml:space="preserve">s </w:t>
      </w:r>
      <w:r w:rsidR="007F39E3">
        <w:rPr>
          <w:lang w:val="en-US"/>
        </w:rPr>
        <w:t xml:space="preserve">of pea aphid </w:t>
      </w:r>
      <w:r w:rsidR="004D7267">
        <w:rPr>
          <w:lang w:val="en-US"/>
        </w:rPr>
        <w:t xml:space="preserve">associated with local </w:t>
      </w:r>
      <w:r w:rsidR="00AB59DB">
        <w:rPr>
          <w:lang w:val="en-US"/>
        </w:rPr>
        <w:t>specialization</w:t>
      </w:r>
      <w:r w:rsidR="009E018B">
        <w:rPr>
          <w:lang w:val="en-US"/>
        </w:rPr>
        <w:t>s</w:t>
      </w:r>
      <w:r w:rsidR="004D7267">
        <w:rPr>
          <w:lang w:val="en-US"/>
        </w:rPr>
        <w:t xml:space="preserve"> to </w:t>
      </w:r>
      <w:r w:rsidR="00AB59DB">
        <w:rPr>
          <w:lang w:val="en-US"/>
        </w:rPr>
        <w:t xml:space="preserve">host plants have been reported </w:t>
      </w:r>
      <w:r w:rsidR="00926B25">
        <w:rPr>
          <w:lang w:val="en-US"/>
        </w:rPr>
        <w:t>in the United States and Europe</w:t>
      </w:r>
      <w:r w:rsidR="00AC6022">
        <w:rPr>
          <w:lang w:val="en-US"/>
        </w:rPr>
        <w:t xml:space="preserve">, several of which </w:t>
      </w:r>
      <w:r w:rsidR="00C6461E">
        <w:rPr>
          <w:lang w:val="en-US"/>
        </w:rPr>
        <w:t>include evidence of reproductive isolation</w:t>
      </w:r>
      <w:r w:rsidR="00DF385D">
        <w:rPr>
          <w:lang w:val="en-US"/>
        </w:rPr>
        <w:t>, via</w:t>
      </w:r>
      <w:r w:rsidR="003A335A">
        <w:rPr>
          <w:lang w:val="en-US"/>
        </w:rPr>
        <w:t xml:space="preserve"> pre-</w:t>
      </w:r>
      <w:r w:rsidR="001D0920">
        <w:rPr>
          <w:lang w:val="en-US"/>
        </w:rPr>
        <w:t xml:space="preserve"> and</w:t>
      </w:r>
      <w:r w:rsidR="00DF385D">
        <w:rPr>
          <w:lang w:val="en-US"/>
        </w:rPr>
        <w:t xml:space="preserve"> post-zygotic barrier </w:t>
      </w:r>
      <w:r w:rsidR="004D53AC">
        <w:rPr>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Pr>
          <w:lang w:val="en-US"/>
        </w:rPr>
        <w:instrText xml:space="preserve"> ADDIN EN.CITE </w:instrText>
      </w:r>
      <w:r w:rsidR="004A4F67">
        <w:rPr>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Pr>
          <w:lang w:val="en-US"/>
        </w:rPr>
        <w:instrText xml:space="preserve"> ADDIN EN.CITE.DATA </w:instrText>
      </w:r>
      <w:r w:rsidR="004A4F67">
        <w:rPr>
          <w:lang w:val="en-US"/>
        </w:rPr>
      </w:r>
      <w:r w:rsidR="004A4F67">
        <w:rPr>
          <w:lang w:val="en-US"/>
        </w:rPr>
        <w:fldChar w:fldCharType="end"/>
      </w:r>
      <w:r w:rsidR="004D53AC">
        <w:rPr>
          <w:lang w:val="en-US"/>
        </w:rPr>
        <w:fldChar w:fldCharType="separate"/>
      </w:r>
      <w:r w:rsidR="001E1736">
        <w:rPr>
          <w:noProof/>
          <w:lang w:val="en-US"/>
        </w:rPr>
        <w:t>(Via et al., 2000, Via, 1999, Peccoud et al., 2008, Eigenbrode et al., 2016)</w:t>
      </w:r>
      <w:r w:rsidR="004D53AC">
        <w:rPr>
          <w:lang w:val="en-US"/>
        </w:rPr>
        <w:fldChar w:fldCharType="end"/>
      </w:r>
      <w:r w:rsidR="001D0920">
        <w:rPr>
          <w:lang w:val="en-US"/>
        </w:rPr>
        <w:t>.</w:t>
      </w:r>
      <w:r w:rsidR="00CF6A76">
        <w:rPr>
          <w:lang w:val="en-US"/>
        </w:rPr>
        <w:t xml:space="preserve"> The pea aphid </w:t>
      </w:r>
      <w:r w:rsidR="007F39E3">
        <w:rPr>
          <w:lang w:val="en-US"/>
        </w:rPr>
        <w:t xml:space="preserve">is a vector for </w:t>
      </w:r>
      <w:r w:rsidR="003438AE">
        <w:rPr>
          <w:lang w:val="en-US"/>
        </w:rPr>
        <w:t>more than 30</w:t>
      </w:r>
      <w:r w:rsidR="00651F60">
        <w:rPr>
          <w:lang w:val="en-US"/>
        </w:rPr>
        <w:t xml:space="preserve"> plant viruses, including </w:t>
      </w:r>
      <w:r w:rsidR="000902ED">
        <w:rPr>
          <w:lang w:val="en-US"/>
        </w:rPr>
        <w:t xml:space="preserve">the </w:t>
      </w:r>
      <w:r w:rsidR="00327A94" w:rsidRPr="00327A94">
        <w:rPr>
          <w:i/>
          <w:iCs/>
          <w:lang w:val="en-US"/>
        </w:rPr>
        <w:t>Pea enation mosaic virus</w:t>
      </w:r>
      <w:r w:rsidR="00327A94" w:rsidRPr="00327A94">
        <w:rPr>
          <w:lang w:val="en-US"/>
        </w:rPr>
        <w:t xml:space="preserve"> (PEMV)</w:t>
      </w:r>
      <w:r w:rsidR="00D73F61">
        <w:rPr>
          <w:lang w:val="en-US"/>
        </w:rPr>
        <w:t xml:space="preserve"> and </w:t>
      </w:r>
      <w:r w:rsidR="00D73F61" w:rsidRPr="00A81BF0">
        <w:rPr>
          <w:lang w:val="en-US"/>
        </w:rPr>
        <w:t>the</w:t>
      </w:r>
      <w:r w:rsidR="00D73F61" w:rsidRPr="00C928C2">
        <w:rPr>
          <w:i/>
          <w:iCs/>
          <w:lang w:val="en-US"/>
        </w:rPr>
        <w:t xml:space="preserve"> Bean leafroll virus</w:t>
      </w:r>
      <w:r w:rsidR="00D73F61" w:rsidRPr="00D73F61">
        <w:rPr>
          <w:lang w:val="en-US"/>
        </w:rPr>
        <w:t xml:space="preserve"> (BLRV)</w:t>
      </w:r>
      <w:r w:rsidR="009F1734">
        <w:rPr>
          <w:lang w:val="en-US"/>
        </w:rPr>
        <w:t xml:space="preserve">, </w:t>
      </w:r>
      <w:r w:rsidR="00F930FA">
        <w:rPr>
          <w:lang w:val="en-US"/>
        </w:rPr>
        <w:t xml:space="preserve">two </w:t>
      </w:r>
      <w:r w:rsidR="00E4102F">
        <w:rPr>
          <w:lang w:val="en-US"/>
        </w:rPr>
        <w:t>of the main causes of yield losses in peas</w:t>
      </w:r>
      <w:r w:rsidR="001F5B50">
        <w:rPr>
          <w:lang w:val="en-US"/>
        </w:rPr>
        <w:t xml:space="preserve">, </w:t>
      </w:r>
      <w:r w:rsidR="00B259AC">
        <w:rPr>
          <w:lang w:val="en-US"/>
        </w:rPr>
        <w:t>broad</w:t>
      </w:r>
      <w:r w:rsidR="001F5B50">
        <w:rPr>
          <w:lang w:val="en-US"/>
        </w:rPr>
        <w:t xml:space="preserve"> beans</w:t>
      </w:r>
      <w:r w:rsidR="00E4102F">
        <w:rPr>
          <w:lang w:val="en-US"/>
        </w:rPr>
        <w:t xml:space="preserve"> and lentils</w:t>
      </w:r>
      <w:r w:rsidR="00F04040">
        <w:rPr>
          <w:lang w:val="en-US"/>
        </w:rPr>
        <w:t xml:space="preserve"> in the northern hemisphere</w:t>
      </w:r>
      <w:r w:rsidR="00BD6768">
        <w:rPr>
          <w:lang w:val="en-US"/>
        </w:rPr>
        <w:t xml:space="preserve"> </w:t>
      </w:r>
      <w:r w:rsidR="008461D1">
        <w:rPr>
          <w:lang w:val="en-US"/>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Pr>
          <w:lang w:val="en-US"/>
        </w:rPr>
        <w:instrText xml:space="preserve"> ADDIN EN.CITE </w:instrText>
      </w:r>
      <w:r w:rsidR="004A4F67">
        <w:rPr>
          <w:lang w:val="en-US"/>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Pr>
          <w:lang w:val="en-US"/>
        </w:rPr>
        <w:instrText xml:space="preserve"> ADDIN EN.CITE.DATA </w:instrText>
      </w:r>
      <w:r w:rsidR="004A4F67">
        <w:rPr>
          <w:lang w:val="en-US"/>
        </w:rPr>
      </w:r>
      <w:r w:rsidR="004A4F67">
        <w:rPr>
          <w:lang w:val="en-US"/>
        </w:rPr>
        <w:fldChar w:fldCharType="end"/>
      </w:r>
      <w:r w:rsidR="008461D1">
        <w:rPr>
          <w:lang w:val="en-US"/>
        </w:rPr>
        <w:fldChar w:fldCharType="separate"/>
      </w:r>
      <w:r w:rsidR="001E1736">
        <w:rPr>
          <w:noProof/>
          <w:lang w:val="en-US"/>
        </w:rPr>
        <w:t>(Sandhi and Reddy, 2020, Skaf et al., 1999, Makkouk et al., 2012)</w:t>
      </w:r>
      <w:r w:rsidR="008461D1">
        <w:rPr>
          <w:lang w:val="en-US"/>
        </w:rPr>
        <w:fldChar w:fldCharType="end"/>
      </w:r>
      <w:r w:rsidR="00E4102F">
        <w:rPr>
          <w:lang w:val="en-US"/>
        </w:rPr>
        <w:t>.</w:t>
      </w:r>
      <w:r w:rsidR="00D53ED0">
        <w:rPr>
          <w:lang w:val="en-US"/>
        </w:rPr>
        <w:t xml:space="preserve"> </w:t>
      </w:r>
      <w:r w:rsidR="0095676F">
        <w:rPr>
          <w:lang w:val="en-US"/>
        </w:rPr>
        <w:t xml:space="preserve">Both </w:t>
      </w:r>
      <w:r w:rsidR="00B1607F">
        <w:rPr>
          <w:lang w:val="en-US"/>
        </w:rPr>
        <w:t>PEMV</w:t>
      </w:r>
      <w:r w:rsidR="0095676F">
        <w:rPr>
          <w:lang w:val="en-US"/>
        </w:rPr>
        <w:t xml:space="preserve"> and BLRV</w:t>
      </w:r>
      <w:r w:rsidR="00D94FDA">
        <w:rPr>
          <w:lang w:val="en-US"/>
        </w:rPr>
        <w:t xml:space="preserve"> </w:t>
      </w:r>
      <w:r w:rsidR="00561581">
        <w:rPr>
          <w:lang w:val="en-US"/>
        </w:rPr>
        <w:t xml:space="preserve">are PT viruses that </w:t>
      </w:r>
      <w:r w:rsidR="00E16D19">
        <w:rPr>
          <w:lang w:val="en-US"/>
        </w:rPr>
        <w:t>can infect numerous</w:t>
      </w:r>
      <w:r w:rsidR="00B20C52">
        <w:rPr>
          <w:lang w:val="en-US"/>
        </w:rPr>
        <w:t xml:space="preserve"> crop and non-crop</w:t>
      </w:r>
      <w:r w:rsidR="00E16D19">
        <w:rPr>
          <w:lang w:val="en-US"/>
        </w:rPr>
        <w:t xml:space="preserve"> le</w:t>
      </w:r>
      <w:r w:rsidR="00E51C51">
        <w:rPr>
          <w:lang w:val="en-US"/>
        </w:rPr>
        <w:t>gume</w:t>
      </w:r>
      <w:r w:rsidR="00B20C52">
        <w:rPr>
          <w:lang w:val="en-US"/>
        </w:rPr>
        <w:t>s</w:t>
      </w:r>
      <w:r w:rsidR="00EF76A4">
        <w:rPr>
          <w:lang w:val="en-US"/>
        </w:rPr>
        <w:t xml:space="preserve">, </w:t>
      </w:r>
      <w:r w:rsidR="00B95B58">
        <w:rPr>
          <w:lang w:val="en-US"/>
        </w:rPr>
        <w:t xml:space="preserve">and </w:t>
      </w:r>
      <w:r w:rsidR="006648F5">
        <w:rPr>
          <w:lang w:val="en-US"/>
        </w:rPr>
        <w:t>utilize</w:t>
      </w:r>
      <w:r w:rsidR="002B224B">
        <w:rPr>
          <w:lang w:val="en-US"/>
        </w:rPr>
        <w:t xml:space="preserve"> </w:t>
      </w:r>
      <w:r w:rsidR="00890FE6">
        <w:rPr>
          <w:lang w:val="en-US"/>
        </w:rPr>
        <w:t xml:space="preserve">perennial </w:t>
      </w:r>
      <w:r w:rsidR="002B224B">
        <w:rPr>
          <w:lang w:val="en-US"/>
        </w:rPr>
        <w:t>pea aphid</w:t>
      </w:r>
      <w:r w:rsidR="006648F5">
        <w:rPr>
          <w:lang w:val="en-US"/>
        </w:rPr>
        <w:t xml:space="preserve"> </w:t>
      </w:r>
      <w:r w:rsidR="002E293A">
        <w:rPr>
          <w:lang w:val="en-US"/>
        </w:rPr>
        <w:t>hostplants</w:t>
      </w:r>
      <w:r w:rsidR="006648F5">
        <w:rPr>
          <w:lang w:val="en-US"/>
        </w:rPr>
        <w:t xml:space="preserve"> </w:t>
      </w:r>
      <w:r w:rsidR="00986EC7">
        <w:rPr>
          <w:lang w:val="en-US"/>
        </w:rPr>
        <w:t>as reservoirs</w:t>
      </w:r>
      <w:r w:rsidR="003810BA">
        <w:rPr>
          <w:lang w:val="en-US"/>
        </w:rPr>
        <w:t xml:space="preserve"> when host crops are not present</w:t>
      </w:r>
      <w:r w:rsidR="002E293A">
        <w:rPr>
          <w:lang w:val="en-US"/>
        </w:rPr>
        <w:t xml:space="preserve"> </w:t>
      </w:r>
      <w:r w:rsidR="002E293A">
        <w:rPr>
          <w:lang w:val="en-US"/>
        </w:rPr>
        <w:fldChar w:fldCharType="begin"/>
      </w:r>
      <w:r w:rsidR="004A4F67">
        <w:rPr>
          <w:lang w:val="en-US"/>
        </w:rPr>
        <w:instrText xml:space="preserve"> ADDIN EN.CITE &lt;EndNote&gt;&lt;Cite&gt;&lt;Author&gt;Rashed&lt;/Author&gt;&lt;Year&gt;2018&lt;/Year&gt;&lt;RecNum&gt;2017&lt;/RecNum&gt;&lt;DisplayText&gt;(Rashed et al., 2018)&lt;/DisplayText&gt;&lt;record&gt;&lt;rec-number&gt;2017&lt;/rec-number&gt;&lt;foreign-keys&gt;&lt;key app="EN" db-id="vv5z5rzf7tsernexazoxwp5hrep9zftffrwv" timestamp="1684209691" guid="8d2d9206-c109-4b18-8c83-31d675b13051"&gt;2017&lt;/key&gt;&lt;/foreign-keys&gt;&lt;ref-type name="Journal Article"&gt;17&lt;/ref-type&gt;&lt;contributors&gt;&lt;authors&gt;&lt;author&gt;Rashed, Arash&lt;/author&gt;&lt;author&gt;Feng, Xue&lt;/author&gt;&lt;author&gt;Prager, Sean M&lt;/author&gt;&lt;author&gt;Porter, Lyndon D&lt;/author&gt;&lt;author&gt;Knodel, Janet J&lt;/author&gt;&lt;author&gt;Karasev, Alexander&lt;/author&gt;&lt;author&gt;Eigenbrode, Sanford D&lt;/author&gt;&lt;/authors&gt;&lt;/contributors&gt;&lt;titles&gt;&lt;title&gt;Vector-Borne Viruses of Pulse Crops, With a Particular Emphasis on North American Cropping System&lt;/title&gt;&lt;secondary-title&gt;Annals of the Entomological Society of America&lt;/secondary-title&gt;&lt;/titles&gt;&lt;periodical&gt;&lt;full-title&gt;Annals of the Entomological Society of America&lt;/full-title&gt;&lt;/periodical&gt;&lt;pages&gt;205-227&lt;/pages&gt;&lt;volume&gt;111&lt;/volume&gt;&lt;number&gt;4&lt;/number&gt;&lt;dates&gt;&lt;year&gt;2018&lt;/year&gt;&lt;/dates&gt;&lt;isbn&gt;0013-8746&lt;/isbn&gt;&lt;urls&gt;&lt;related-urls&gt;&lt;url&gt;https://doi.org/10.1093/aesa/say014&lt;/url&gt;&lt;/related-urls&gt;&lt;/urls&gt;&lt;electronic-resource-num&gt;10.1093/aesa/say014&lt;/electronic-resource-num&gt;&lt;access-date&gt;4/25/2023&lt;/access-date&gt;&lt;/record&gt;&lt;/Cite&gt;&lt;/EndNote&gt;</w:instrText>
      </w:r>
      <w:r w:rsidR="002E293A">
        <w:rPr>
          <w:lang w:val="en-US"/>
        </w:rPr>
        <w:fldChar w:fldCharType="separate"/>
      </w:r>
      <w:r w:rsidR="002E293A">
        <w:rPr>
          <w:noProof/>
          <w:lang w:val="en-US"/>
        </w:rPr>
        <w:t>(Rashed et al., 2018)</w:t>
      </w:r>
      <w:r w:rsidR="002E293A">
        <w:rPr>
          <w:lang w:val="en-US"/>
        </w:rPr>
        <w:fldChar w:fldCharType="end"/>
      </w:r>
      <w:r w:rsidR="00DE7683">
        <w:rPr>
          <w:lang w:val="en-US"/>
        </w:rPr>
        <w:t>.</w:t>
      </w:r>
      <w:r w:rsidR="00890FE6">
        <w:rPr>
          <w:lang w:val="en-US"/>
        </w:rPr>
        <w:t xml:space="preserve"> PEMV</w:t>
      </w:r>
      <w:r w:rsidR="00086EDC">
        <w:rPr>
          <w:lang w:val="en-US"/>
        </w:rPr>
        <w:t xml:space="preserve"> function</w:t>
      </w:r>
      <w:r w:rsidR="00F72C15">
        <w:rPr>
          <w:lang w:val="en-US"/>
        </w:rPr>
        <w:t>s</w:t>
      </w:r>
      <w:r w:rsidR="00086EDC">
        <w:rPr>
          <w:lang w:val="en-US"/>
        </w:rPr>
        <w:t xml:space="preserve"> as a mutualistic association of two </w:t>
      </w:r>
      <w:r w:rsidR="00547CAF">
        <w:rPr>
          <w:lang w:val="en-US"/>
        </w:rPr>
        <w:t>unrelated taxonomically</w:t>
      </w:r>
      <w:r w:rsidR="00740710">
        <w:rPr>
          <w:lang w:val="en-US"/>
        </w:rPr>
        <w:t>,</w:t>
      </w:r>
      <w:r w:rsidR="00547CAF">
        <w:rPr>
          <w:lang w:val="en-US"/>
        </w:rPr>
        <w:t xml:space="preserve"> </w:t>
      </w:r>
      <w:r w:rsidR="00740710" w:rsidRPr="00740710">
        <w:rPr>
          <w:lang w:val="en-US"/>
        </w:rPr>
        <w:t>autonomously replicating</w:t>
      </w:r>
      <w:r w:rsidR="00740710">
        <w:rPr>
          <w:lang w:val="en-US"/>
        </w:rPr>
        <w:t xml:space="preserve"> </w:t>
      </w:r>
      <w:r w:rsidR="00DB7736">
        <w:rPr>
          <w:lang w:val="en-US"/>
        </w:rPr>
        <w:t>viral RNAs</w:t>
      </w:r>
      <w:r w:rsidR="00C56724">
        <w:rPr>
          <w:lang w:val="en-US"/>
        </w:rPr>
        <w:t xml:space="preserve"> </w:t>
      </w:r>
      <w:r w:rsidR="009C1ED9">
        <w:rPr>
          <w:lang w:val="en-US"/>
        </w:rPr>
        <w:t>(</w:t>
      </w:r>
      <w:r w:rsidR="00C13995">
        <w:rPr>
          <w:lang w:val="en-US"/>
        </w:rPr>
        <w:t xml:space="preserve">families </w:t>
      </w:r>
      <w:proofErr w:type="spellStart"/>
      <w:r w:rsidR="009C1ED9" w:rsidRPr="009C1ED9">
        <w:rPr>
          <w:lang w:val="en-US"/>
        </w:rPr>
        <w:t>Enamovirus</w:t>
      </w:r>
      <w:proofErr w:type="spellEnd"/>
      <w:r w:rsidR="009C1ED9" w:rsidRPr="009C1ED9">
        <w:rPr>
          <w:lang w:val="en-US"/>
        </w:rPr>
        <w:t xml:space="preserve"> and </w:t>
      </w:r>
      <w:proofErr w:type="spellStart"/>
      <w:r w:rsidR="009C1ED9" w:rsidRPr="009C1ED9">
        <w:rPr>
          <w:lang w:val="en-US"/>
        </w:rPr>
        <w:t>Umbravirus</w:t>
      </w:r>
      <w:proofErr w:type="spellEnd"/>
      <w:r w:rsidR="009C1ED9">
        <w:rPr>
          <w:lang w:val="en-US"/>
        </w:rPr>
        <w:t>)</w:t>
      </w:r>
      <w:r w:rsidR="009C1ED9" w:rsidRPr="009C1ED9">
        <w:rPr>
          <w:lang w:val="en-US"/>
        </w:rPr>
        <w:t xml:space="preserve"> </w:t>
      </w:r>
      <w:r w:rsidR="00C56724">
        <w:rPr>
          <w:lang w:val="en-US"/>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Pr>
          <w:lang w:val="en-US"/>
        </w:rPr>
        <w:instrText xml:space="preserve"> ADDIN EN.CITE </w:instrText>
      </w:r>
      <w:r w:rsidR="004A4F67">
        <w:rPr>
          <w:lang w:val="en-US"/>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Pr>
          <w:lang w:val="en-US"/>
        </w:rPr>
        <w:instrText xml:space="preserve"> ADDIN EN.CITE.DATA </w:instrText>
      </w:r>
      <w:r w:rsidR="004A4F67">
        <w:rPr>
          <w:lang w:val="en-US"/>
        </w:rPr>
      </w:r>
      <w:r w:rsidR="004A4F67">
        <w:rPr>
          <w:lang w:val="en-US"/>
        </w:rPr>
        <w:fldChar w:fldCharType="end"/>
      </w:r>
      <w:r w:rsidR="00C56724">
        <w:rPr>
          <w:lang w:val="en-US"/>
        </w:rPr>
        <w:fldChar w:fldCharType="separate"/>
      </w:r>
      <w:r w:rsidR="001E1736">
        <w:rPr>
          <w:noProof/>
          <w:lang w:val="en-US"/>
        </w:rPr>
        <w:t>(Demler et al., 1993, Hull and Lane, 1973)</w:t>
      </w:r>
      <w:r w:rsidR="00C56724">
        <w:rPr>
          <w:lang w:val="en-US"/>
        </w:rPr>
        <w:fldChar w:fldCharType="end"/>
      </w:r>
      <w:r w:rsidR="00505A0C">
        <w:rPr>
          <w:lang w:val="en-US"/>
        </w:rPr>
        <w:t xml:space="preserve">, </w:t>
      </w:r>
      <w:r w:rsidR="00E3102E">
        <w:rPr>
          <w:lang w:val="en-US"/>
        </w:rPr>
        <w:t>while</w:t>
      </w:r>
      <w:r w:rsidR="00505A0C">
        <w:rPr>
          <w:lang w:val="en-US"/>
        </w:rPr>
        <w:t xml:space="preserve"> BLRV (</w:t>
      </w:r>
      <w:r w:rsidR="00E22E23">
        <w:rPr>
          <w:lang w:val="en-US"/>
        </w:rPr>
        <w:t xml:space="preserve">recently </w:t>
      </w:r>
      <w:r w:rsidR="008C56DD">
        <w:rPr>
          <w:lang w:val="en-US"/>
        </w:rPr>
        <w:t xml:space="preserve">reassigned to family </w:t>
      </w:r>
      <w:proofErr w:type="spellStart"/>
      <w:r w:rsidR="008C56DD" w:rsidRPr="008C56DD">
        <w:rPr>
          <w:lang w:val="en-US"/>
        </w:rPr>
        <w:t>Tombusviridae</w:t>
      </w:r>
      <w:proofErr w:type="spellEnd"/>
      <w:r w:rsidR="007E1E31">
        <w:rPr>
          <w:lang w:val="en-US"/>
        </w:rPr>
        <w:t>)</w:t>
      </w:r>
      <w:r w:rsidR="00E3102E">
        <w:rPr>
          <w:lang w:val="en-US"/>
        </w:rPr>
        <w:t xml:space="preserve"> </w:t>
      </w:r>
      <w:r w:rsidR="007E1D07">
        <w:rPr>
          <w:lang w:val="en-US"/>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Pr>
          <w:lang w:val="en-US"/>
        </w:rPr>
        <w:instrText xml:space="preserve"> ADDIN EN.CITE </w:instrText>
      </w:r>
      <w:r w:rsidR="004A4F67">
        <w:rPr>
          <w:lang w:val="en-US"/>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Pr>
          <w:lang w:val="en-US"/>
        </w:rPr>
        <w:instrText xml:space="preserve"> ADDIN EN.CITE.DATA </w:instrText>
      </w:r>
      <w:r w:rsidR="004A4F67">
        <w:rPr>
          <w:lang w:val="en-US"/>
        </w:rPr>
      </w:r>
      <w:r w:rsidR="004A4F67">
        <w:rPr>
          <w:lang w:val="en-US"/>
        </w:rPr>
        <w:fldChar w:fldCharType="end"/>
      </w:r>
      <w:r w:rsidR="007E1D07">
        <w:rPr>
          <w:lang w:val="en-US"/>
        </w:rPr>
        <w:fldChar w:fldCharType="separate"/>
      </w:r>
      <w:r w:rsidR="007E1D07">
        <w:rPr>
          <w:noProof/>
          <w:lang w:val="en-US"/>
        </w:rPr>
        <w:t>(Walker et al., 2021)</w:t>
      </w:r>
      <w:r w:rsidR="007E1D07">
        <w:rPr>
          <w:lang w:val="en-US"/>
        </w:rPr>
        <w:fldChar w:fldCharType="end"/>
      </w:r>
      <w:r w:rsidR="006D3F63">
        <w:rPr>
          <w:lang w:val="en-US"/>
        </w:rPr>
        <w:t xml:space="preserve"> </w:t>
      </w:r>
      <w:r w:rsidR="00E3102E">
        <w:rPr>
          <w:lang w:val="en-US"/>
        </w:rPr>
        <w:t>consists of a single</w:t>
      </w:r>
      <w:r w:rsidR="00076E5F">
        <w:rPr>
          <w:lang w:val="en-US"/>
        </w:rPr>
        <w:t xml:space="preserve"> non-segmented RNA</w:t>
      </w:r>
      <w:r w:rsidR="00567F77">
        <w:rPr>
          <w:lang w:val="en-US"/>
        </w:rPr>
        <w:t xml:space="preserve"> </w:t>
      </w:r>
      <w:r w:rsidR="007E1D07">
        <w:rPr>
          <w:lang w:val="en-US"/>
        </w:rPr>
        <w:t>strand</w:t>
      </w:r>
      <w:r w:rsidR="00207BFA">
        <w:rPr>
          <w:lang w:val="en-US"/>
        </w:rPr>
        <w:t xml:space="preserve"> </w:t>
      </w:r>
      <w:r w:rsidR="002E5177">
        <w:rPr>
          <w:lang w:val="en-US"/>
        </w:rPr>
        <w:fldChar w:fldCharType="begin"/>
      </w:r>
      <w:r w:rsidR="004A4F67">
        <w:rPr>
          <w:lang w:val="en-US"/>
        </w:rPr>
        <w:instrText xml:space="preserve"> ADDIN EN.CITE &lt;EndNote&gt;&lt;Cite&gt;&lt;Author&gt;Miller&lt;/Author&gt;&lt;Year&gt;1999&lt;/Year&gt;&lt;RecNum&gt;2014&lt;/RecNum&gt;&lt;DisplayText&gt;(Miller, 1999)&lt;/DisplayText&gt;&lt;record&gt;&lt;rec-number&gt;2014&lt;/rec-number&gt;&lt;foreign-keys&gt;&lt;key app="EN" db-id="vv5z5rzf7tsernexazoxwp5hrep9zftffrwv" timestamp="1684209690" guid="2219e954-1fec-4668-abe2-9351ca250223"&gt;2014&lt;/key&gt;&lt;/foreign-keys&gt;&lt;ref-type name="Book Section"&gt;5&lt;/ref-type&gt;&lt;contributors&gt;&lt;authors&gt;&lt;author&gt;Miller, W. Allen&lt;/author&gt;&lt;/authors&gt;&lt;secondary-authors&gt;&lt;author&gt;Granoff, Allan&lt;/author&gt;&lt;author&gt;Webster, Robert G.&lt;/author&gt;&lt;/secondary-authors&gt;&lt;/contributors&gt;&lt;titles&gt;&lt;title&gt;LUTEOVIRUS (LUTEOVIRIDAE)&lt;/title&gt;&lt;secondary-title&gt;Encyclopedia of Virology (Second Edition)&lt;/secondary-title&gt;&lt;/titles&gt;&lt;pages&gt;901-908&lt;/pages&gt;&lt;dates&gt;&lt;year&gt;1999&lt;/year&gt;&lt;pub-dates&gt;&lt;date&gt;1999/01/01/&lt;/date&gt;&lt;/pub-dates&gt;&lt;/dates&gt;&lt;pub-location&gt;Oxford&lt;/pub-location&gt;&lt;publisher&gt;Elsevier&lt;/publisher&gt;&lt;isbn&gt;978-0-12-227030-7&lt;/isbn&gt;&lt;urls&gt;&lt;related-urls&gt;&lt;url&gt;https://www.sciencedirect.com/science/article/pii/B0122270304001709&lt;/url&gt;&lt;/related-urls&gt;&lt;/urls&gt;&lt;electronic-resource-num&gt;https://doi.org/10.1006/rwvi.1999.0170&lt;/electronic-resource-num&gt;&lt;/record&gt;&lt;/Cite&gt;&lt;/EndNote&gt;</w:instrText>
      </w:r>
      <w:r w:rsidR="002E5177">
        <w:rPr>
          <w:lang w:val="en-US"/>
        </w:rPr>
        <w:fldChar w:fldCharType="separate"/>
      </w:r>
      <w:r w:rsidR="002E5177">
        <w:rPr>
          <w:noProof/>
          <w:lang w:val="en-US"/>
        </w:rPr>
        <w:t>(Miller, 1999)</w:t>
      </w:r>
      <w:r w:rsidR="002E5177">
        <w:rPr>
          <w:lang w:val="en-US"/>
        </w:rPr>
        <w:fldChar w:fldCharType="end"/>
      </w:r>
      <w:r w:rsidR="0052574E">
        <w:rPr>
          <w:lang w:val="en-US"/>
        </w:rPr>
        <w:t>.</w:t>
      </w:r>
      <w:r w:rsidR="00517FD0">
        <w:rPr>
          <w:lang w:val="en-US"/>
        </w:rPr>
        <w:t xml:space="preserve"> P</w:t>
      </w:r>
      <w:r w:rsidR="0089083B">
        <w:rPr>
          <w:lang w:val="en-US"/>
        </w:rPr>
        <w:t>revious work has shown that</w:t>
      </w:r>
      <w:r w:rsidR="00517FD0">
        <w:rPr>
          <w:lang w:val="en-US"/>
        </w:rPr>
        <w:t xml:space="preserve"> both</w:t>
      </w:r>
      <w:r w:rsidR="0089083B">
        <w:rPr>
          <w:lang w:val="en-US"/>
        </w:rPr>
        <w:t xml:space="preserve"> </w:t>
      </w:r>
      <w:r w:rsidR="003F517B">
        <w:rPr>
          <w:lang w:val="en-US"/>
        </w:rPr>
        <w:t>PEMV</w:t>
      </w:r>
      <w:r w:rsidR="00517FD0">
        <w:rPr>
          <w:lang w:val="en-US"/>
        </w:rPr>
        <w:t xml:space="preserve"> and BLRV</w:t>
      </w:r>
      <w:r w:rsidR="003F517B">
        <w:rPr>
          <w:lang w:val="en-US"/>
        </w:rPr>
        <w:t xml:space="preserve"> infection</w:t>
      </w:r>
      <w:r w:rsidR="00517FD0">
        <w:rPr>
          <w:lang w:val="en-US"/>
        </w:rPr>
        <w:t>s</w:t>
      </w:r>
      <w:r w:rsidR="0018720A">
        <w:rPr>
          <w:lang w:val="en-US"/>
        </w:rPr>
        <w:t xml:space="preserve"> </w:t>
      </w:r>
      <w:r w:rsidR="00672F4A">
        <w:rPr>
          <w:lang w:val="en-US"/>
        </w:rPr>
        <w:t>manipulate pea a</w:t>
      </w:r>
      <w:r w:rsidR="0057182E">
        <w:rPr>
          <w:lang w:val="en-US"/>
        </w:rPr>
        <w:t xml:space="preserve">phids </w:t>
      </w:r>
      <w:r w:rsidR="005A46C6">
        <w:rPr>
          <w:lang w:val="en-US"/>
        </w:rPr>
        <w:t>through a “honest” syndrome</w:t>
      </w:r>
      <w:r w:rsidR="00EF1D10">
        <w:rPr>
          <w:lang w:val="en-US"/>
        </w:rPr>
        <w:t xml:space="preserve"> that includes</w:t>
      </w:r>
      <w:r w:rsidR="000462EE">
        <w:rPr>
          <w:lang w:val="en-US"/>
        </w:rPr>
        <w:t xml:space="preserve"> both</w:t>
      </w:r>
      <w:r w:rsidR="003406C3">
        <w:rPr>
          <w:lang w:val="en-US"/>
        </w:rPr>
        <w:t xml:space="preserve"> increased</w:t>
      </w:r>
      <w:r w:rsidR="00EF1D10">
        <w:rPr>
          <w:lang w:val="en-US"/>
        </w:rPr>
        <w:t xml:space="preserve"> </w:t>
      </w:r>
      <w:r w:rsidR="000462EE">
        <w:rPr>
          <w:lang w:val="en-US"/>
        </w:rPr>
        <w:t xml:space="preserve">attraction </w:t>
      </w:r>
      <w:r w:rsidR="003406C3">
        <w:rPr>
          <w:lang w:val="en-US"/>
        </w:rPr>
        <w:t xml:space="preserve">and </w:t>
      </w:r>
      <w:r w:rsidR="00F76E7A">
        <w:rPr>
          <w:lang w:val="en-US"/>
        </w:rPr>
        <w:t>settling and</w:t>
      </w:r>
      <w:r w:rsidR="00DC2F75">
        <w:rPr>
          <w:lang w:val="en-US"/>
        </w:rPr>
        <w:t xml:space="preserve"> increased/neutral performance and survival</w:t>
      </w:r>
      <w:r w:rsidR="0026179A">
        <w:rPr>
          <w:lang w:val="en-US"/>
        </w:rPr>
        <w:t xml:space="preserve"> of </w:t>
      </w:r>
      <w:r w:rsidR="00D32651">
        <w:rPr>
          <w:lang w:val="en-US"/>
        </w:rPr>
        <w:t>vectors</w:t>
      </w:r>
      <w:r w:rsidR="00242D4C">
        <w:rPr>
          <w:lang w:val="en-US"/>
        </w:rPr>
        <w:t xml:space="preserve"> in </w:t>
      </w:r>
      <w:r w:rsidR="00517FD0">
        <w:rPr>
          <w:lang w:val="en-US"/>
        </w:rPr>
        <w:t>virus</w:t>
      </w:r>
      <w:r w:rsidR="009070A4">
        <w:rPr>
          <w:lang w:val="en-US"/>
        </w:rPr>
        <w:t>-infected plants</w:t>
      </w:r>
      <w:r w:rsidR="004A38F5">
        <w:rPr>
          <w:lang w:val="en-US"/>
        </w:rPr>
        <w:t>,</w:t>
      </w:r>
      <w:r w:rsidR="009070A4">
        <w:rPr>
          <w:lang w:val="en-US"/>
        </w:rPr>
        <w:t xml:space="preserve"> </w:t>
      </w:r>
      <w:r w:rsidR="003857AA">
        <w:rPr>
          <w:lang w:val="en-US"/>
        </w:rPr>
        <w:t>relative</w:t>
      </w:r>
      <w:r w:rsidR="00242D4C">
        <w:rPr>
          <w:lang w:val="en-US"/>
        </w:rPr>
        <w:t xml:space="preserve"> to </w:t>
      </w:r>
      <w:r w:rsidR="003857AA">
        <w:rPr>
          <w:lang w:val="en-US"/>
        </w:rPr>
        <w:t xml:space="preserve">uninfected </w:t>
      </w:r>
      <w:r w:rsidR="00985D91">
        <w:rPr>
          <w:lang w:val="en-US"/>
        </w:rPr>
        <w:t xml:space="preserve">pea </w:t>
      </w:r>
      <w:r w:rsidR="003857AA">
        <w:rPr>
          <w:lang w:val="en-US"/>
        </w:rPr>
        <w:t>plants</w:t>
      </w:r>
      <w:r w:rsidR="00707D72">
        <w:rPr>
          <w:lang w:val="en-US"/>
        </w:rPr>
        <w:t xml:space="preserve"> </w:t>
      </w:r>
      <w:r w:rsidR="00F72C15">
        <w:rPr>
          <w:lang w:val="en-US"/>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Pr>
          <w:lang w:val="en-US"/>
        </w:rPr>
        <w:instrText xml:space="preserve"> ADDIN EN.CITE </w:instrText>
      </w:r>
      <w:r w:rsidR="004A4F67">
        <w:rPr>
          <w:lang w:val="en-US"/>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Pr>
          <w:lang w:val="en-US"/>
        </w:rPr>
        <w:instrText xml:space="preserve"> ADDIN EN.CITE.DATA </w:instrText>
      </w:r>
      <w:r w:rsidR="004A4F67">
        <w:rPr>
          <w:lang w:val="en-US"/>
        </w:rPr>
      </w:r>
      <w:r w:rsidR="004A4F67">
        <w:rPr>
          <w:lang w:val="en-US"/>
        </w:rPr>
        <w:fldChar w:fldCharType="end"/>
      </w:r>
      <w:r w:rsidR="00F72C15">
        <w:rPr>
          <w:lang w:val="en-US"/>
        </w:rPr>
        <w:fldChar w:fldCharType="separate"/>
      </w:r>
      <w:r w:rsidR="001E1736">
        <w:rPr>
          <w:noProof/>
          <w:lang w:val="en-US"/>
        </w:rPr>
        <w:t>(Wu et al., 2014, Hodge and Powell, 2010, Davis et al., 2017)</w:t>
      </w:r>
      <w:r w:rsidR="00F72C15">
        <w:rPr>
          <w:lang w:val="en-US"/>
        </w:rPr>
        <w:fldChar w:fldCharType="end"/>
      </w:r>
      <w:r w:rsidR="003857AA">
        <w:rPr>
          <w:lang w:val="en-US"/>
        </w:rPr>
        <w:t>.</w:t>
      </w:r>
    </w:p>
    <w:p w14:paraId="69EC81CF" w14:textId="397C228A" w:rsidR="00741C63" w:rsidRDefault="00C35DC6" w:rsidP="00392793">
      <w:pPr>
        <w:rPr>
          <w:lang w:val="en-US"/>
        </w:rPr>
      </w:pPr>
      <w:r>
        <w:rPr>
          <w:lang w:val="en-US"/>
        </w:rPr>
        <w:t>In the present study, w</w:t>
      </w:r>
      <w:r w:rsidR="004960E2">
        <w:rPr>
          <w:lang w:val="en-US"/>
        </w:rPr>
        <w:t>e</w:t>
      </w:r>
      <w:r w:rsidR="00567D91">
        <w:rPr>
          <w:lang w:val="en-US"/>
        </w:rPr>
        <w:t xml:space="preserve"> aim to </w:t>
      </w:r>
      <w:r w:rsidR="006F2D9A">
        <w:rPr>
          <w:lang w:val="en-US"/>
        </w:rPr>
        <w:t>disentangle</w:t>
      </w:r>
      <w:r w:rsidR="00567D91">
        <w:rPr>
          <w:lang w:val="en-US"/>
        </w:rPr>
        <w:t xml:space="preserve"> </w:t>
      </w:r>
      <w:r w:rsidR="00355B73">
        <w:rPr>
          <w:lang w:val="en-US"/>
        </w:rPr>
        <w:t xml:space="preserve">the </w:t>
      </w:r>
      <w:r w:rsidR="0065280D">
        <w:rPr>
          <w:lang w:val="en-US"/>
        </w:rPr>
        <w:t>convergence of</w:t>
      </w:r>
      <w:r w:rsidR="00485766">
        <w:rPr>
          <w:lang w:val="en-US"/>
        </w:rPr>
        <w:t xml:space="preserve"> </w:t>
      </w:r>
      <w:r w:rsidR="00B808D8">
        <w:rPr>
          <w:lang w:val="en-US"/>
        </w:rPr>
        <w:t>the “</w:t>
      </w:r>
      <w:r w:rsidR="00807B8F">
        <w:rPr>
          <w:lang w:val="en-US"/>
        </w:rPr>
        <w:t xml:space="preserve">vector </w:t>
      </w:r>
      <w:r w:rsidR="00A83EE9">
        <w:rPr>
          <w:lang w:val="en-US"/>
        </w:rPr>
        <w:t>manipulation” and the “host-</w:t>
      </w:r>
      <w:r w:rsidR="00807B8F">
        <w:rPr>
          <w:lang w:val="en-US"/>
        </w:rPr>
        <w:t>race</w:t>
      </w:r>
      <w:r w:rsidR="00A83EE9">
        <w:rPr>
          <w:lang w:val="en-US"/>
        </w:rPr>
        <w:t xml:space="preserve"> specia</w:t>
      </w:r>
      <w:r w:rsidR="00807B8F">
        <w:rPr>
          <w:lang w:val="en-US"/>
        </w:rPr>
        <w:t>lization</w:t>
      </w:r>
      <w:r w:rsidR="00223CFB">
        <w:rPr>
          <w:lang w:val="en-US"/>
        </w:rPr>
        <w:t xml:space="preserve">” hypotheses. </w:t>
      </w:r>
      <w:r w:rsidR="00E104D4">
        <w:rPr>
          <w:lang w:val="en-US"/>
        </w:rPr>
        <w:t xml:space="preserve">If </w:t>
      </w:r>
      <w:r w:rsidR="001701DC">
        <w:rPr>
          <w:lang w:val="en-US"/>
        </w:rPr>
        <w:t xml:space="preserve">viruses require </w:t>
      </w:r>
      <w:r w:rsidR="001228D7">
        <w:rPr>
          <w:lang w:val="en-US"/>
        </w:rPr>
        <w:t>int</w:t>
      </w:r>
      <w:r w:rsidR="000A2D0A">
        <w:rPr>
          <w:lang w:val="en-US"/>
        </w:rPr>
        <w:t>er</w:t>
      </w:r>
      <w:r w:rsidR="001228D7">
        <w:rPr>
          <w:lang w:val="en-US"/>
        </w:rPr>
        <w:t>specific transmission for long-term persistence</w:t>
      </w:r>
      <w:r w:rsidR="00B54833">
        <w:rPr>
          <w:lang w:val="en-US"/>
        </w:rPr>
        <w:t xml:space="preserve"> and vector biotypes</w:t>
      </w:r>
      <w:r w:rsidR="000D28F9">
        <w:rPr>
          <w:lang w:val="en-US"/>
        </w:rPr>
        <w:t xml:space="preserve"> (i.e., host races)</w:t>
      </w:r>
      <w:r w:rsidR="00B54833">
        <w:rPr>
          <w:lang w:val="en-US"/>
        </w:rPr>
        <w:t xml:space="preserve"> prefer and perform better </w:t>
      </w:r>
      <w:r w:rsidR="000B71AC">
        <w:rPr>
          <w:lang w:val="en-US"/>
        </w:rPr>
        <w:t>on different hostplants,</w:t>
      </w:r>
      <w:r w:rsidR="00945DEE">
        <w:rPr>
          <w:lang w:val="en-US"/>
        </w:rPr>
        <w:t xml:space="preserve"> </w:t>
      </w:r>
      <w:r w:rsidR="00983BBA">
        <w:rPr>
          <w:lang w:val="en-US"/>
        </w:rPr>
        <w:t xml:space="preserve">the </w:t>
      </w:r>
      <w:r w:rsidR="00945DEE">
        <w:rPr>
          <w:lang w:val="en-US"/>
        </w:rPr>
        <w:t>“</w:t>
      </w:r>
      <w:r w:rsidR="00983BBA">
        <w:rPr>
          <w:lang w:val="en-US"/>
        </w:rPr>
        <w:t xml:space="preserve">vector manipulation” hypothesis predicts that </w:t>
      </w:r>
      <w:r w:rsidR="006E0449">
        <w:rPr>
          <w:lang w:val="en-US"/>
        </w:rPr>
        <w:t xml:space="preserve">vector host preference and performance should be </w:t>
      </w:r>
      <w:r w:rsidR="00AB1D53">
        <w:rPr>
          <w:lang w:val="en-US"/>
        </w:rPr>
        <w:t>altered</w:t>
      </w:r>
      <w:r w:rsidR="00CA6636">
        <w:rPr>
          <w:lang w:val="en-US"/>
        </w:rPr>
        <w:t xml:space="preserve"> </w:t>
      </w:r>
      <w:r w:rsidR="00E807F9">
        <w:rPr>
          <w:lang w:val="en-US"/>
        </w:rPr>
        <w:t>in presence of infected hostplants</w:t>
      </w:r>
      <w:r w:rsidR="0017673A">
        <w:rPr>
          <w:lang w:val="en-US"/>
        </w:rPr>
        <w:t xml:space="preserve"> </w:t>
      </w:r>
      <w:r w:rsidR="0017673A" w:rsidRPr="0017673A">
        <w:rPr>
          <w:lang w:val="en-US"/>
        </w:rPr>
        <w:t>in a manner that enhances</w:t>
      </w:r>
      <w:r w:rsidR="009D617A">
        <w:rPr>
          <w:lang w:val="en-US"/>
        </w:rPr>
        <w:t xml:space="preserve"> interspecific</w:t>
      </w:r>
      <w:r w:rsidR="0017673A" w:rsidRPr="0017673A">
        <w:rPr>
          <w:lang w:val="en-US"/>
        </w:rPr>
        <w:t xml:space="preserve"> </w:t>
      </w:r>
      <w:r w:rsidR="009D617A">
        <w:rPr>
          <w:lang w:val="en-US"/>
        </w:rPr>
        <w:t>transmission among virus hosts</w:t>
      </w:r>
      <w:r w:rsidR="004641CF">
        <w:rPr>
          <w:lang w:val="en-US"/>
        </w:rPr>
        <w:t>.</w:t>
      </w:r>
      <w:r w:rsidR="000934C9">
        <w:rPr>
          <w:lang w:val="en-US"/>
        </w:rPr>
        <w:t xml:space="preserve"> </w:t>
      </w:r>
      <w:r w:rsidR="001076AD">
        <w:rPr>
          <w:lang w:val="en-US"/>
        </w:rPr>
        <w:t>In contrast</w:t>
      </w:r>
      <w:r w:rsidR="00533FE1">
        <w:rPr>
          <w:lang w:val="en-US"/>
        </w:rPr>
        <w:t xml:space="preserve">, </w:t>
      </w:r>
      <w:r w:rsidR="009E3008">
        <w:rPr>
          <w:lang w:val="en-US"/>
        </w:rPr>
        <w:t>the “host</w:t>
      </w:r>
      <w:r w:rsidR="006843C1">
        <w:rPr>
          <w:lang w:val="en-US"/>
        </w:rPr>
        <w:t>-</w:t>
      </w:r>
      <w:r w:rsidR="009E3008">
        <w:rPr>
          <w:lang w:val="en-US"/>
        </w:rPr>
        <w:t xml:space="preserve">race specialization” hypothesis </w:t>
      </w:r>
      <w:r w:rsidR="007063C7">
        <w:rPr>
          <w:lang w:val="en-US"/>
        </w:rPr>
        <w:t>predicts</w:t>
      </w:r>
      <w:r w:rsidR="006843C1">
        <w:rPr>
          <w:lang w:val="en-US"/>
        </w:rPr>
        <w:t xml:space="preserve"> that</w:t>
      </w:r>
      <w:r w:rsidR="00706A2E">
        <w:rPr>
          <w:lang w:val="en-US"/>
        </w:rPr>
        <w:t xml:space="preserve"> </w:t>
      </w:r>
      <w:r w:rsidR="00CD638D">
        <w:rPr>
          <w:lang w:val="en-US"/>
        </w:rPr>
        <w:t>specialization</w:t>
      </w:r>
      <w:r w:rsidR="00C25286">
        <w:rPr>
          <w:lang w:val="en-US"/>
        </w:rPr>
        <w:t xml:space="preserve">, </w:t>
      </w:r>
      <w:r w:rsidR="00E25083">
        <w:rPr>
          <w:lang w:val="en-US"/>
        </w:rPr>
        <w:t>as an</w:t>
      </w:r>
      <w:r w:rsidR="00C25286">
        <w:rPr>
          <w:lang w:val="en-US"/>
        </w:rPr>
        <w:t xml:space="preserve"> </w:t>
      </w:r>
      <w:r w:rsidR="00E25083">
        <w:rPr>
          <w:lang w:val="en-US"/>
        </w:rPr>
        <w:t>irreversible process</w:t>
      </w:r>
      <w:r w:rsidR="004238B0">
        <w:rPr>
          <w:lang w:val="en-US"/>
        </w:rPr>
        <w:t xml:space="preserve"> that</w:t>
      </w:r>
      <w:r w:rsidR="00E25083">
        <w:rPr>
          <w:lang w:val="en-US"/>
        </w:rPr>
        <w:t xml:space="preserve"> </w:t>
      </w:r>
      <w:r w:rsidR="00CD638D">
        <w:rPr>
          <w:lang w:val="en-US"/>
        </w:rPr>
        <w:t>implies</w:t>
      </w:r>
      <w:r w:rsidR="00F0330C">
        <w:rPr>
          <w:lang w:val="en-US"/>
        </w:rPr>
        <w:t xml:space="preserve"> </w:t>
      </w:r>
      <w:r w:rsidR="004F0496" w:rsidRPr="006B45E5">
        <w:rPr>
          <w:lang w:val="en-US"/>
        </w:rPr>
        <w:t>pleiotrop</w:t>
      </w:r>
      <w:r w:rsidR="004F0496">
        <w:rPr>
          <w:lang w:val="en-US"/>
        </w:rPr>
        <w:t xml:space="preserve">ies associated with </w:t>
      </w:r>
      <w:r w:rsidR="00F0330C">
        <w:rPr>
          <w:lang w:val="en-US"/>
        </w:rPr>
        <w:t xml:space="preserve">physiological and behavioral </w:t>
      </w:r>
      <w:r w:rsidR="00C25286">
        <w:rPr>
          <w:lang w:val="en-US"/>
        </w:rPr>
        <w:t xml:space="preserve">adaptations, </w:t>
      </w:r>
      <w:r w:rsidR="004238B0">
        <w:rPr>
          <w:lang w:val="en-US"/>
        </w:rPr>
        <w:t>will</w:t>
      </w:r>
      <w:r w:rsidR="00D348BF">
        <w:rPr>
          <w:lang w:val="en-US"/>
        </w:rPr>
        <w:t xml:space="preserve"> constantly reinforce </w:t>
      </w:r>
      <w:r w:rsidR="006124B4">
        <w:rPr>
          <w:lang w:val="en-US"/>
        </w:rPr>
        <w:t>preference and performance towards</w:t>
      </w:r>
      <w:r w:rsidR="00BB0FF2">
        <w:rPr>
          <w:lang w:val="en-US"/>
        </w:rPr>
        <w:t xml:space="preserve"> </w:t>
      </w:r>
      <w:r w:rsidR="00E347AB">
        <w:rPr>
          <w:lang w:val="en-US"/>
        </w:rPr>
        <w:t>a single o a few hosts</w:t>
      </w:r>
      <w:r w:rsidR="009A13BC">
        <w:rPr>
          <w:lang w:val="en-US"/>
        </w:rPr>
        <w:t xml:space="preserve"> </w:t>
      </w:r>
      <w:r w:rsidR="009C5870">
        <w:rPr>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Pr>
          <w:lang w:val="en-US"/>
        </w:rPr>
        <w:instrText xml:space="preserve"> ADDIN EN.CITE </w:instrText>
      </w:r>
      <w:r w:rsidR="00070243">
        <w:rPr>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Pr>
          <w:lang w:val="en-US"/>
        </w:rPr>
        <w:instrText xml:space="preserve"> ADDIN EN.CITE.DATA </w:instrText>
      </w:r>
      <w:r w:rsidR="00070243">
        <w:rPr>
          <w:lang w:val="en-US"/>
        </w:rPr>
      </w:r>
      <w:r w:rsidR="00070243">
        <w:rPr>
          <w:lang w:val="en-US"/>
        </w:rPr>
        <w:fldChar w:fldCharType="end"/>
      </w:r>
      <w:r w:rsidR="009C5870">
        <w:rPr>
          <w:lang w:val="en-US"/>
        </w:rPr>
        <w:fldChar w:fldCharType="separate"/>
      </w:r>
      <w:r w:rsidR="00070243">
        <w:rPr>
          <w:noProof/>
          <w:lang w:val="en-US"/>
        </w:rPr>
        <w:t>(Drès and Mallet, 2002, Loxdale et al., 2011)</w:t>
      </w:r>
      <w:r w:rsidR="009C5870">
        <w:rPr>
          <w:lang w:val="en-US"/>
        </w:rPr>
        <w:fldChar w:fldCharType="end"/>
      </w:r>
      <w:r w:rsidR="00C12CB9">
        <w:rPr>
          <w:lang w:val="en-US"/>
        </w:rPr>
        <w:t xml:space="preserve">. </w:t>
      </w:r>
      <w:r w:rsidR="000B153D">
        <w:rPr>
          <w:lang w:val="en-US"/>
        </w:rPr>
        <w:t xml:space="preserve">In particular, </w:t>
      </w:r>
      <w:r w:rsidR="00D02E78">
        <w:rPr>
          <w:lang w:val="en-US"/>
        </w:rPr>
        <w:t xml:space="preserve">while </w:t>
      </w:r>
      <w:r w:rsidR="00F27C0E">
        <w:rPr>
          <w:lang w:val="en-US"/>
        </w:rPr>
        <w:t xml:space="preserve">host preference and performance </w:t>
      </w:r>
      <w:r w:rsidR="00102F95">
        <w:rPr>
          <w:lang w:val="en-US"/>
        </w:rPr>
        <w:t>seems to be deeply imprinted in pea aphid biotypes</w:t>
      </w:r>
      <w:r w:rsidR="001C356E">
        <w:rPr>
          <w:lang w:val="en-US"/>
        </w:rPr>
        <w:t xml:space="preserve"> </w:t>
      </w:r>
      <w:r w:rsidR="009F38A3">
        <w:rPr>
          <w:lang w:val="en-US"/>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Pr>
          <w:lang w:val="en-US"/>
        </w:rPr>
        <w:instrText xml:space="preserve"> ADDIN EN.CITE </w:instrText>
      </w:r>
      <w:r w:rsidR="004A4F67">
        <w:rPr>
          <w:lang w:val="en-US"/>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Pr>
          <w:lang w:val="en-US"/>
        </w:rPr>
        <w:instrText xml:space="preserve"> ADDIN EN.CITE.DATA </w:instrText>
      </w:r>
      <w:r w:rsidR="004A4F67">
        <w:rPr>
          <w:lang w:val="en-US"/>
        </w:rPr>
      </w:r>
      <w:r w:rsidR="004A4F67">
        <w:rPr>
          <w:lang w:val="en-US"/>
        </w:rPr>
        <w:fldChar w:fldCharType="end"/>
      </w:r>
      <w:r w:rsidR="009F38A3">
        <w:rPr>
          <w:lang w:val="en-US"/>
        </w:rPr>
        <w:fldChar w:fldCharType="separate"/>
      </w:r>
      <w:r w:rsidR="001E1736">
        <w:rPr>
          <w:noProof/>
          <w:lang w:val="en-US"/>
        </w:rPr>
        <w:t>(Via, 1991, Eigenbrode et al., 2016)</w:t>
      </w:r>
      <w:r w:rsidR="009F38A3">
        <w:rPr>
          <w:lang w:val="en-US"/>
        </w:rPr>
        <w:fldChar w:fldCharType="end"/>
      </w:r>
      <w:r w:rsidR="0030028C">
        <w:rPr>
          <w:lang w:val="en-US"/>
        </w:rPr>
        <w:t xml:space="preserve">, the presence of </w:t>
      </w:r>
      <w:r w:rsidR="00D60A08">
        <w:rPr>
          <w:lang w:val="en-US"/>
        </w:rPr>
        <w:t>pathogens that rely</w:t>
      </w:r>
      <w:r w:rsidR="007F39E3">
        <w:rPr>
          <w:lang w:val="en-US"/>
        </w:rPr>
        <w:t xml:space="preserve"> on</w:t>
      </w:r>
      <w:r w:rsidR="00944183">
        <w:rPr>
          <w:lang w:val="en-US"/>
        </w:rPr>
        <w:t xml:space="preserve"> </w:t>
      </w:r>
      <w:r w:rsidR="00E56AA7">
        <w:rPr>
          <w:lang w:val="en-US"/>
        </w:rPr>
        <w:t>interspecific transmission</w:t>
      </w:r>
      <w:r w:rsidR="00003D49">
        <w:rPr>
          <w:lang w:val="en-US"/>
        </w:rPr>
        <w:t xml:space="preserve"> </w:t>
      </w:r>
      <w:r w:rsidR="00E96B9C">
        <w:rPr>
          <w:lang w:val="en-US"/>
        </w:rPr>
        <w:t xml:space="preserve">to persist in transient host populations </w:t>
      </w:r>
      <w:r w:rsidR="00237399">
        <w:rPr>
          <w:lang w:val="en-US"/>
        </w:rPr>
        <w:t xml:space="preserve">might </w:t>
      </w:r>
      <w:r w:rsidR="00D418DE">
        <w:rPr>
          <w:lang w:val="en-US"/>
        </w:rPr>
        <w:t>cause an evolutionary conflict</w:t>
      </w:r>
      <w:r w:rsidR="003A2C9C">
        <w:rPr>
          <w:lang w:val="en-US"/>
        </w:rPr>
        <w:t xml:space="preserve"> with significant </w:t>
      </w:r>
      <w:r w:rsidR="002A0211">
        <w:rPr>
          <w:lang w:val="en-US"/>
        </w:rPr>
        <w:t xml:space="preserve">consequences </w:t>
      </w:r>
      <w:r w:rsidR="006A2ACA">
        <w:rPr>
          <w:lang w:val="en-US"/>
        </w:rPr>
        <w:t xml:space="preserve">for the evolution of </w:t>
      </w:r>
      <w:r w:rsidR="007557FE">
        <w:rPr>
          <w:lang w:val="en-US"/>
        </w:rPr>
        <w:t>host</w:t>
      </w:r>
      <w:r w:rsidR="00DB49D4">
        <w:rPr>
          <w:lang w:val="en-US"/>
        </w:rPr>
        <w:t>-virus-</w:t>
      </w:r>
      <w:r w:rsidR="00DB49D4">
        <w:rPr>
          <w:lang w:val="en-US"/>
        </w:rPr>
        <w:lastRenderedPageBreak/>
        <w:t>vector</w:t>
      </w:r>
      <w:r w:rsidR="007557FE">
        <w:rPr>
          <w:lang w:val="en-US"/>
        </w:rPr>
        <w:t xml:space="preserve"> </w:t>
      </w:r>
      <w:proofErr w:type="spellStart"/>
      <w:r w:rsidR="007557FE">
        <w:rPr>
          <w:lang w:val="en-US"/>
        </w:rPr>
        <w:t>pathos</w:t>
      </w:r>
      <w:r w:rsidR="00BA6FED">
        <w:rPr>
          <w:lang w:val="en-US"/>
        </w:rPr>
        <w:t>y</w:t>
      </w:r>
      <w:r w:rsidR="007557FE">
        <w:rPr>
          <w:lang w:val="en-US"/>
        </w:rPr>
        <w:t>stems</w:t>
      </w:r>
      <w:proofErr w:type="spellEnd"/>
      <w:r w:rsidR="00476871">
        <w:rPr>
          <w:lang w:val="en-US"/>
        </w:rPr>
        <w:t>.</w:t>
      </w:r>
      <w:r w:rsidR="006058CC">
        <w:rPr>
          <w:lang w:val="en-US"/>
        </w:rPr>
        <w:t xml:space="preserve"> In the Pacific Northwest</w:t>
      </w:r>
      <w:r w:rsidR="00896482">
        <w:rPr>
          <w:lang w:val="en-US"/>
        </w:rPr>
        <w:t>,</w:t>
      </w:r>
      <w:r w:rsidR="00CA564A">
        <w:rPr>
          <w:lang w:val="en-US"/>
        </w:rPr>
        <w:t xml:space="preserve"> USA</w:t>
      </w:r>
      <w:r w:rsidR="00DC6722">
        <w:rPr>
          <w:lang w:val="en-US"/>
        </w:rPr>
        <w:t xml:space="preserve"> (PNW),</w:t>
      </w:r>
      <w:r w:rsidR="00896482">
        <w:rPr>
          <w:lang w:val="en-US"/>
        </w:rPr>
        <w:t xml:space="preserve"> several </w:t>
      </w:r>
      <w:r w:rsidR="00D34A2C">
        <w:rPr>
          <w:lang w:val="en-US"/>
        </w:rPr>
        <w:t>pea aphid host races coexist, most of them associated with either alfalfa or pea crops</w:t>
      </w:r>
      <w:r w:rsidR="00592413">
        <w:rPr>
          <w:lang w:val="en-US"/>
        </w:rPr>
        <w:t xml:space="preserve"> </w:t>
      </w:r>
      <w:r w:rsidR="00592413">
        <w:rPr>
          <w:lang w:val="en-US"/>
        </w:rPr>
        <w:fldChar w:fldCharType="begin"/>
      </w:r>
      <w:r w:rsidR="004A4F67">
        <w:rPr>
          <w:lang w:val="en-US"/>
        </w:rPr>
        <w:instrText xml:space="preserve"> ADDIN EN.CITE &lt;EndNote&gt;&lt;Cite&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592413">
        <w:rPr>
          <w:lang w:val="en-US"/>
        </w:rPr>
        <w:fldChar w:fldCharType="separate"/>
      </w:r>
      <w:r w:rsidR="00592413">
        <w:rPr>
          <w:noProof/>
          <w:lang w:val="en-US"/>
        </w:rPr>
        <w:t>(Eigenbrode et al., 2016)</w:t>
      </w:r>
      <w:r w:rsidR="00592413">
        <w:rPr>
          <w:lang w:val="en-US"/>
        </w:rPr>
        <w:fldChar w:fldCharType="end"/>
      </w:r>
      <w:r w:rsidR="009270F4">
        <w:rPr>
          <w:lang w:val="en-US"/>
        </w:rPr>
        <w:t xml:space="preserve">. </w:t>
      </w:r>
      <w:r w:rsidR="00FD729C">
        <w:rPr>
          <w:lang w:val="en-US"/>
        </w:rPr>
        <w:t xml:space="preserve">Some perennial or </w:t>
      </w:r>
      <w:r w:rsidR="00F319AA">
        <w:rPr>
          <w:lang w:val="en-US"/>
        </w:rPr>
        <w:t>winter-hardy legumes</w:t>
      </w:r>
      <w:r w:rsidR="00D70D86">
        <w:rPr>
          <w:lang w:val="en-US"/>
        </w:rPr>
        <w:t>,</w:t>
      </w:r>
      <w:r w:rsidR="0004504F">
        <w:rPr>
          <w:lang w:val="en-US"/>
        </w:rPr>
        <w:t xml:space="preserve"> such as hairy vetch</w:t>
      </w:r>
      <w:r w:rsidR="00292B32">
        <w:rPr>
          <w:lang w:val="en-US"/>
        </w:rPr>
        <w:t xml:space="preserve"> (</w:t>
      </w:r>
      <w:r w:rsidR="0004504F" w:rsidRPr="006E4158">
        <w:rPr>
          <w:i/>
          <w:iCs/>
          <w:lang w:val="en-US"/>
        </w:rPr>
        <w:t xml:space="preserve">Vicia </w:t>
      </w:r>
      <w:proofErr w:type="spellStart"/>
      <w:r w:rsidR="0004504F" w:rsidRPr="006E4158">
        <w:rPr>
          <w:i/>
          <w:iCs/>
          <w:lang w:val="en-US"/>
        </w:rPr>
        <w:t>villosa</w:t>
      </w:r>
      <w:proofErr w:type="spellEnd"/>
      <w:r w:rsidR="00292B32">
        <w:rPr>
          <w:lang w:val="en-US"/>
        </w:rPr>
        <w:t>)</w:t>
      </w:r>
      <w:r w:rsidR="003113BB">
        <w:rPr>
          <w:lang w:val="en-US"/>
        </w:rPr>
        <w:t>,</w:t>
      </w:r>
      <w:r w:rsidR="0004504F">
        <w:rPr>
          <w:lang w:val="en-US"/>
        </w:rPr>
        <w:t xml:space="preserve"> red clover </w:t>
      </w:r>
      <w:r w:rsidR="00292B32">
        <w:rPr>
          <w:lang w:val="en-US"/>
        </w:rPr>
        <w:t>(</w:t>
      </w:r>
      <w:r w:rsidR="003113BB" w:rsidRPr="00C928C2">
        <w:rPr>
          <w:i/>
          <w:iCs/>
          <w:lang w:val="en-US"/>
        </w:rPr>
        <w:t>Trifolium pratense</w:t>
      </w:r>
      <w:r w:rsidR="00292B32">
        <w:rPr>
          <w:lang w:val="en-US"/>
        </w:rPr>
        <w:t>)</w:t>
      </w:r>
      <w:r w:rsidR="003113BB">
        <w:rPr>
          <w:lang w:val="en-US"/>
        </w:rPr>
        <w:t>,</w:t>
      </w:r>
      <w:r w:rsidR="00292B32">
        <w:rPr>
          <w:lang w:val="en-US"/>
        </w:rPr>
        <w:t xml:space="preserve"> and alfalfa</w:t>
      </w:r>
      <w:r w:rsidR="00212972">
        <w:rPr>
          <w:lang w:val="en-US"/>
        </w:rPr>
        <w:t xml:space="preserve"> (</w:t>
      </w:r>
      <w:r w:rsidR="00212972" w:rsidRPr="00C928C2">
        <w:rPr>
          <w:i/>
          <w:iCs/>
          <w:lang w:val="en-US"/>
        </w:rPr>
        <w:t>Medicago sativa</w:t>
      </w:r>
      <w:r w:rsidR="00212972">
        <w:rPr>
          <w:lang w:val="en-US"/>
        </w:rPr>
        <w:t>)</w:t>
      </w:r>
      <w:r w:rsidR="00D70D86">
        <w:rPr>
          <w:lang w:val="en-US"/>
        </w:rPr>
        <w:t>,</w:t>
      </w:r>
      <w:r w:rsidR="00212972">
        <w:rPr>
          <w:lang w:val="en-US"/>
        </w:rPr>
        <w:t xml:space="preserve"> </w:t>
      </w:r>
      <w:r w:rsidR="006E3EE9">
        <w:rPr>
          <w:lang w:val="en-US"/>
        </w:rPr>
        <w:t>are known to</w:t>
      </w:r>
      <w:r w:rsidR="009924D6">
        <w:rPr>
          <w:lang w:val="en-US"/>
        </w:rPr>
        <w:t xml:space="preserve"> both</w:t>
      </w:r>
      <w:r w:rsidR="006E3EE9">
        <w:rPr>
          <w:lang w:val="en-US"/>
        </w:rPr>
        <w:t xml:space="preserve"> sustain early pea aphid immigrant infestations during early spring</w:t>
      </w:r>
      <w:r w:rsidR="009924D6">
        <w:rPr>
          <w:lang w:val="en-US"/>
        </w:rPr>
        <w:t xml:space="preserve"> and </w:t>
      </w:r>
      <w:r w:rsidR="00E4553E">
        <w:rPr>
          <w:lang w:val="en-US"/>
        </w:rPr>
        <w:t xml:space="preserve">serve as reservoirs of PEMV or BLRV </w:t>
      </w:r>
      <w:r w:rsidR="005D087F">
        <w:rPr>
          <w:lang w:val="en-US"/>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Pr>
          <w:lang w:val="en-US"/>
        </w:rPr>
        <w:instrText xml:space="preserve"> ADDIN EN.CITE </w:instrText>
      </w:r>
      <w:r w:rsidR="004A4F67">
        <w:rPr>
          <w:lang w:val="en-US"/>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Pr>
          <w:lang w:val="en-US"/>
        </w:rPr>
        <w:instrText xml:space="preserve"> ADDIN EN.CITE.DATA </w:instrText>
      </w:r>
      <w:r w:rsidR="004A4F67">
        <w:rPr>
          <w:lang w:val="en-US"/>
        </w:rPr>
      </w:r>
      <w:r w:rsidR="004A4F67">
        <w:rPr>
          <w:lang w:val="en-US"/>
        </w:rPr>
        <w:fldChar w:fldCharType="end"/>
      </w:r>
      <w:r w:rsidR="005D087F">
        <w:rPr>
          <w:lang w:val="en-US"/>
        </w:rPr>
        <w:fldChar w:fldCharType="separate"/>
      </w:r>
      <w:r w:rsidR="001E1736">
        <w:rPr>
          <w:noProof/>
          <w:lang w:val="en-US"/>
        </w:rPr>
        <w:t>(Clark et al., 2023, Rashed et al., 2018)</w:t>
      </w:r>
      <w:r w:rsidR="005D087F">
        <w:rPr>
          <w:lang w:val="en-US"/>
        </w:rPr>
        <w:fldChar w:fldCharType="end"/>
      </w:r>
      <w:r w:rsidR="00E4553E">
        <w:rPr>
          <w:lang w:val="en-US"/>
        </w:rPr>
        <w:t>.</w:t>
      </w:r>
      <w:r w:rsidR="002C0987">
        <w:rPr>
          <w:lang w:val="en-US"/>
        </w:rPr>
        <w:t xml:space="preserve"> </w:t>
      </w:r>
      <w:r w:rsidR="00397DAF">
        <w:rPr>
          <w:lang w:val="en-US"/>
        </w:rPr>
        <w:t xml:space="preserve">Here we test the hypothesis that performance and preference of pea aphid </w:t>
      </w:r>
      <w:r w:rsidR="00666F49">
        <w:rPr>
          <w:lang w:val="en-US"/>
        </w:rPr>
        <w:t>biotype</w:t>
      </w:r>
      <w:r w:rsidR="00397DAF">
        <w:rPr>
          <w:lang w:val="en-US"/>
        </w:rPr>
        <w:t xml:space="preserve">s across a panel of potential host plants is altered when these plants are infected with PEMV or BLRV. We evaluate the effects of virus infection on the preference performance relationships among these hosts and aphid </w:t>
      </w:r>
      <w:r w:rsidR="00666F49">
        <w:rPr>
          <w:lang w:val="en-US"/>
        </w:rPr>
        <w:t>biotype</w:t>
      </w:r>
      <w:r w:rsidR="00397DAF">
        <w:rPr>
          <w:lang w:val="en-US"/>
        </w:rPr>
        <w:t>s. We interpret the results in the context of horizontal transmission of the viruses among these hosts</w:t>
      </w:r>
      <w:r w:rsidR="000165B9">
        <w:rPr>
          <w:lang w:val="en-US"/>
        </w:rPr>
        <w:t>.</w:t>
      </w:r>
    </w:p>
    <w:p w14:paraId="1EA8412C" w14:textId="1EF6617B" w:rsidR="00B41EA8" w:rsidRDefault="00B41EA8" w:rsidP="00626AAA">
      <w:pPr>
        <w:pStyle w:val="Ttulo1"/>
        <w:rPr>
          <w:lang w:val="en-US"/>
        </w:rPr>
      </w:pPr>
      <w:r w:rsidRPr="5FCD8171">
        <w:rPr>
          <w:lang w:val="en-US"/>
        </w:rPr>
        <w:t xml:space="preserve">Materials and </w:t>
      </w:r>
      <w:r w:rsidR="00AE3971" w:rsidRPr="5FCD8171">
        <w:rPr>
          <w:lang w:val="en-US"/>
        </w:rPr>
        <w:t>m</w:t>
      </w:r>
      <w:r w:rsidRPr="5FCD8171">
        <w:rPr>
          <w:lang w:val="en-US"/>
        </w:rPr>
        <w:t>ethods</w:t>
      </w:r>
    </w:p>
    <w:p w14:paraId="3CD03374" w14:textId="6BFC7CE6" w:rsidR="003B382F" w:rsidRDefault="61280186" w:rsidP="5FCD8171">
      <w:pPr>
        <w:pStyle w:val="Ttulo2"/>
        <w:rPr>
          <w:rFonts w:eastAsia="Calibri"/>
          <w:bCs/>
          <w:color w:val="000000" w:themeColor="text1"/>
          <w:szCs w:val="22"/>
          <w:lang w:val="en-US"/>
        </w:rPr>
      </w:pPr>
      <w:commentRangeStart w:id="0"/>
      <w:commentRangeStart w:id="1"/>
      <w:r w:rsidRPr="5FCD8171">
        <w:rPr>
          <w:szCs w:val="22"/>
          <w:lang w:val="en-US"/>
        </w:rPr>
        <w:t xml:space="preserve">Aphid and Virus Colonies and Treatments </w:t>
      </w:r>
      <w:commentRangeEnd w:id="0"/>
      <w:r w:rsidR="00FF414B">
        <w:rPr>
          <w:rStyle w:val="Refdecomentario"/>
          <w:rFonts w:eastAsiaTheme="minorHAnsi" w:cstheme="minorBidi"/>
          <w:b w:val="0"/>
        </w:rPr>
        <w:commentReference w:id="0"/>
      </w:r>
      <w:commentRangeEnd w:id="1"/>
      <w:r w:rsidR="007369A4">
        <w:rPr>
          <w:rStyle w:val="Refdecomentario"/>
          <w:rFonts w:eastAsiaTheme="minorHAnsi" w:cstheme="minorBidi"/>
          <w:b w:val="0"/>
        </w:rPr>
        <w:commentReference w:id="1"/>
      </w:r>
    </w:p>
    <w:p w14:paraId="3C964C91" w14:textId="7DAB41B6" w:rsidR="003B382F" w:rsidRDefault="61280186" w:rsidP="5FCD8171">
      <w:pPr>
        <w:rPr>
          <w:rFonts w:eastAsia="Times New Roman" w:cs="Times New Roman"/>
          <w:color w:val="000000" w:themeColor="text1"/>
          <w:lang w:val="en-US"/>
        </w:rPr>
      </w:pPr>
      <w:r w:rsidRPr="5FCD8171">
        <w:rPr>
          <w:rFonts w:eastAsia="Times New Roman" w:cs="Times New Roman"/>
          <w:color w:val="000000" w:themeColor="text1"/>
          <w:lang w:val="en-US"/>
        </w:rPr>
        <w:t xml:space="preserve">Five clonal colonies of pea aphid, </w:t>
      </w:r>
      <w:proofErr w:type="spellStart"/>
      <w:r w:rsidRPr="5FCD8171">
        <w:rPr>
          <w:rFonts w:eastAsia="Times New Roman" w:cs="Times New Roman"/>
          <w:i/>
          <w:iCs/>
          <w:color w:val="000000" w:themeColor="text1"/>
          <w:lang w:val="en-US"/>
        </w:rPr>
        <w:t>Acyrthosiphon</w:t>
      </w:r>
      <w:proofErr w:type="spellEnd"/>
      <w:r w:rsidRPr="5FCD8171">
        <w:rPr>
          <w:rFonts w:eastAsia="Times New Roman" w:cs="Times New Roman"/>
          <w:i/>
          <w:iCs/>
          <w:color w:val="000000" w:themeColor="text1"/>
          <w:lang w:val="en-US"/>
        </w:rPr>
        <w:t xml:space="preserve"> </w:t>
      </w:r>
      <w:proofErr w:type="spellStart"/>
      <w:r w:rsidRPr="5FCD8171">
        <w:rPr>
          <w:rFonts w:eastAsia="Times New Roman" w:cs="Times New Roman"/>
          <w:i/>
          <w:iCs/>
          <w:color w:val="000000" w:themeColor="text1"/>
          <w:lang w:val="en-US"/>
        </w:rPr>
        <w:t>pisum</w:t>
      </w:r>
      <w:proofErr w:type="spellEnd"/>
      <w:r w:rsidRPr="5FCD8171">
        <w:rPr>
          <w:rFonts w:eastAsia="Times New Roman" w:cs="Times New Roman"/>
          <w:color w:val="000000" w:themeColor="text1"/>
          <w:lang w:val="en-US"/>
        </w:rPr>
        <w:t xml:space="preserve">, were established from individual apterous reproductive </w:t>
      </w:r>
      <w:proofErr w:type="gramStart"/>
      <w:r w:rsidRPr="5FCD8171">
        <w:rPr>
          <w:rFonts w:eastAsia="Times New Roman" w:cs="Times New Roman"/>
          <w:color w:val="000000" w:themeColor="text1"/>
          <w:lang w:val="en-US"/>
        </w:rPr>
        <w:t>aphids</w:t>
      </w:r>
      <w:proofErr w:type="gramEnd"/>
      <w:r w:rsidRPr="5FCD8171">
        <w:rPr>
          <w:rFonts w:eastAsia="Times New Roman" w:cs="Times New Roman"/>
          <w:color w:val="000000" w:themeColor="text1"/>
          <w:lang w:val="en-US"/>
        </w:rPr>
        <w:t xml:space="preserve"> field-collected from pea, vetch, clover, or alfalfa near Moscow ID (46.7325° N, 116.9992° W, 786 </w:t>
      </w:r>
      <w:proofErr w:type="spellStart"/>
      <w:r w:rsidRPr="5FCD8171">
        <w:rPr>
          <w:rFonts w:eastAsia="Times New Roman" w:cs="Times New Roman"/>
          <w:color w:val="000000" w:themeColor="text1"/>
          <w:lang w:val="en-US"/>
        </w:rPr>
        <w:t>m.a.s.l</w:t>
      </w:r>
      <w:proofErr w:type="spellEnd"/>
      <w:r w:rsidRPr="5FCD8171">
        <w:rPr>
          <w:rFonts w:eastAsia="Times New Roman" w:cs="Times New Roman"/>
          <w:color w:val="000000" w:themeColor="text1"/>
          <w:lang w:val="en-US"/>
        </w:rPr>
        <w:t xml:space="preserve">.) or near McMinnville OR (45.2108° N, 123.1945° W, 40 </w:t>
      </w:r>
      <w:proofErr w:type="spellStart"/>
      <w:r w:rsidRPr="5FCD8171">
        <w:rPr>
          <w:rFonts w:eastAsia="Times New Roman" w:cs="Times New Roman"/>
          <w:color w:val="000000" w:themeColor="text1"/>
          <w:lang w:val="en-US"/>
        </w:rPr>
        <w:t>m.a.s.l</w:t>
      </w:r>
      <w:proofErr w:type="spellEnd"/>
      <w:r w:rsidRPr="5FCD8171">
        <w:rPr>
          <w:rFonts w:eastAsia="Times New Roman" w:cs="Times New Roman"/>
          <w:color w:val="000000" w:themeColor="text1"/>
          <w:lang w:val="en-US"/>
        </w:rPr>
        <w:t xml:space="preserve">.) in 2017. The aphid </w:t>
      </w:r>
      <w:r w:rsidR="00666F49">
        <w:rPr>
          <w:rFonts w:eastAsia="Times New Roman" w:cs="Times New Roman"/>
          <w:color w:val="000000" w:themeColor="text1"/>
          <w:lang w:val="en-US"/>
        </w:rPr>
        <w:t>genotype</w:t>
      </w:r>
      <w:r w:rsidRPr="5FCD8171">
        <w:rPr>
          <w:rFonts w:eastAsia="Times New Roman" w:cs="Times New Roman"/>
          <w:color w:val="000000" w:themeColor="text1"/>
          <w:lang w:val="en-US"/>
        </w:rPr>
        <w:t>s were as follows: Two collected from alfalfa and exhibiting better performance on alfalfa, AL-PK-ID and AL-GN-</w:t>
      </w:r>
      <w:proofErr w:type="gramStart"/>
      <w:r w:rsidRPr="5FCD8171">
        <w:rPr>
          <w:rFonts w:eastAsia="Times New Roman" w:cs="Times New Roman"/>
          <w:color w:val="000000" w:themeColor="text1"/>
          <w:lang w:val="en-US"/>
        </w:rPr>
        <w:t>OR,</w:t>
      </w:r>
      <w:proofErr w:type="gramEnd"/>
      <w:r w:rsidR="00FB28CB">
        <w:rPr>
          <w:rFonts w:eastAsia="Times New Roman" w:cs="Times New Roman"/>
          <w:color w:val="000000" w:themeColor="text1"/>
          <w:lang w:val="en-US"/>
        </w:rPr>
        <w:t xml:space="preserve"> hereafter referred to</w:t>
      </w:r>
      <w:r w:rsidR="00B318B2">
        <w:rPr>
          <w:rFonts w:eastAsia="Times New Roman" w:cs="Times New Roman"/>
          <w:color w:val="000000" w:themeColor="text1"/>
          <w:lang w:val="en-US"/>
        </w:rPr>
        <w:t xml:space="preserve"> as</w:t>
      </w:r>
      <w:r w:rsidR="00FB28CB">
        <w:rPr>
          <w:rFonts w:eastAsia="Times New Roman" w:cs="Times New Roman"/>
          <w:color w:val="000000" w:themeColor="text1"/>
          <w:lang w:val="en-US"/>
        </w:rPr>
        <w:t xml:space="preserve"> “alfalfa” </w:t>
      </w:r>
      <w:r w:rsidR="00666F49">
        <w:rPr>
          <w:rFonts w:eastAsia="Times New Roman" w:cs="Times New Roman"/>
          <w:color w:val="000000" w:themeColor="text1"/>
          <w:lang w:val="en-US"/>
        </w:rPr>
        <w:t>biotype</w:t>
      </w:r>
      <w:r w:rsidR="0034792A">
        <w:rPr>
          <w:rFonts w:eastAsia="Times New Roman" w:cs="Times New Roman"/>
          <w:color w:val="000000" w:themeColor="text1"/>
          <w:lang w:val="en-US"/>
        </w:rPr>
        <w:t>s,</w:t>
      </w:r>
      <w:r w:rsidRPr="5FCD8171">
        <w:rPr>
          <w:rFonts w:eastAsia="Times New Roman" w:cs="Times New Roman"/>
          <w:color w:val="000000" w:themeColor="text1"/>
          <w:lang w:val="en-US"/>
        </w:rPr>
        <w:t xml:space="preserve"> two collected from pea, PA-GN-ID and PA-GN-OR and one collected from clover, CL-PK-OR and exhibiting better performance on pea</w:t>
      </w:r>
      <w:r w:rsidR="00135C6B">
        <w:rPr>
          <w:rFonts w:eastAsia="Times New Roman" w:cs="Times New Roman"/>
          <w:color w:val="000000" w:themeColor="text1"/>
          <w:lang w:val="en-US"/>
        </w:rPr>
        <w:t xml:space="preserve">, hereafter referred </w:t>
      </w:r>
      <w:r w:rsidR="00B318B2">
        <w:rPr>
          <w:rFonts w:eastAsia="Times New Roman" w:cs="Times New Roman"/>
          <w:color w:val="000000" w:themeColor="text1"/>
          <w:lang w:val="en-US"/>
        </w:rPr>
        <w:t>to</w:t>
      </w:r>
      <w:r w:rsidR="00135C6B">
        <w:rPr>
          <w:rFonts w:eastAsia="Times New Roman" w:cs="Times New Roman"/>
          <w:color w:val="000000" w:themeColor="text1"/>
          <w:lang w:val="en-US"/>
        </w:rPr>
        <w:t xml:space="preserve"> </w:t>
      </w:r>
      <w:r w:rsidR="00B318B2">
        <w:rPr>
          <w:rFonts w:eastAsia="Times New Roman" w:cs="Times New Roman"/>
          <w:color w:val="000000" w:themeColor="text1"/>
          <w:lang w:val="en-US"/>
        </w:rPr>
        <w:t>as</w:t>
      </w:r>
      <w:r w:rsidR="00135C6B">
        <w:rPr>
          <w:rFonts w:eastAsia="Times New Roman" w:cs="Times New Roman"/>
          <w:color w:val="000000" w:themeColor="text1"/>
          <w:lang w:val="en-US"/>
        </w:rPr>
        <w:t xml:space="preserve"> “pea” </w:t>
      </w:r>
      <w:r w:rsidR="00666F49">
        <w:rPr>
          <w:rFonts w:eastAsia="Times New Roman" w:cs="Times New Roman"/>
          <w:color w:val="000000" w:themeColor="text1"/>
          <w:lang w:val="en-US"/>
        </w:rPr>
        <w:t>biotype</w:t>
      </w:r>
      <w:r w:rsidR="00135C6B">
        <w:rPr>
          <w:rFonts w:eastAsia="Times New Roman" w:cs="Times New Roman"/>
          <w:color w:val="000000" w:themeColor="text1"/>
          <w:lang w:val="en-US"/>
        </w:rPr>
        <w:t>s</w:t>
      </w:r>
      <w:r w:rsidRPr="5FCD8171">
        <w:rPr>
          <w:rFonts w:eastAsia="Times New Roman" w:cs="Times New Roman"/>
          <w:color w:val="000000" w:themeColor="text1"/>
          <w:lang w:val="en-US"/>
        </w:rPr>
        <w:t>. Clones with designation PK are pink and those with designation GN are green; clones with designation OR were collected in Oregon those with designation ID were collected in Idaho. These colonies were maintained in a greenhouse at the Manis Entomological Laboratory at the University of Idaho in individual 60- by 60- by 60-cm mesh tents (</w:t>
      </w:r>
      <w:proofErr w:type="spellStart"/>
      <w:r w:rsidRPr="5FCD8171">
        <w:rPr>
          <w:rFonts w:eastAsia="Times New Roman" w:cs="Times New Roman"/>
          <w:color w:val="000000" w:themeColor="text1"/>
          <w:lang w:val="en-US"/>
        </w:rPr>
        <w:t>BugDorm</w:t>
      </w:r>
      <w:proofErr w:type="spellEnd"/>
      <w:r w:rsidRPr="5FCD8171">
        <w:rPr>
          <w:rFonts w:eastAsia="Times New Roman" w:cs="Times New Roman"/>
          <w:color w:val="000000" w:themeColor="text1"/>
          <w:lang w:val="en-US"/>
        </w:rPr>
        <w:t xml:space="preserve"> 2120F; </w:t>
      </w:r>
      <w:proofErr w:type="spellStart"/>
      <w:r w:rsidRPr="5FCD8171">
        <w:rPr>
          <w:rFonts w:eastAsia="Times New Roman" w:cs="Times New Roman"/>
          <w:color w:val="000000" w:themeColor="text1"/>
          <w:lang w:val="en-US"/>
        </w:rPr>
        <w:t>BioQuip</w:t>
      </w:r>
      <w:proofErr w:type="spellEnd"/>
      <w:r w:rsidRPr="5FCD8171">
        <w:rPr>
          <w:rFonts w:eastAsia="Times New Roman" w:cs="Times New Roman"/>
          <w:color w:val="000000" w:themeColor="text1"/>
          <w:lang w:val="en-US"/>
        </w:rPr>
        <w:t>, Rancho Dominguez, CA) under the following environmental conditions: 20 ± 2°C, photoperiod of 18:6 (L:D) h, and 50% RH. Colonies were reared on potted fava bean plants (</w:t>
      </w:r>
      <w:r w:rsidRPr="5FCD8171">
        <w:rPr>
          <w:rFonts w:eastAsia="Times New Roman" w:cs="Times New Roman"/>
          <w:i/>
          <w:iCs/>
          <w:color w:val="000000" w:themeColor="text1"/>
          <w:lang w:val="en-US"/>
        </w:rPr>
        <w:t xml:space="preserve">Vicia </w:t>
      </w:r>
      <w:proofErr w:type="spellStart"/>
      <w:r w:rsidRPr="5FCD8171">
        <w:rPr>
          <w:rFonts w:eastAsia="Times New Roman" w:cs="Times New Roman"/>
          <w:i/>
          <w:iCs/>
          <w:color w:val="000000" w:themeColor="text1"/>
          <w:lang w:val="en-US"/>
        </w:rPr>
        <w:t>faba</w:t>
      </w:r>
      <w:proofErr w:type="spellEnd"/>
      <w:r w:rsidRPr="5FCD8171">
        <w:rPr>
          <w:rFonts w:eastAsia="Times New Roman" w:cs="Times New Roman"/>
          <w:color w:val="000000" w:themeColor="text1"/>
          <w:lang w:val="en-US"/>
        </w:rPr>
        <w:t xml:space="preserve"> L.), a universal host for pea aphid </w:t>
      </w:r>
      <w:r w:rsidR="00D4419A">
        <w:rPr>
          <w:rFonts w:eastAsia="Times New Roman" w:cs="Times New Roman"/>
          <w:color w:val="000000" w:themeColor="text1"/>
          <w:lang w:val="en-US"/>
        </w:rPr>
        <w:fldChar w:fldCharType="begin"/>
      </w:r>
      <w:r w:rsidR="004A4F67">
        <w:rPr>
          <w:rFonts w:eastAsia="Times New Roman" w:cs="Times New Roman"/>
          <w:color w:val="000000" w:themeColor="text1"/>
          <w:lang w:val="en-US"/>
        </w:rPr>
        <w:instrText xml:space="preserve"> ADDIN EN.CITE &lt;EndNote&gt;&lt;Cite&gt;&lt;Author&gt;Peccoud&lt;/Author&gt;&lt;Year&gt;2014&lt;/Year&gt;&lt;RecNum&gt;2026&lt;/RecNum&gt;&lt;DisplayText&gt;(Peccoud et al., 2014)&lt;/DisplayText&gt;&lt;record&gt;&lt;rec-number&gt;2026&lt;/rec-number&gt;&lt;foreign-keys&gt;&lt;key app="EN" db-id="vv5z5rzf7tsernexazoxwp5hrep9zftffrwv" timestamp="1684209786" guid="47c3d665-8d14-4362-98e0-8e185cbc721f"&gt;2026&lt;/key&gt;&lt;/foreign-keys&gt;&lt;ref-type name="Journal Article"&gt;17&lt;/ref-type&gt;&lt;contributors&gt;&lt;authors&gt;&lt;author&gt;Peccoud, Jean&lt;/author&gt;&lt;author&gt;de la Huerta, Manon&lt;/author&gt;&lt;author&gt;Bonhomme, Joël&lt;/author&gt;&lt;author&gt;Laurence, Cindy&lt;/author&gt;&lt;author&gt;Outreman, Yannick&lt;/author&gt;&lt;author&gt;Smadja, Carole M.&lt;/author&gt;&lt;author&gt;Simon, Jean-Christophe&lt;/author&gt;&lt;/authors&gt;&lt;/contributors&gt;&lt;titles&gt;&lt;title&gt;Widespread Host-Dependent Hybrid Unfitness In The Pea Aphid Species Complex&lt;/title&gt;&lt;secondary-title&gt;Evolution&lt;/secondary-title&gt;&lt;/titles&gt;&lt;periodical&gt;&lt;full-title&gt;Evolution&lt;/full-title&gt;&lt;/periodical&gt;&lt;pages&gt;2983-2995&lt;/pages&gt;&lt;volume&gt;68&lt;/volume&gt;&lt;number&gt;10&lt;/number&gt;&lt;dates&gt;&lt;year&gt;2014&lt;/year&gt;&lt;/dates&gt;&lt;publisher&gt;Society for the Study of Evolution&lt;/publisher&gt;&lt;isbn&gt;00143820, 15585646&lt;/isbn&gt;&lt;urls&gt;&lt;related-urls&gt;&lt;url&gt;http://www.jstor.org/stable/24033652&lt;/url&gt;&lt;/related-urls&gt;&lt;/urls&gt;&lt;custom1&gt;Full publication date: OCTOBER 2014&lt;/custom1&gt;&lt;remote-database-name&gt;JSTOR&lt;/remote-database-name&gt;&lt;access-date&gt;2023/05/11/&lt;/access-date&gt;&lt;/record&gt;&lt;/Cite&gt;&lt;/EndNote&gt;</w:instrText>
      </w:r>
      <w:r w:rsidR="00D4419A">
        <w:rPr>
          <w:rFonts w:eastAsia="Times New Roman" w:cs="Times New Roman"/>
          <w:color w:val="000000" w:themeColor="text1"/>
          <w:lang w:val="en-US"/>
        </w:rPr>
        <w:fldChar w:fldCharType="separate"/>
      </w:r>
      <w:r w:rsidR="00D4419A">
        <w:rPr>
          <w:rFonts w:eastAsia="Times New Roman" w:cs="Times New Roman"/>
          <w:noProof/>
          <w:color w:val="000000" w:themeColor="text1"/>
          <w:lang w:val="en-US"/>
        </w:rPr>
        <w:t>(Peccoud et al., 2014)</w:t>
      </w:r>
      <w:r w:rsidR="00D4419A">
        <w:rPr>
          <w:rFonts w:eastAsia="Times New Roman" w:cs="Times New Roman"/>
          <w:color w:val="000000" w:themeColor="text1"/>
          <w:lang w:val="en-US"/>
        </w:rPr>
        <w:fldChar w:fldCharType="end"/>
      </w:r>
      <w:r w:rsidRPr="5FCD8171">
        <w:rPr>
          <w:rFonts w:eastAsia="Times New Roman" w:cs="Times New Roman"/>
          <w:color w:val="000000" w:themeColor="text1"/>
          <w:lang w:val="en-US"/>
        </w:rPr>
        <w:t xml:space="preserve"> for at least 20 generations prior to use in experiments. It was confirmed that colonies were genetically separate using 12 autosomal microsatellite loci </w:t>
      </w:r>
      <w:r w:rsidR="006E406F">
        <w:rPr>
          <w:rFonts w:eastAsia="Times New Roman" w:cs="Times New Roman"/>
          <w:color w:val="000000" w:themeColor="text1"/>
          <w:lang w:val="en-US"/>
        </w:rPr>
        <w:t>[</w:t>
      </w:r>
      <w:r w:rsidRPr="5FCD8171">
        <w:rPr>
          <w:rFonts w:eastAsia="Times New Roman" w:cs="Times New Roman"/>
          <w:color w:val="000000" w:themeColor="text1"/>
          <w:lang w:val="en-US"/>
        </w:rPr>
        <w:t xml:space="preserve">described in </w:t>
      </w:r>
      <w:r w:rsidR="00FF3605">
        <w:rPr>
          <w:rFonts w:eastAsia="Times New Roman" w:cs="Times New Roman"/>
          <w:color w:val="000000" w:themeColor="text1"/>
          <w:lang w:val="en-US"/>
        </w:rPr>
        <w:fldChar w:fldCharType="begin"/>
      </w:r>
      <w:r w:rsidR="004A4F67">
        <w:rPr>
          <w:rFonts w:eastAsia="Times New Roman" w:cs="Times New Roman"/>
          <w:color w:val="000000" w:themeColor="text1"/>
          <w:lang w:val="en-US"/>
        </w:rPr>
        <w:instrText xml:space="preserve"> ADDIN EN.CITE &lt;EndNote&gt;&lt;Cite AuthorYear="1"&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FF3605">
        <w:rPr>
          <w:rFonts w:eastAsia="Times New Roman" w:cs="Times New Roman"/>
          <w:color w:val="000000" w:themeColor="text1"/>
          <w:lang w:val="en-US"/>
        </w:rPr>
        <w:fldChar w:fldCharType="separate"/>
      </w:r>
      <w:r w:rsidR="006E406F">
        <w:rPr>
          <w:rFonts w:eastAsia="Times New Roman" w:cs="Times New Roman"/>
          <w:noProof/>
          <w:color w:val="000000" w:themeColor="text1"/>
          <w:lang w:val="en-US"/>
        </w:rPr>
        <w:t>Eigenbrode et al. (2016)</w:t>
      </w:r>
      <w:r w:rsidR="00FF3605">
        <w:rPr>
          <w:rFonts w:eastAsia="Times New Roman" w:cs="Times New Roman"/>
          <w:color w:val="000000" w:themeColor="text1"/>
          <w:lang w:val="en-US"/>
        </w:rPr>
        <w:fldChar w:fldCharType="end"/>
      </w:r>
      <w:r w:rsidR="006E406F">
        <w:rPr>
          <w:rFonts w:eastAsia="Times New Roman" w:cs="Times New Roman"/>
          <w:color w:val="000000" w:themeColor="text1"/>
          <w:lang w:val="en-US"/>
        </w:rPr>
        <w:t>]</w:t>
      </w:r>
      <w:r w:rsidR="004356A5">
        <w:rPr>
          <w:rFonts w:eastAsia="Times New Roman" w:cs="Times New Roman"/>
          <w:color w:val="000000" w:themeColor="text1"/>
          <w:lang w:val="en-US"/>
        </w:rPr>
        <w:t>.</w:t>
      </w:r>
    </w:p>
    <w:p w14:paraId="7F4F4122" w14:textId="3658F349" w:rsidR="003B382F" w:rsidRDefault="61280186" w:rsidP="5FCD8171">
      <w:pPr>
        <w:rPr>
          <w:rFonts w:eastAsia="Times New Roman" w:cs="Times New Roman"/>
          <w:color w:val="000000" w:themeColor="text1"/>
          <w:lang w:val="en-US"/>
        </w:rPr>
      </w:pPr>
      <w:r w:rsidRPr="5FCD8171">
        <w:rPr>
          <w:rFonts w:eastAsia="Times New Roman" w:cs="Times New Roman"/>
          <w:color w:val="000000" w:themeColor="text1"/>
          <w:lang w:val="en-US"/>
        </w:rPr>
        <w:t>Plant species used in the study were pea (</w:t>
      </w:r>
      <w:r w:rsidRPr="5FCD8171">
        <w:rPr>
          <w:rFonts w:eastAsia="Times New Roman" w:cs="Times New Roman"/>
          <w:i/>
          <w:iCs/>
          <w:color w:val="000000" w:themeColor="text1"/>
          <w:lang w:val="en-US"/>
        </w:rPr>
        <w:t>Pisum sativum</w:t>
      </w:r>
      <w:r w:rsidRPr="5FCD8171">
        <w:rPr>
          <w:rFonts w:eastAsia="Times New Roman" w:cs="Times New Roman"/>
          <w:color w:val="000000" w:themeColor="text1"/>
          <w:lang w:val="en-US"/>
        </w:rPr>
        <w:t xml:space="preserve"> L.), red clover (</w:t>
      </w:r>
      <w:proofErr w:type="spellStart"/>
      <w:r w:rsidRPr="5FCD8171">
        <w:rPr>
          <w:rFonts w:eastAsia="Times New Roman" w:cs="Times New Roman"/>
          <w:i/>
          <w:iCs/>
          <w:color w:val="000000" w:themeColor="text1"/>
          <w:lang w:val="en-US"/>
        </w:rPr>
        <w:t>Trifolilium</w:t>
      </w:r>
      <w:proofErr w:type="spellEnd"/>
      <w:r w:rsidRPr="5FCD8171">
        <w:rPr>
          <w:rFonts w:eastAsia="Times New Roman" w:cs="Times New Roman"/>
          <w:i/>
          <w:iCs/>
          <w:color w:val="000000" w:themeColor="text1"/>
          <w:lang w:val="en-US"/>
        </w:rPr>
        <w:t xml:space="preserve"> pratense</w:t>
      </w:r>
      <w:r w:rsidRPr="5FCD8171">
        <w:rPr>
          <w:rFonts w:eastAsia="Times New Roman" w:cs="Times New Roman"/>
          <w:color w:val="000000" w:themeColor="text1"/>
          <w:lang w:val="en-US"/>
        </w:rPr>
        <w:t xml:space="preserve"> L.), common vetch (</w:t>
      </w:r>
      <w:r w:rsidRPr="5FCD8171">
        <w:rPr>
          <w:rFonts w:eastAsia="Times New Roman" w:cs="Times New Roman"/>
          <w:i/>
          <w:iCs/>
          <w:color w:val="000000" w:themeColor="text1"/>
          <w:lang w:val="en-US"/>
        </w:rPr>
        <w:t>Vicia sativa</w:t>
      </w:r>
      <w:r w:rsidRPr="5FCD8171">
        <w:rPr>
          <w:rFonts w:eastAsia="Times New Roman" w:cs="Times New Roman"/>
          <w:color w:val="000000" w:themeColor="text1"/>
          <w:lang w:val="en-US"/>
        </w:rPr>
        <w:t xml:space="preserve"> L.), alfalfa (</w:t>
      </w:r>
      <w:r w:rsidRPr="5FCD8171">
        <w:rPr>
          <w:rFonts w:eastAsia="Times New Roman" w:cs="Times New Roman"/>
          <w:i/>
          <w:iCs/>
          <w:color w:val="000000" w:themeColor="text1"/>
          <w:lang w:val="en-US"/>
        </w:rPr>
        <w:t>Medicago sativa</w:t>
      </w:r>
      <w:r w:rsidRPr="5FCD8171">
        <w:rPr>
          <w:rFonts w:eastAsia="Times New Roman" w:cs="Times New Roman"/>
          <w:color w:val="000000" w:themeColor="text1"/>
          <w:lang w:val="en-US"/>
        </w:rPr>
        <w:t xml:space="preserve"> L.), lentil (</w:t>
      </w:r>
      <w:r w:rsidRPr="5FCD8171">
        <w:rPr>
          <w:rFonts w:eastAsia="Times New Roman" w:cs="Times New Roman"/>
          <w:i/>
          <w:iCs/>
          <w:color w:val="000000" w:themeColor="text1"/>
          <w:lang w:val="en-US"/>
        </w:rPr>
        <w:t>Lens culinaris</w:t>
      </w:r>
      <w:r w:rsidRPr="5FCD8171">
        <w:rPr>
          <w:rFonts w:eastAsia="Times New Roman" w:cs="Times New Roman"/>
          <w:color w:val="000000" w:themeColor="text1"/>
          <w:lang w:val="en-US"/>
        </w:rPr>
        <w:t xml:space="preserve"> </w:t>
      </w:r>
      <w:proofErr w:type="spellStart"/>
      <w:r w:rsidRPr="5FCD8171">
        <w:rPr>
          <w:rFonts w:eastAsia="Times New Roman" w:cs="Times New Roman"/>
          <w:color w:val="000000" w:themeColor="text1"/>
          <w:lang w:val="en-US"/>
        </w:rPr>
        <w:t>Medik</w:t>
      </w:r>
      <w:proofErr w:type="spellEnd"/>
      <w:r w:rsidRPr="5FCD8171">
        <w:rPr>
          <w:rFonts w:eastAsia="Times New Roman" w:cs="Times New Roman"/>
          <w:color w:val="000000" w:themeColor="text1"/>
          <w:lang w:val="en-US"/>
        </w:rPr>
        <w:t xml:space="preserve">.), and </w:t>
      </w:r>
      <w:proofErr w:type="spellStart"/>
      <w:r w:rsidRPr="5FCD8171">
        <w:rPr>
          <w:rFonts w:eastAsia="Times New Roman" w:cs="Times New Roman"/>
          <w:color w:val="000000" w:themeColor="text1"/>
          <w:lang w:val="en-US"/>
        </w:rPr>
        <w:t>faba</w:t>
      </w:r>
      <w:proofErr w:type="spellEnd"/>
      <w:r w:rsidRPr="5FCD8171">
        <w:rPr>
          <w:rFonts w:eastAsia="Times New Roman" w:cs="Times New Roman"/>
          <w:color w:val="000000" w:themeColor="text1"/>
          <w:lang w:val="en-US"/>
        </w:rPr>
        <w:t xml:space="preserve"> bean (</w:t>
      </w:r>
      <w:r w:rsidRPr="5FCD8171">
        <w:rPr>
          <w:rFonts w:eastAsia="Times New Roman" w:cs="Times New Roman"/>
          <w:i/>
          <w:iCs/>
          <w:color w:val="000000" w:themeColor="text1"/>
          <w:lang w:val="en-US"/>
        </w:rPr>
        <w:t xml:space="preserve">Vicia </w:t>
      </w:r>
      <w:proofErr w:type="spellStart"/>
      <w:r w:rsidRPr="5FCD8171">
        <w:rPr>
          <w:rFonts w:eastAsia="Times New Roman" w:cs="Times New Roman"/>
          <w:i/>
          <w:iCs/>
          <w:color w:val="000000" w:themeColor="text1"/>
          <w:lang w:val="en-US"/>
        </w:rPr>
        <w:t>faba</w:t>
      </w:r>
      <w:proofErr w:type="spellEnd"/>
      <w:r w:rsidRPr="5FCD8171">
        <w:rPr>
          <w:rFonts w:eastAsia="Times New Roman" w:cs="Times New Roman"/>
          <w:color w:val="000000" w:themeColor="text1"/>
          <w:lang w:val="en-US"/>
        </w:rPr>
        <w:t xml:space="preserve">). All were grown from commercial seed in a greenhouse with conditions identical to those for maintaining insect colonies. As required for experiments, plants were infected </w:t>
      </w:r>
      <w:r w:rsidRPr="5FCD8171">
        <w:rPr>
          <w:rFonts w:eastAsia="Times New Roman" w:cs="Times New Roman"/>
          <w:color w:val="000000" w:themeColor="text1"/>
          <w:lang w:val="en-US"/>
        </w:rPr>
        <w:lastRenderedPageBreak/>
        <w:t xml:space="preserve">with either </w:t>
      </w:r>
      <w:r w:rsidRPr="5FCD8171">
        <w:rPr>
          <w:rFonts w:eastAsia="Times New Roman" w:cs="Times New Roman"/>
          <w:i/>
          <w:iCs/>
          <w:color w:val="000000" w:themeColor="text1"/>
          <w:lang w:val="en-US"/>
        </w:rPr>
        <w:t>Pea enation mosaic virus</w:t>
      </w:r>
      <w:r w:rsidR="00683386">
        <w:rPr>
          <w:rFonts w:eastAsia="Times New Roman" w:cs="Times New Roman"/>
          <w:color w:val="000000" w:themeColor="text1"/>
          <w:lang w:val="en-US"/>
        </w:rPr>
        <w:t xml:space="preserve"> </w:t>
      </w:r>
      <w:r w:rsidRPr="5FCD8171">
        <w:rPr>
          <w:rFonts w:eastAsia="Times New Roman" w:cs="Times New Roman"/>
          <w:color w:val="000000" w:themeColor="text1"/>
          <w:lang w:val="en-US"/>
        </w:rPr>
        <w:t xml:space="preserve">(PEMV) or </w:t>
      </w:r>
      <w:r w:rsidRPr="5FCD8171">
        <w:rPr>
          <w:rFonts w:eastAsia="Times New Roman" w:cs="Times New Roman"/>
          <w:i/>
          <w:iCs/>
          <w:color w:val="000000" w:themeColor="text1"/>
          <w:lang w:val="en-US"/>
        </w:rPr>
        <w:t>Bean leaf roll virus</w:t>
      </w:r>
      <w:r w:rsidRPr="5FCD8171">
        <w:rPr>
          <w:rFonts w:eastAsia="Times New Roman" w:cs="Times New Roman"/>
          <w:color w:val="000000" w:themeColor="text1"/>
          <w:lang w:val="en-US"/>
        </w:rPr>
        <w:t xml:space="preserve"> (BLRV). Infectious colonies of pea aphid on </w:t>
      </w:r>
      <w:r w:rsidRPr="5FCD8171">
        <w:rPr>
          <w:rFonts w:eastAsia="Times New Roman" w:cs="Times New Roman"/>
          <w:i/>
          <w:iCs/>
          <w:color w:val="000000" w:themeColor="text1"/>
          <w:lang w:val="en-US"/>
        </w:rPr>
        <w:t xml:space="preserve">V. </w:t>
      </w:r>
      <w:proofErr w:type="spellStart"/>
      <w:r w:rsidRPr="5FCD8171">
        <w:rPr>
          <w:rFonts w:eastAsia="Times New Roman" w:cs="Times New Roman"/>
          <w:i/>
          <w:iCs/>
          <w:color w:val="000000" w:themeColor="text1"/>
          <w:lang w:val="en-US"/>
        </w:rPr>
        <w:t>faba</w:t>
      </w:r>
      <w:proofErr w:type="spellEnd"/>
      <w:r w:rsidRPr="5FCD8171">
        <w:rPr>
          <w:rFonts w:eastAsia="Times New Roman" w:cs="Times New Roman"/>
          <w:color w:val="000000" w:themeColor="text1"/>
          <w:lang w:val="en-US"/>
        </w:rPr>
        <w:t xml:space="preserve"> infected with either virus </w:t>
      </w:r>
      <w:proofErr w:type="gramStart"/>
      <w:r w:rsidRPr="5FCD8171">
        <w:rPr>
          <w:rFonts w:eastAsia="Times New Roman" w:cs="Times New Roman"/>
          <w:color w:val="000000" w:themeColor="text1"/>
          <w:lang w:val="en-US"/>
        </w:rPr>
        <w:t>were</w:t>
      </w:r>
      <w:proofErr w:type="gramEnd"/>
      <w:r w:rsidRPr="5FCD8171">
        <w:rPr>
          <w:rFonts w:eastAsia="Times New Roman" w:cs="Times New Roman"/>
          <w:color w:val="000000" w:themeColor="text1"/>
          <w:lang w:val="en-US"/>
        </w:rPr>
        <w:t xml:space="preserve"> maintained for this purpose. The virus isolates were collected from commercial fields </w:t>
      </w:r>
      <w:r w:rsidR="00750DB5" w:rsidRPr="5FCD8171">
        <w:rPr>
          <w:rFonts w:eastAsia="Times New Roman" w:cs="Times New Roman"/>
          <w:color w:val="000000" w:themeColor="text1"/>
          <w:lang w:val="en-US"/>
        </w:rPr>
        <w:t>of alfalfa</w:t>
      </w:r>
      <w:r w:rsidRPr="5FCD8171">
        <w:rPr>
          <w:rFonts w:eastAsia="Times New Roman" w:cs="Times New Roman"/>
          <w:color w:val="000000" w:themeColor="text1"/>
          <w:lang w:val="en-US"/>
        </w:rPr>
        <w:t xml:space="preserve"> (BLRV) or pea (PEMV) near Moscow ID. Plants for bioassays were grown in 15-cm diameter pots filled with commercial soil mix (Sunshine Mix #1; </w:t>
      </w:r>
      <w:proofErr w:type="spellStart"/>
      <w:r w:rsidRPr="5FCD8171">
        <w:rPr>
          <w:rFonts w:eastAsia="Times New Roman" w:cs="Times New Roman"/>
          <w:color w:val="000000" w:themeColor="text1"/>
          <w:lang w:val="en-US"/>
        </w:rPr>
        <w:t>SunGro</w:t>
      </w:r>
      <w:proofErr w:type="spellEnd"/>
      <w:r w:rsidRPr="5FCD8171">
        <w:rPr>
          <w:rFonts w:eastAsia="Times New Roman" w:cs="Times New Roman"/>
          <w:color w:val="000000" w:themeColor="text1"/>
          <w:lang w:val="en-US"/>
        </w:rPr>
        <w:t xml:space="preserve"> Horticulture, Bellevue, WA, USA). Fifteen days after emergence they were inoculated by placing five aphids from an infectious colony of either virus in a clip cage (5 cm. diam) onto a leaf from the top node of the test plant. Following a 3-day inoculation access period, aphids were carefully removed from plants using a soft bristled paintbrush and the plants were maintained aphid-free until they were used in experiments. To control for the effects of aphid feeding on the test plants, noninfected controls were treated as above using aphids from a virus free colony (‘sham’ inoculation). </w:t>
      </w:r>
    </w:p>
    <w:p w14:paraId="061C2261" w14:textId="175E486A" w:rsidR="003B382F" w:rsidRDefault="61280186" w:rsidP="5FCD8171">
      <w:pPr>
        <w:pStyle w:val="Ttulo2"/>
        <w:rPr>
          <w:rFonts w:eastAsia="Times New Roman" w:cs="Times New Roman"/>
          <w:bCs/>
          <w:color w:val="000000" w:themeColor="text1"/>
          <w:szCs w:val="22"/>
          <w:lang w:val="en-US"/>
        </w:rPr>
      </w:pPr>
      <w:r w:rsidRPr="5FCD8171">
        <w:rPr>
          <w:szCs w:val="22"/>
          <w:lang w:val="en-US"/>
        </w:rPr>
        <w:t xml:space="preserve">Host settling </w:t>
      </w:r>
      <w:proofErr w:type="gramStart"/>
      <w:r w:rsidRPr="5FCD8171">
        <w:rPr>
          <w:szCs w:val="22"/>
          <w:lang w:val="en-US"/>
        </w:rPr>
        <w:t>bioassay</w:t>
      </w:r>
      <w:proofErr w:type="gramEnd"/>
    </w:p>
    <w:p w14:paraId="41AB5CBA" w14:textId="14F98147" w:rsidR="003B382F" w:rsidRDefault="61280186" w:rsidP="5FCD8171">
      <w:pPr>
        <w:rPr>
          <w:rFonts w:eastAsia="Times New Roman" w:cs="Times New Roman"/>
          <w:color w:val="000000" w:themeColor="text1"/>
          <w:lang w:val="en-US"/>
        </w:rPr>
      </w:pPr>
      <w:r w:rsidRPr="5FCD8171">
        <w:rPr>
          <w:rFonts w:eastAsia="Times New Roman" w:cs="Times New Roman"/>
          <w:color w:val="000000" w:themeColor="text1"/>
          <w:lang w:val="en-US"/>
        </w:rPr>
        <w:t xml:space="preserve">Host settling was evaluated using a multiple-choice test. The bioassay was conducted using a circular arena approximately 30 cm in diameter with a flat foam core floor and enclosed with a clear plastic wall coated with Fluon (PTFE-30) to prevent aphids escaping. Notches cut into this wall and the floor, evenly spaced around the perimeter, held the stems of the test plants. Plants were germinated at different times to control for the different growth rates of the test species so that all were approximately the same size at the time of the test. For each trial, 50 apterous aphids were released into the center of the arena. After 24 hours, the number of aphids on each test plant was counted and converted to a proportion settling based on the number of aphids living at the end of the 24 hours (mortality was 1.6% of aphids tested across all trials). There were 5 replicate trials for each aphid biotype </w:t>
      </w:r>
      <w:r w:rsidR="00666F49">
        <w:rPr>
          <w:rFonts w:eastAsia="Times New Roman" w:cs="Times New Roman"/>
          <w:color w:val="000000" w:themeColor="text1"/>
          <w:lang w:val="en-US"/>
        </w:rPr>
        <w:t>×</w:t>
      </w:r>
      <w:r w:rsidRPr="5FCD8171">
        <w:rPr>
          <w:rFonts w:eastAsia="Times New Roman" w:cs="Times New Roman"/>
          <w:color w:val="000000" w:themeColor="text1"/>
          <w:lang w:val="en-US"/>
        </w:rPr>
        <w:t xml:space="preserve"> virus treatment (PEMV, BLRV, sham). The experiment was conducted in two temporal sets.</w:t>
      </w:r>
    </w:p>
    <w:p w14:paraId="281A5EDC" w14:textId="2D605FF8" w:rsidR="003B382F" w:rsidRDefault="61280186" w:rsidP="5FCD8171">
      <w:pPr>
        <w:pStyle w:val="Ttulo2"/>
        <w:rPr>
          <w:rFonts w:eastAsia="Times New Roman" w:cs="Times New Roman"/>
          <w:bCs/>
          <w:color w:val="000000" w:themeColor="text1"/>
          <w:szCs w:val="22"/>
          <w:lang w:val="en-US"/>
        </w:rPr>
      </w:pPr>
      <w:r w:rsidRPr="5FCD8171">
        <w:rPr>
          <w:szCs w:val="22"/>
          <w:lang w:val="en-US"/>
        </w:rPr>
        <w:t>Aphid performance bioassay</w:t>
      </w:r>
    </w:p>
    <w:p w14:paraId="6B49DE2B" w14:textId="3DE30C83" w:rsidR="003B382F" w:rsidRDefault="61280186" w:rsidP="5FCD8171">
      <w:pPr>
        <w:rPr>
          <w:rFonts w:eastAsia="Times New Roman" w:cs="Times New Roman"/>
          <w:color w:val="000000" w:themeColor="text1"/>
          <w:lang w:val="en-US"/>
        </w:rPr>
      </w:pPr>
      <w:r w:rsidRPr="5FCD8171">
        <w:rPr>
          <w:rFonts w:eastAsia="Times New Roman" w:cs="Times New Roman"/>
          <w:color w:val="000000" w:themeColor="text1"/>
          <w:lang w:val="en-US"/>
        </w:rPr>
        <w:t xml:space="preserve">Aphid performance was evaluated using a no-choice bioassay. Individual plants infected with PEMV, BLRV, or sham inoculated as described above were infested with 8 individual mature pea aphids from each </w:t>
      </w:r>
      <w:r w:rsidR="00666F49">
        <w:rPr>
          <w:rFonts w:eastAsia="Times New Roman" w:cs="Times New Roman"/>
          <w:color w:val="000000" w:themeColor="text1"/>
          <w:lang w:val="en-US"/>
        </w:rPr>
        <w:t>biotype</w:t>
      </w:r>
      <w:r w:rsidRPr="5FCD8171">
        <w:rPr>
          <w:rFonts w:eastAsia="Times New Roman" w:cs="Times New Roman"/>
          <w:color w:val="000000" w:themeColor="text1"/>
          <w:lang w:val="en-US"/>
        </w:rPr>
        <w:t xml:space="preserve">. The total number of aphids present (minus the 8 initially infesting the plant) was counted after 10 days and converted to a growth rate (aphids/aphid/day). There were 4 replications for each combination of aphid </w:t>
      </w:r>
      <w:r w:rsidR="00666F49">
        <w:rPr>
          <w:rFonts w:eastAsia="Times New Roman" w:cs="Times New Roman"/>
          <w:color w:val="000000" w:themeColor="text1"/>
          <w:lang w:val="en-US"/>
        </w:rPr>
        <w:t>biotype</w:t>
      </w:r>
      <w:r w:rsidRPr="5FCD8171">
        <w:rPr>
          <w:rFonts w:eastAsia="Times New Roman" w:cs="Times New Roman"/>
          <w:color w:val="000000" w:themeColor="text1"/>
          <w:lang w:val="en-US"/>
        </w:rPr>
        <w:t xml:space="preserve"> </w:t>
      </w:r>
      <w:r w:rsidR="00666F49">
        <w:rPr>
          <w:rFonts w:eastAsia="Times New Roman" w:cs="Times New Roman"/>
          <w:color w:val="000000" w:themeColor="text1"/>
          <w:lang w:val="en-US"/>
        </w:rPr>
        <w:t>×</w:t>
      </w:r>
      <w:r w:rsidRPr="5FCD8171">
        <w:rPr>
          <w:rFonts w:eastAsia="Times New Roman" w:cs="Times New Roman"/>
          <w:color w:val="000000" w:themeColor="text1"/>
          <w:lang w:val="en-US"/>
        </w:rPr>
        <w:t xml:space="preserve"> plant species </w:t>
      </w:r>
      <w:r w:rsidR="00666F49">
        <w:rPr>
          <w:rFonts w:eastAsia="Times New Roman" w:cs="Times New Roman"/>
          <w:color w:val="000000" w:themeColor="text1"/>
          <w:lang w:val="en-US"/>
        </w:rPr>
        <w:t>×</w:t>
      </w:r>
      <w:r w:rsidRPr="5FCD8171">
        <w:rPr>
          <w:rFonts w:eastAsia="Times New Roman" w:cs="Times New Roman"/>
          <w:color w:val="000000" w:themeColor="text1"/>
          <w:lang w:val="en-US"/>
        </w:rPr>
        <w:t xml:space="preserve"> virus infection status (PEMV, BLRV, sham).</w:t>
      </w:r>
    </w:p>
    <w:p w14:paraId="17F49304" w14:textId="798B2CFD" w:rsidR="003B382F" w:rsidRPr="003B382F" w:rsidRDefault="003B382F" w:rsidP="003B382F">
      <w:pPr>
        <w:pStyle w:val="Ttulo2"/>
        <w:rPr>
          <w:lang w:val="en-US"/>
        </w:rPr>
      </w:pPr>
      <w:r w:rsidRPr="5FCD8171">
        <w:rPr>
          <w:lang w:val="en-US"/>
        </w:rPr>
        <w:lastRenderedPageBreak/>
        <w:t xml:space="preserve">Statistical analyses </w:t>
      </w:r>
    </w:p>
    <w:p w14:paraId="791CF21D" w14:textId="081E374E" w:rsidR="003B382F" w:rsidRPr="003B382F" w:rsidRDefault="003B382F" w:rsidP="003B382F">
      <w:pPr>
        <w:rPr>
          <w:lang w:val="en-US"/>
        </w:rPr>
      </w:pPr>
      <w:r w:rsidRPr="003B382F">
        <w:rPr>
          <w:lang w:val="en-US"/>
        </w:rPr>
        <w:t>All analyses were completed in R version 4.2.2</w:t>
      </w:r>
      <w:r w:rsidR="00245088">
        <w:rPr>
          <w:lang w:val="en-US"/>
        </w:rPr>
        <w:t xml:space="preserve"> </w:t>
      </w:r>
      <w:r w:rsidR="00083C59">
        <w:rPr>
          <w:lang w:val="en-US"/>
        </w:rPr>
        <w:fldChar w:fldCharType="begin"/>
      </w:r>
      <w:r w:rsidR="004A4F67">
        <w:rPr>
          <w:lang w:val="en-US"/>
        </w:rPr>
        <w:instrText xml:space="preserve"> ADDIN EN.CITE &lt;EndNote&gt;&lt;Cite&gt;&lt;Author&gt;R Development Core Team&lt;/Author&gt;&lt;Year&gt;2022&lt;/Year&gt;&lt;RecNum&gt;1686&lt;/RecNum&gt;&lt;DisplayText&gt;(R Development Core Team, 2022)&lt;/DisplayText&gt;&lt;record&gt;&lt;rec-number&gt;1686&lt;/rec-number&gt;&lt;foreign-keys&gt;&lt;key app="EN" db-id="vv5z5rzf7tsernexazoxwp5hrep9zftffrwv" timestamp="1579641253" guid="e554c68d-19f2-4b32-84cb-fa5431e64571"&gt;1686&lt;/key&gt;&lt;/foreign-keys&gt;&lt;ref-type name="Computer Program"&gt;9&lt;/ref-type&gt;&lt;contributors&gt;&lt;authors&gt;&lt;author&gt;R Development Core Team,&lt;/author&gt;&lt;/authors&gt;&lt;/contributors&gt;&lt;titles&gt;&lt;title&gt;R: A Language and Environment for Statistical Computing. R version 4.2.2&lt;/title&gt;&lt;/titles&gt;&lt;edition&gt;R version 4.2.2&lt;/edition&gt;&lt;dates&gt;&lt;year&gt;2022&lt;/year&gt;&lt;/dates&gt;&lt;pub-location&gt;Vienna, Austria&lt;/pub-location&gt;&lt;publisher&gt;R Foundation for Statistical Computing&lt;/publisher&gt;&lt;urls&gt;&lt;related-urls&gt;&lt;url&gt;http://www.R-project.org/&lt;/url&gt;&lt;/related-urls&gt;&lt;/urls&gt;&lt;custom1&gt;Development Core Team&lt;/custom1&gt;&lt;/record&gt;&lt;/Cite&gt;&lt;/EndNote&gt;</w:instrText>
      </w:r>
      <w:r w:rsidR="00083C59">
        <w:rPr>
          <w:lang w:val="en-US"/>
        </w:rPr>
        <w:fldChar w:fldCharType="separate"/>
      </w:r>
      <w:r w:rsidR="003622C0">
        <w:rPr>
          <w:noProof/>
          <w:lang w:val="en-US"/>
        </w:rPr>
        <w:t>(R Development Core Team, 2022)</w:t>
      </w:r>
      <w:r w:rsidR="00083C59">
        <w:rPr>
          <w:lang w:val="en-US"/>
        </w:rPr>
        <w:fldChar w:fldCharType="end"/>
      </w:r>
      <w:r w:rsidRPr="003B382F">
        <w:rPr>
          <w:lang w:val="en-US"/>
        </w:rPr>
        <w:t xml:space="preserve">. Three models were used to evaluate the outcomes of the experiment. First, we modeled the effects of aphid biotype, plant species, and virus status on the total number of aphids counted on a host plant after one week (“performance”). All models fitted to these count data followed a negative binomial distribution and were run using the </w:t>
      </w:r>
      <w:proofErr w:type="spellStart"/>
      <w:r w:rsidRPr="003B382F">
        <w:rPr>
          <w:lang w:val="en-US"/>
        </w:rPr>
        <w:t>glm.nb</w:t>
      </w:r>
      <w:proofErr w:type="spellEnd"/>
      <w:r w:rsidRPr="003B382F">
        <w:rPr>
          <w:lang w:val="en-US"/>
        </w:rPr>
        <w:t xml:space="preserve"> function in the MASS package in R </w:t>
      </w:r>
      <w:r w:rsidR="00BE40D2">
        <w:rPr>
          <w:lang w:val="en-US"/>
        </w:rPr>
        <w:fldChar w:fldCharType="begin"/>
      </w:r>
      <w:r w:rsidR="004A4F67">
        <w:rPr>
          <w:lang w:val="en-US"/>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BE40D2">
        <w:rPr>
          <w:lang w:val="en-US"/>
        </w:rPr>
        <w:fldChar w:fldCharType="separate"/>
      </w:r>
      <w:r w:rsidR="001E1736">
        <w:rPr>
          <w:noProof/>
          <w:lang w:val="en-US"/>
        </w:rPr>
        <w:t>(Venables and Ripley, 2002)</w:t>
      </w:r>
      <w:r w:rsidR="00BE40D2">
        <w:rPr>
          <w:lang w:val="en-US"/>
        </w:rPr>
        <w:fldChar w:fldCharType="end"/>
      </w:r>
      <w:r w:rsidRPr="003B382F">
        <w:rPr>
          <w:lang w:val="en-US"/>
        </w:rPr>
        <w:t xml:space="preserve">. Second, we modeled the effects of aphid biotype, plant species, and viral status on the number of aphids that moved towards a host plant (“preference). Third, we completed a linear model examining the relationship between preference and performance with an interaction term of virus status. In this third model, the predictor variable aphid counts were log-transformed to meet linear regression assumptions. Both the second and third models were normally distributed and used the </w:t>
      </w:r>
      <w:proofErr w:type="spellStart"/>
      <w:r w:rsidRPr="003B382F">
        <w:rPr>
          <w:lang w:val="en-US"/>
        </w:rPr>
        <w:t>glm</w:t>
      </w:r>
      <w:proofErr w:type="spellEnd"/>
      <w:r w:rsidRPr="003B382F">
        <w:rPr>
          <w:lang w:val="en-US"/>
        </w:rPr>
        <w:t xml:space="preserve"> function in base R. </w:t>
      </w:r>
    </w:p>
    <w:p w14:paraId="75057D2F" w14:textId="656AFE30" w:rsidR="005F0A63" w:rsidRPr="005F0A63" w:rsidRDefault="003B382F" w:rsidP="003B382F">
      <w:pPr>
        <w:rPr>
          <w:lang w:val="en-US"/>
        </w:rPr>
      </w:pPr>
      <w:r w:rsidRPr="003B382F">
        <w:rPr>
          <w:lang w:val="en-US"/>
        </w:rPr>
        <w:t xml:space="preserve">For the first two models, we employed a stepwise model selection approach. We started with a fully specified generalized linear model (GLM) including the third-order interaction term between aphid biotype, plant species, and virus status, as well as all underlying second and first-order terms. Given the relatively small size of the dataset to this large model, we sought to reduce model complexity and avoid overfitting via stepwise regression. After running these fully specified models, the </w:t>
      </w:r>
      <w:proofErr w:type="spellStart"/>
      <w:r w:rsidRPr="003B382F">
        <w:rPr>
          <w:lang w:val="en-US"/>
        </w:rPr>
        <w:t>stepAIC</w:t>
      </w:r>
      <w:proofErr w:type="spellEnd"/>
      <w:r w:rsidRPr="003B382F">
        <w:rPr>
          <w:lang w:val="en-US"/>
        </w:rPr>
        <w:t xml:space="preserve"> function in the MASS package was applied to each model </w:t>
      </w:r>
      <w:r w:rsidR="00420149">
        <w:rPr>
          <w:lang w:val="en-US"/>
        </w:rPr>
        <w:fldChar w:fldCharType="begin"/>
      </w:r>
      <w:r w:rsidR="004A4F67">
        <w:rPr>
          <w:lang w:val="en-US"/>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420149">
        <w:rPr>
          <w:lang w:val="en-US"/>
        </w:rPr>
        <w:fldChar w:fldCharType="separate"/>
      </w:r>
      <w:r w:rsidR="001E1736">
        <w:rPr>
          <w:noProof/>
          <w:lang w:val="en-US"/>
        </w:rPr>
        <w:t>(Venables and Ripley, 2002)</w:t>
      </w:r>
      <w:r w:rsidR="00420149">
        <w:rPr>
          <w:lang w:val="en-US"/>
        </w:rPr>
        <w:fldChar w:fldCharType="end"/>
      </w:r>
      <w:r w:rsidRPr="003B382F">
        <w:rPr>
          <w:lang w:val="en-US"/>
        </w:rPr>
        <w:t xml:space="preserve">. When applied to a GLM, this function sequentially reduces the number of parameters to produce a model with the lowest AIC. Such an approach allowed for consistent, unbiased strategy to avoid overfitting across both types of aphid count data. Both full and reduced models significance tests (P-values and critical values) were completed using the car package </w:t>
      </w:r>
      <w:r w:rsidR="00F21D9B">
        <w:rPr>
          <w:lang w:val="en-US"/>
        </w:rPr>
        <w:fldChar w:fldCharType="begin"/>
      </w:r>
      <w:r w:rsidR="004A4F67">
        <w:rPr>
          <w:lang w:val="en-US"/>
        </w:rPr>
        <w:instrText xml:space="preserve"> ADDIN EN.CITE &lt;EndNote&gt;&lt;Cite&gt;&lt;Author&gt;Fox&lt;/Author&gt;&lt;Year&gt;2018&lt;/Year&gt;&lt;RecNum&gt;2024&lt;/RecNum&gt;&lt;DisplayText&gt;(Fox and Weisberg, 2018)&lt;/DisplayText&gt;&lt;record&gt;&lt;rec-number&gt;2024&lt;/rec-number&gt;&lt;foreign-keys&gt;&lt;key app="EN" db-id="vv5z5rzf7tsernexazoxwp5hrep9zftffrwv" timestamp="1684209785" guid="53b2aeee-23dc-41eb-919a-aec04e4f5976"&gt;2024&lt;/key&gt;&lt;/foreign-keys&gt;&lt;ref-type name="Journal Article"&gt;17&lt;/ref-type&gt;&lt;contributors&gt;&lt;authors&gt;&lt;author&gt;Fox, John&lt;/author&gt;&lt;author&gt;Weisberg, Sanford&lt;/author&gt;&lt;/authors&gt;&lt;/contributors&gt;&lt;titles&gt;&lt;title&gt;Visualizing Fit and Lack of Fit in Complex Regression Models with Predictor Effect Plots and Partial Residuals&lt;/title&gt;&lt;secondary-title&gt;Journal of Statistical Software&lt;/secondary-title&gt;&lt;/titles&gt;&lt;periodical&gt;&lt;full-title&gt;Journal of Statistical Software&lt;/full-title&gt;&lt;/periodical&gt;&lt;pages&gt;1 - 27&lt;/pages&gt;&lt;volume&gt;87&lt;/volume&gt;&lt;number&gt;9&lt;/number&gt;&lt;section&gt;Articles&lt;/section&gt;&lt;dates&gt;&lt;year&gt;2018&lt;/year&gt;&lt;pub-dates&gt;&lt;date&gt;11/30&lt;/date&gt;&lt;/pub-dates&gt;&lt;/dates&gt;&lt;urls&gt;&lt;related-urls&gt;&lt;url&gt;https://www.jstatsoft.org/index.php/jss/article/view/v087i09&lt;/url&gt;&lt;/related-urls&gt;&lt;/urls&gt;&lt;electronic-resource-num&gt;10.18637/jss.v087.i09&lt;/electronic-resource-num&gt;&lt;access-date&gt;2023/04/27&lt;/access-date&gt;&lt;/record&gt;&lt;/Cite&gt;&lt;/EndNote&gt;</w:instrText>
      </w:r>
      <w:r w:rsidR="00F21D9B">
        <w:rPr>
          <w:lang w:val="en-US"/>
        </w:rPr>
        <w:fldChar w:fldCharType="separate"/>
      </w:r>
      <w:r w:rsidR="001E1736">
        <w:rPr>
          <w:noProof/>
          <w:lang w:val="en-US"/>
        </w:rPr>
        <w:t>(Fox and Weisberg, 2018)</w:t>
      </w:r>
      <w:r w:rsidR="00F21D9B">
        <w:rPr>
          <w:lang w:val="en-US"/>
        </w:rPr>
        <w:fldChar w:fldCharType="end"/>
      </w:r>
      <w:r w:rsidR="003A6B51">
        <w:rPr>
          <w:lang w:val="en-US"/>
        </w:rPr>
        <w:t>, w</w:t>
      </w:r>
      <w:r w:rsidRPr="003B382F">
        <w:rPr>
          <w:lang w:val="en-US"/>
        </w:rPr>
        <w:t xml:space="preserve">hile estimated marginal means and post-hoc tests </w:t>
      </w:r>
      <w:r w:rsidRPr="006F2DAF">
        <w:rPr>
          <w:i/>
          <w:iCs/>
          <w:lang w:val="en-US"/>
        </w:rPr>
        <w:t>via</w:t>
      </w:r>
      <w:r w:rsidRPr="003B382F">
        <w:rPr>
          <w:lang w:val="en-US"/>
        </w:rPr>
        <w:t xml:space="preserve"> Tukey HSD were calculated using the </w:t>
      </w:r>
      <w:proofErr w:type="spellStart"/>
      <w:r w:rsidRPr="003B382F">
        <w:rPr>
          <w:lang w:val="en-US"/>
        </w:rPr>
        <w:t>emmeans</w:t>
      </w:r>
      <w:proofErr w:type="spellEnd"/>
      <w:r w:rsidRPr="003B382F">
        <w:rPr>
          <w:lang w:val="en-US"/>
        </w:rPr>
        <w:t xml:space="preserve"> package</w:t>
      </w:r>
      <w:r w:rsidR="00B90E80">
        <w:rPr>
          <w:lang w:val="en-US"/>
        </w:rPr>
        <w:t xml:space="preserve"> </w:t>
      </w:r>
      <w:r w:rsidR="00B90E80">
        <w:rPr>
          <w:lang w:val="en-US"/>
        </w:rPr>
        <w:fldChar w:fldCharType="begin"/>
      </w:r>
      <w:r w:rsidR="004A4F67">
        <w:rPr>
          <w:lang w:val="en-US"/>
        </w:rPr>
        <w:instrText xml:space="preserve"> ADDIN EN.CITE &lt;EndNote&gt;&lt;Cite&gt;&lt;Author&gt;Lenth&lt;/Author&gt;&lt;Year&gt;2023&lt;/Year&gt;&lt;RecNum&gt;2023&lt;/RecNum&gt;&lt;DisplayText&gt;(Lenth, 2023)&lt;/DisplayText&gt;&lt;record&gt;&lt;rec-number&gt;2023&lt;/rec-number&gt;&lt;foreign-keys&gt;&lt;key app="EN" db-id="vv5z5rzf7tsernexazoxwp5hrep9zftffrwv" timestamp="1684209785" guid="3f02e6a2-a929-4e32-b166-9db3b8bbb383"&gt;2023&lt;/key&gt;&lt;/foreign-keys&gt;&lt;ref-type name="Computer Program"&gt;9&lt;/ref-type&gt;&lt;contributors&gt;&lt;authors&gt;&lt;author&gt;Lenth, R.&lt;/author&gt;&lt;/authors&gt;&lt;/contributors&gt;&lt;titles&gt;&lt;title&gt;emmeans: Estimated Marginal Means, aka Least-Squares Means&lt;/title&gt;&lt;/titles&gt;&lt;dates&gt;&lt;year&gt;2023&lt;/year&gt;&lt;/dates&gt;&lt;publisher&gt;R package version 1.8.5&lt;/publisher&gt;&lt;urls&gt;&lt;related-urls&gt;&lt;url&gt;https://CRAN.R-project.org/package=emmeans&lt;/url&gt;&lt;/related-urls&gt;&lt;/urls&gt;&lt;/record&gt;&lt;/Cite&gt;&lt;/EndNote&gt;</w:instrText>
      </w:r>
      <w:r w:rsidR="00B90E80">
        <w:rPr>
          <w:lang w:val="en-US"/>
        </w:rPr>
        <w:fldChar w:fldCharType="separate"/>
      </w:r>
      <w:r w:rsidR="00B90E80">
        <w:rPr>
          <w:noProof/>
          <w:lang w:val="en-US"/>
        </w:rPr>
        <w:t>(Lenth, 2023)</w:t>
      </w:r>
      <w:r w:rsidR="00B90E80">
        <w:rPr>
          <w:lang w:val="en-US"/>
        </w:rPr>
        <w:fldChar w:fldCharType="end"/>
      </w:r>
      <w:r w:rsidRPr="003B382F">
        <w:rPr>
          <w:lang w:val="en-US"/>
        </w:rPr>
        <w:t>.</w:t>
      </w:r>
    </w:p>
    <w:p w14:paraId="0806FDE8" w14:textId="7125B9F8" w:rsidR="00B41EA8" w:rsidRDefault="00B41EA8" w:rsidP="00662F6C">
      <w:pPr>
        <w:pStyle w:val="Ttulo1"/>
        <w:rPr>
          <w:lang w:val="en-US"/>
        </w:rPr>
      </w:pPr>
      <w:r w:rsidRPr="5FCD8171">
        <w:rPr>
          <w:lang w:val="en-US"/>
        </w:rPr>
        <w:t>Results</w:t>
      </w:r>
    </w:p>
    <w:p w14:paraId="5C960129" w14:textId="77777777" w:rsidR="00346636" w:rsidRPr="00434112" w:rsidRDefault="00346636" w:rsidP="00434112">
      <w:pPr>
        <w:pStyle w:val="Ttulo2"/>
        <w:rPr>
          <w:lang w:val="en-US"/>
        </w:rPr>
      </w:pPr>
      <w:commentRangeStart w:id="2"/>
      <w:r w:rsidRPr="5FCD8171">
        <w:rPr>
          <w:lang w:val="en-US"/>
        </w:rPr>
        <w:t xml:space="preserve">Biotype, Plant, and Virus effects on aphid performance </w:t>
      </w:r>
      <w:commentRangeEnd w:id="2"/>
      <w:r w:rsidR="00AE3A85">
        <w:rPr>
          <w:rStyle w:val="Refdecomentario"/>
          <w:rFonts w:eastAsiaTheme="minorHAnsi" w:cstheme="minorBidi"/>
          <w:b w:val="0"/>
        </w:rPr>
        <w:commentReference w:id="2"/>
      </w:r>
    </w:p>
    <w:p w14:paraId="01B772E4" w14:textId="3CDFDD50" w:rsidR="00346636" w:rsidRPr="00346636" w:rsidRDefault="00346636" w:rsidP="00346636">
      <w:pPr>
        <w:rPr>
          <w:lang w:val="en-US"/>
        </w:rPr>
      </w:pPr>
      <w:r w:rsidRPr="00346636">
        <w:rPr>
          <w:lang w:val="en-US"/>
        </w:rPr>
        <w:t xml:space="preserve">Aphid counts on each host plant after one week were significantly different among host-plant species following patterns expected from prior research on pea aphid performance. The effect of host-plant species was highly significant (Table S1, P &lt; 0.001, </w:t>
      </w:r>
      <w:r w:rsidRPr="00346636">
        <w:rPr>
          <w:rFonts w:ascii="Cambria Math" w:hAnsi="Cambria Math" w:cs="Cambria Math"/>
          <w:lang w:val="en-US"/>
        </w:rPr>
        <w:t>𝛘</w:t>
      </w:r>
      <w:r w:rsidRPr="00346636">
        <w:rPr>
          <w:lang w:val="en-US"/>
        </w:rPr>
        <w:t xml:space="preserve">2 = 23.75, DF = 5), with aphid performance being relatively lower on </w:t>
      </w:r>
      <w:r w:rsidR="007F39E3">
        <w:rPr>
          <w:lang w:val="en-US"/>
        </w:rPr>
        <w:t>r</w:t>
      </w:r>
      <w:r w:rsidR="007F39E3" w:rsidRPr="00346636">
        <w:rPr>
          <w:lang w:val="en-US"/>
        </w:rPr>
        <w:t xml:space="preserve">ed </w:t>
      </w:r>
      <w:r w:rsidR="007F39E3">
        <w:rPr>
          <w:lang w:val="en-US"/>
        </w:rPr>
        <w:t>c</w:t>
      </w:r>
      <w:r w:rsidR="007F39E3" w:rsidRPr="00346636">
        <w:rPr>
          <w:lang w:val="en-US"/>
        </w:rPr>
        <w:t xml:space="preserve">lover </w:t>
      </w:r>
      <w:r w:rsidRPr="00346636">
        <w:rPr>
          <w:lang w:val="en-US"/>
        </w:rPr>
        <w:t xml:space="preserve">and relatively higher on hosts like </w:t>
      </w:r>
      <w:proofErr w:type="spellStart"/>
      <w:r w:rsidR="007F39E3">
        <w:rPr>
          <w:lang w:val="en-US"/>
        </w:rPr>
        <w:t>f</w:t>
      </w:r>
      <w:r w:rsidR="007F39E3" w:rsidRPr="00346636">
        <w:rPr>
          <w:lang w:val="en-US"/>
        </w:rPr>
        <w:t>aba</w:t>
      </w:r>
      <w:proofErr w:type="spellEnd"/>
      <w:r w:rsidR="007F39E3">
        <w:rPr>
          <w:lang w:val="en-US"/>
        </w:rPr>
        <w:t xml:space="preserve"> bean</w:t>
      </w:r>
      <w:r w:rsidR="007F39E3" w:rsidRPr="00346636">
        <w:rPr>
          <w:lang w:val="en-US"/>
        </w:rPr>
        <w:t xml:space="preserve"> </w:t>
      </w:r>
      <w:r w:rsidRPr="00346636">
        <w:rPr>
          <w:lang w:val="en-US"/>
        </w:rPr>
        <w:t xml:space="preserve">and </w:t>
      </w:r>
      <w:r w:rsidR="007F39E3">
        <w:rPr>
          <w:lang w:val="en-US"/>
        </w:rPr>
        <w:t>l</w:t>
      </w:r>
      <w:r w:rsidR="007F39E3" w:rsidRPr="00346636">
        <w:rPr>
          <w:lang w:val="en-US"/>
        </w:rPr>
        <w:t xml:space="preserve">entil </w:t>
      </w:r>
      <w:r w:rsidRPr="00346636">
        <w:rPr>
          <w:lang w:val="en-US"/>
        </w:rPr>
        <w:t xml:space="preserve">(Fig 1). Virus status of host plant also significantly impacted aphid performance, </w:t>
      </w:r>
      <w:r w:rsidR="007F39E3">
        <w:rPr>
          <w:lang w:val="en-US"/>
        </w:rPr>
        <w:t>with</w:t>
      </w:r>
      <w:r w:rsidRPr="00346636">
        <w:rPr>
          <w:lang w:val="en-US"/>
        </w:rPr>
        <w:t xml:space="preserve"> non-additive affects based on host-plant species (Tables S1, </w:t>
      </w:r>
      <w:proofErr w:type="spellStart"/>
      <w:proofErr w:type="gramStart"/>
      <w:r w:rsidRPr="00346636">
        <w:rPr>
          <w:lang w:val="en-US"/>
        </w:rPr>
        <w:t>Plant:Virus</w:t>
      </w:r>
      <w:proofErr w:type="spellEnd"/>
      <w:proofErr w:type="gramEnd"/>
      <w:r w:rsidRPr="00346636">
        <w:rPr>
          <w:lang w:val="en-US"/>
        </w:rPr>
        <w:t xml:space="preserve"> interaction, P &lt; 0.001, </w:t>
      </w:r>
      <w:r w:rsidRPr="00346636">
        <w:rPr>
          <w:rFonts w:ascii="Cambria Math" w:hAnsi="Cambria Math" w:cs="Cambria Math"/>
          <w:lang w:val="en-US"/>
        </w:rPr>
        <w:t>𝛘</w:t>
      </w:r>
      <w:r w:rsidRPr="00346636">
        <w:rPr>
          <w:lang w:val="en-US"/>
        </w:rPr>
        <w:t xml:space="preserve">2 = </w:t>
      </w:r>
      <w:r w:rsidRPr="00346636">
        <w:rPr>
          <w:lang w:val="en-US"/>
        </w:rPr>
        <w:lastRenderedPageBreak/>
        <w:t>32.16, DF = 9). For example, aphid</w:t>
      </w:r>
      <w:r w:rsidR="007F39E3">
        <w:rPr>
          <w:lang w:val="en-US"/>
        </w:rPr>
        <w:t>s</w:t>
      </w:r>
      <w:r w:rsidRPr="00346636">
        <w:rPr>
          <w:lang w:val="en-US"/>
        </w:rPr>
        <w:t xml:space="preserve"> performed better on alfalfa plants exposed to BLRV compared to a sham (Fig. 2, Tukey HSD). Conversely, aphids performed </w:t>
      </w:r>
      <w:r w:rsidR="007F39E3">
        <w:rPr>
          <w:lang w:val="en-US"/>
        </w:rPr>
        <w:t>more poorly</w:t>
      </w:r>
      <w:r w:rsidRPr="00346636">
        <w:rPr>
          <w:lang w:val="en-US"/>
        </w:rPr>
        <w:t xml:space="preserve"> on </w:t>
      </w:r>
      <w:r w:rsidR="007F39E3">
        <w:rPr>
          <w:lang w:val="en-US"/>
        </w:rPr>
        <w:t>h</w:t>
      </w:r>
      <w:r w:rsidR="007F39E3" w:rsidRPr="00346636">
        <w:rPr>
          <w:lang w:val="en-US"/>
        </w:rPr>
        <w:t xml:space="preserve">airy </w:t>
      </w:r>
      <w:r w:rsidRPr="00346636">
        <w:rPr>
          <w:lang w:val="en-US"/>
        </w:rPr>
        <w:t xml:space="preserve">vetch exposed to BLRV compared to PEMV and sham plants (Fig. 2, Tukey HSD). The remaining host-plant species did not have significant differences in aphid performances across virus exposure status (Fig. 2, Tukey HSD). </w:t>
      </w:r>
    </w:p>
    <w:p w14:paraId="75BF4501" w14:textId="55D4F749" w:rsidR="00346636" w:rsidRPr="00346636" w:rsidRDefault="007F39E3" w:rsidP="00346636">
      <w:pPr>
        <w:rPr>
          <w:lang w:val="en-US"/>
        </w:rPr>
      </w:pPr>
      <w:r>
        <w:rPr>
          <w:lang w:val="en-US"/>
        </w:rPr>
        <w:t xml:space="preserve">Aphid performance differed </w:t>
      </w:r>
      <w:r w:rsidR="00346636" w:rsidRPr="00346636">
        <w:rPr>
          <w:lang w:val="en-US"/>
        </w:rPr>
        <w:t xml:space="preserve">depending on host-plant species identity (Table S1, </w:t>
      </w:r>
      <w:proofErr w:type="spellStart"/>
      <w:proofErr w:type="gramStart"/>
      <w:r w:rsidR="00346636" w:rsidRPr="00346636">
        <w:rPr>
          <w:lang w:val="en-US"/>
        </w:rPr>
        <w:t>Biotype:Plant</w:t>
      </w:r>
      <w:proofErr w:type="spellEnd"/>
      <w:proofErr w:type="gramEnd"/>
      <w:r w:rsidR="00346636" w:rsidRPr="00346636">
        <w:rPr>
          <w:lang w:val="en-US"/>
        </w:rPr>
        <w:t xml:space="preserve"> interaction, P &lt; 0.001, </w:t>
      </w:r>
      <w:r w:rsidR="00346636" w:rsidRPr="00346636">
        <w:rPr>
          <w:rFonts w:ascii="Cambria Math" w:hAnsi="Cambria Math" w:cs="Cambria Math"/>
          <w:lang w:val="en-US"/>
        </w:rPr>
        <w:t>𝛘</w:t>
      </w:r>
      <w:r w:rsidR="00346636" w:rsidRPr="00346636">
        <w:rPr>
          <w:lang w:val="en-US"/>
        </w:rPr>
        <w:t xml:space="preserve">2 = 57.31, DF = 5). As predicted, the </w:t>
      </w:r>
      <w:r w:rsidR="00F4743F">
        <w:rPr>
          <w:lang w:val="en-US"/>
        </w:rPr>
        <w:t>“alfalfa”</w:t>
      </w:r>
      <w:r w:rsidR="00346636" w:rsidRPr="00346636">
        <w:rPr>
          <w:lang w:val="en-US"/>
        </w:rPr>
        <w:t xml:space="preserve"> </w:t>
      </w:r>
      <w:r w:rsidR="00666F49">
        <w:rPr>
          <w:lang w:val="en-US"/>
        </w:rPr>
        <w:t>biotype</w:t>
      </w:r>
      <w:r>
        <w:rPr>
          <w:lang w:val="en-US"/>
        </w:rPr>
        <w:t>s</w:t>
      </w:r>
      <w:r w:rsidR="00346636" w:rsidRPr="00346636">
        <w:rPr>
          <w:lang w:val="en-US"/>
        </w:rPr>
        <w:t xml:space="preserve"> performed better on alfalfa compared to </w:t>
      </w:r>
      <w:r w:rsidR="00AE3A85">
        <w:rPr>
          <w:lang w:val="en-US"/>
        </w:rPr>
        <w:t>p</w:t>
      </w:r>
      <w:r w:rsidR="00AE3A85" w:rsidRPr="00346636">
        <w:rPr>
          <w:lang w:val="en-US"/>
        </w:rPr>
        <w:t xml:space="preserve">ea </w:t>
      </w:r>
      <w:r w:rsidR="00346636" w:rsidRPr="00346636">
        <w:rPr>
          <w:lang w:val="en-US"/>
        </w:rPr>
        <w:t xml:space="preserve">(Fig 1, Tukey HSD). Conversely, the </w:t>
      </w:r>
      <w:r w:rsidR="00A9377D">
        <w:rPr>
          <w:lang w:val="en-US"/>
        </w:rPr>
        <w:t>“pea”</w:t>
      </w:r>
      <w:r w:rsidR="00346636" w:rsidRPr="00346636">
        <w:rPr>
          <w:lang w:val="en-US"/>
        </w:rPr>
        <w:t xml:space="preserve"> </w:t>
      </w:r>
      <w:r w:rsidR="00666F49">
        <w:rPr>
          <w:lang w:val="en-US"/>
        </w:rPr>
        <w:t>biotype</w:t>
      </w:r>
      <w:r w:rsidR="00AE3A85">
        <w:rPr>
          <w:lang w:val="en-US"/>
        </w:rPr>
        <w:t>s</w:t>
      </w:r>
      <w:r w:rsidR="00346636" w:rsidRPr="00346636">
        <w:rPr>
          <w:lang w:val="en-US"/>
        </w:rPr>
        <w:t xml:space="preserve"> performed better on </w:t>
      </w:r>
      <w:r w:rsidR="00AE3A85">
        <w:rPr>
          <w:lang w:val="en-US"/>
        </w:rPr>
        <w:t>h</w:t>
      </w:r>
      <w:r w:rsidR="00AE3A85" w:rsidRPr="00346636">
        <w:rPr>
          <w:lang w:val="en-US"/>
        </w:rPr>
        <w:t xml:space="preserve">airy </w:t>
      </w:r>
      <w:r w:rsidR="00346636" w:rsidRPr="00346636">
        <w:rPr>
          <w:lang w:val="en-US"/>
        </w:rPr>
        <w:t xml:space="preserve">vetch and </w:t>
      </w:r>
      <w:r w:rsidR="00AE3A85">
        <w:rPr>
          <w:lang w:val="en-US"/>
        </w:rPr>
        <w:t>p</w:t>
      </w:r>
      <w:r w:rsidR="00AE3A85" w:rsidRPr="00346636">
        <w:rPr>
          <w:lang w:val="en-US"/>
        </w:rPr>
        <w:t xml:space="preserve">ea </w:t>
      </w:r>
      <w:r w:rsidR="00346636" w:rsidRPr="00346636">
        <w:rPr>
          <w:lang w:val="en-US"/>
        </w:rPr>
        <w:t xml:space="preserve">compared to the </w:t>
      </w:r>
      <w:r w:rsidR="00F216CE">
        <w:rPr>
          <w:lang w:val="en-US"/>
        </w:rPr>
        <w:t>“</w:t>
      </w:r>
      <w:r w:rsidR="00AE3A85">
        <w:rPr>
          <w:lang w:val="en-US"/>
        </w:rPr>
        <w:t>a</w:t>
      </w:r>
      <w:r w:rsidR="00AE3A85" w:rsidRPr="00346636">
        <w:rPr>
          <w:lang w:val="en-US"/>
        </w:rPr>
        <w:t>lfalfa</w:t>
      </w:r>
      <w:r w:rsidR="00F216CE">
        <w:rPr>
          <w:lang w:val="en-US"/>
        </w:rPr>
        <w:t>”</w:t>
      </w:r>
      <w:r w:rsidR="00AE3A85" w:rsidRPr="00346636">
        <w:rPr>
          <w:lang w:val="en-US"/>
        </w:rPr>
        <w:t xml:space="preserve"> </w:t>
      </w:r>
      <w:r w:rsidR="00666F49">
        <w:rPr>
          <w:lang w:val="en-US"/>
        </w:rPr>
        <w:t>biotype</w:t>
      </w:r>
      <w:r w:rsidR="00F216CE">
        <w:rPr>
          <w:lang w:val="en-US"/>
        </w:rPr>
        <w:t>s</w:t>
      </w:r>
      <w:r w:rsidR="00346636" w:rsidRPr="00346636">
        <w:rPr>
          <w:lang w:val="en-US"/>
        </w:rPr>
        <w:t xml:space="preserve"> (Fig 1, Tukey HSD). We observed no differences in aphid performance among the remaining host plants, </w:t>
      </w:r>
      <w:r w:rsidR="00AE3A85">
        <w:rPr>
          <w:lang w:val="en-US"/>
        </w:rPr>
        <w:t>r</w:t>
      </w:r>
      <w:r w:rsidR="00AE3A85" w:rsidRPr="00346636">
        <w:rPr>
          <w:lang w:val="en-US"/>
        </w:rPr>
        <w:t xml:space="preserve">ed </w:t>
      </w:r>
      <w:r w:rsidR="00AE3A85">
        <w:rPr>
          <w:lang w:val="en-US"/>
        </w:rPr>
        <w:t>c</w:t>
      </w:r>
      <w:r w:rsidR="00AE3A85" w:rsidRPr="00346636">
        <w:rPr>
          <w:lang w:val="en-US"/>
        </w:rPr>
        <w:t>lover</w:t>
      </w:r>
      <w:r w:rsidR="00346636" w:rsidRPr="00346636">
        <w:rPr>
          <w:lang w:val="en-US"/>
        </w:rPr>
        <w:t xml:space="preserve">, </w:t>
      </w:r>
      <w:r w:rsidR="00AE3A85">
        <w:rPr>
          <w:lang w:val="en-US"/>
        </w:rPr>
        <w:t>f</w:t>
      </w:r>
      <w:r w:rsidR="00AE3A85" w:rsidRPr="00346636">
        <w:rPr>
          <w:lang w:val="en-US"/>
        </w:rPr>
        <w:t>ava</w:t>
      </w:r>
      <w:r w:rsidR="00AE3A85">
        <w:rPr>
          <w:lang w:val="en-US"/>
        </w:rPr>
        <w:t xml:space="preserve"> bean</w:t>
      </w:r>
      <w:r w:rsidR="00346636" w:rsidRPr="00346636">
        <w:rPr>
          <w:lang w:val="en-US"/>
        </w:rPr>
        <w:t xml:space="preserve">, and </w:t>
      </w:r>
      <w:r w:rsidR="00AE3A85">
        <w:rPr>
          <w:lang w:val="en-US"/>
        </w:rPr>
        <w:t>l</w:t>
      </w:r>
      <w:r w:rsidR="00AE3A85" w:rsidRPr="00346636">
        <w:rPr>
          <w:lang w:val="en-US"/>
        </w:rPr>
        <w:t xml:space="preserve">entil </w:t>
      </w:r>
      <w:r w:rsidR="00346636" w:rsidRPr="00346636">
        <w:rPr>
          <w:lang w:val="en-US"/>
        </w:rPr>
        <w:t>(Fig 1. Tukey HSD). Given</w:t>
      </w:r>
      <w:r w:rsidR="00AE3A85">
        <w:rPr>
          <w:lang w:val="en-US"/>
        </w:rPr>
        <w:t xml:space="preserve"> that</w:t>
      </w:r>
      <w:r w:rsidR="00346636" w:rsidRPr="00346636">
        <w:rPr>
          <w:lang w:val="en-US"/>
        </w:rPr>
        <w:t xml:space="preserve"> analysis of deviance tables were calculated using Type II Wald-</w:t>
      </w:r>
      <w:r w:rsidR="00346636" w:rsidRPr="00346636">
        <w:rPr>
          <w:rFonts w:ascii="Cambria Math" w:hAnsi="Cambria Math" w:cs="Cambria Math"/>
          <w:lang w:val="en-US"/>
        </w:rPr>
        <w:t>𝛘</w:t>
      </w:r>
      <w:r w:rsidR="00346636" w:rsidRPr="00346636">
        <w:rPr>
          <w:lang w:val="en-US"/>
        </w:rPr>
        <w:t xml:space="preserve">2 tests (Fox and Weisberg, 2018), results suggest the </w:t>
      </w:r>
      <w:proofErr w:type="spellStart"/>
      <w:proofErr w:type="gramStart"/>
      <w:r w:rsidR="00346636" w:rsidRPr="00346636">
        <w:rPr>
          <w:lang w:val="en-US"/>
        </w:rPr>
        <w:t>Biotype:Plant</w:t>
      </w:r>
      <w:proofErr w:type="spellEnd"/>
      <w:proofErr w:type="gramEnd"/>
      <w:r w:rsidR="00346636" w:rsidRPr="00346636">
        <w:rPr>
          <w:lang w:val="en-US"/>
        </w:rPr>
        <w:t xml:space="preserve"> interaction term statistically accounts for the effect of biotype on aphid performance (Table S1, P = 0.5, </w:t>
      </w:r>
      <w:r w:rsidR="00346636" w:rsidRPr="00346636">
        <w:rPr>
          <w:rFonts w:ascii="Cambria Math" w:hAnsi="Cambria Math" w:cs="Cambria Math"/>
          <w:lang w:val="en-US"/>
        </w:rPr>
        <w:t>𝛘</w:t>
      </w:r>
      <w:r w:rsidR="00346636" w:rsidRPr="00346636">
        <w:rPr>
          <w:lang w:val="en-US"/>
        </w:rPr>
        <w:t>2 = 0.45, DF = 1).</w:t>
      </w:r>
    </w:p>
    <w:p w14:paraId="45C72FB3" w14:textId="77777777" w:rsidR="00346636" w:rsidRPr="00346636" w:rsidRDefault="00346636" w:rsidP="000040B8">
      <w:pPr>
        <w:pStyle w:val="Ttulo2"/>
        <w:rPr>
          <w:lang w:val="en-US"/>
        </w:rPr>
      </w:pPr>
      <w:r w:rsidRPr="5FCD8171">
        <w:rPr>
          <w:lang w:val="en-US"/>
        </w:rPr>
        <w:t>Biotype, Plant, and Virus effects on aphid preference</w:t>
      </w:r>
    </w:p>
    <w:p w14:paraId="057DCC02" w14:textId="5A2B97F6" w:rsidR="00346636" w:rsidRPr="00346636" w:rsidRDefault="00346636" w:rsidP="00346636">
      <w:pPr>
        <w:rPr>
          <w:lang w:val="en-US"/>
        </w:rPr>
      </w:pPr>
      <w:r w:rsidRPr="00346636">
        <w:rPr>
          <w:lang w:val="en-US"/>
        </w:rPr>
        <w:t xml:space="preserve">Aphid preference for host plants was determined using total counts of aphids </w:t>
      </w:r>
      <w:r w:rsidR="00AE3A85">
        <w:rPr>
          <w:lang w:val="en-US"/>
        </w:rPr>
        <w:t>settling on</w:t>
      </w:r>
      <w:r w:rsidRPr="00346636">
        <w:rPr>
          <w:lang w:val="en-US"/>
        </w:rPr>
        <w:t xml:space="preserve"> a respective host plant in a behavioral assay. Aphid preference </w:t>
      </w:r>
      <w:r w:rsidR="00AE3A85" w:rsidRPr="00346636">
        <w:rPr>
          <w:lang w:val="en-US"/>
        </w:rPr>
        <w:t>differe</w:t>
      </w:r>
      <w:r w:rsidR="00AE3A85">
        <w:rPr>
          <w:lang w:val="en-US"/>
        </w:rPr>
        <w:t>d</w:t>
      </w:r>
      <w:r w:rsidR="00AE3A85" w:rsidRPr="00346636">
        <w:rPr>
          <w:lang w:val="en-US"/>
        </w:rPr>
        <w:t xml:space="preserve"> </w:t>
      </w:r>
      <w:r w:rsidRPr="00346636">
        <w:rPr>
          <w:lang w:val="en-US"/>
        </w:rPr>
        <w:t xml:space="preserve">significantly among target hosts (Table S2, P &lt; 0.001, </w:t>
      </w:r>
      <w:r w:rsidRPr="00346636">
        <w:rPr>
          <w:rFonts w:ascii="Cambria Math" w:hAnsi="Cambria Math" w:cs="Cambria Math"/>
          <w:lang w:val="en-US"/>
        </w:rPr>
        <w:t>𝛘</w:t>
      </w:r>
      <w:r w:rsidRPr="00346636">
        <w:rPr>
          <w:lang w:val="en-US"/>
        </w:rPr>
        <w:t>2 = 111.77, DF =</w:t>
      </w:r>
      <w:r w:rsidR="000040B8">
        <w:rPr>
          <w:lang w:val="en-US"/>
        </w:rPr>
        <w:t xml:space="preserve"> </w:t>
      </w:r>
      <w:r w:rsidRPr="00346636">
        <w:rPr>
          <w:lang w:val="en-US"/>
        </w:rPr>
        <w:t>5), and this preference varied according to aphid biotype</w:t>
      </w:r>
      <w:r w:rsidR="00A81484">
        <w:rPr>
          <w:lang w:val="en-US"/>
        </w:rPr>
        <w:t xml:space="preserve"> grouping</w:t>
      </w:r>
      <w:r w:rsidRPr="00346636">
        <w:rPr>
          <w:lang w:val="en-US"/>
        </w:rPr>
        <w:t xml:space="preserve"> (Tables S2, P &lt; 0.001, </w:t>
      </w:r>
      <w:r w:rsidRPr="00346636">
        <w:rPr>
          <w:rFonts w:ascii="Cambria Math" w:hAnsi="Cambria Math" w:cs="Cambria Math"/>
          <w:lang w:val="en-US"/>
        </w:rPr>
        <w:t>𝛘</w:t>
      </w:r>
      <w:r w:rsidRPr="00346636">
        <w:rPr>
          <w:lang w:val="en-US"/>
        </w:rPr>
        <w:t>2 = 51.78, DF =</w:t>
      </w:r>
      <w:r w:rsidR="000040B8">
        <w:rPr>
          <w:lang w:val="en-US"/>
        </w:rPr>
        <w:t xml:space="preserve"> </w:t>
      </w:r>
      <w:r w:rsidRPr="00346636">
        <w:rPr>
          <w:lang w:val="en-US"/>
        </w:rPr>
        <w:t xml:space="preserve">5). Matching results from aphid performance, the </w:t>
      </w:r>
      <w:r w:rsidR="007D3DC4">
        <w:rPr>
          <w:lang w:val="en-US"/>
        </w:rPr>
        <w:t>"a</w:t>
      </w:r>
      <w:commentRangeStart w:id="3"/>
      <w:commentRangeStart w:id="4"/>
      <w:r w:rsidRPr="00346636">
        <w:rPr>
          <w:lang w:val="en-US"/>
        </w:rPr>
        <w:t>lfalfa</w:t>
      </w:r>
      <w:r w:rsidR="007D3DC4">
        <w:rPr>
          <w:lang w:val="en-US"/>
        </w:rPr>
        <w:t>”</w:t>
      </w:r>
      <w:r w:rsidRPr="00346636">
        <w:rPr>
          <w:lang w:val="en-US"/>
        </w:rPr>
        <w:t xml:space="preserve"> </w:t>
      </w:r>
      <w:r w:rsidR="00666F49">
        <w:rPr>
          <w:lang w:val="en-US"/>
        </w:rPr>
        <w:t>biotype</w:t>
      </w:r>
      <w:r w:rsidR="007D3DC4">
        <w:rPr>
          <w:lang w:val="en-US"/>
        </w:rPr>
        <w:t>s</w:t>
      </w:r>
      <w:commentRangeEnd w:id="3"/>
      <w:r w:rsidR="00AE3A85">
        <w:rPr>
          <w:rStyle w:val="Refdecomentario"/>
        </w:rPr>
        <w:commentReference w:id="3"/>
      </w:r>
      <w:commentRangeEnd w:id="4"/>
      <w:r w:rsidR="00A06E6B">
        <w:rPr>
          <w:rStyle w:val="Refdecomentario"/>
        </w:rPr>
        <w:commentReference w:id="4"/>
      </w:r>
      <w:r w:rsidR="007D3DC4">
        <w:rPr>
          <w:lang w:val="en-US"/>
        </w:rPr>
        <w:t xml:space="preserve"> </w:t>
      </w:r>
      <w:r w:rsidRPr="00346636">
        <w:rPr>
          <w:lang w:val="en-US"/>
        </w:rPr>
        <w:t xml:space="preserve">were more attracted to alfalfa hosts compared to the </w:t>
      </w:r>
      <w:r w:rsidR="007D3DC4">
        <w:rPr>
          <w:lang w:val="en-US"/>
        </w:rPr>
        <w:t>“p</w:t>
      </w:r>
      <w:r w:rsidRPr="00346636">
        <w:rPr>
          <w:lang w:val="en-US"/>
        </w:rPr>
        <w:t>ea</w:t>
      </w:r>
      <w:r w:rsidR="007D3DC4">
        <w:rPr>
          <w:lang w:val="en-US"/>
        </w:rPr>
        <w:t>”</w:t>
      </w:r>
      <w:r w:rsidRPr="00346636">
        <w:rPr>
          <w:lang w:val="en-US"/>
        </w:rPr>
        <w:t xml:space="preserve"> </w:t>
      </w:r>
      <w:r w:rsidR="00666F49">
        <w:rPr>
          <w:lang w:val="en-US"/>
        </w:rPr>
        <w:t>biotype</w:t>
      </w:r>
      <w:r w:rsidR="007D3DC4">
        <w:rPr>
          <w:lang w:val="en-US"/>
        </w:rPr>
        <w:t>s</w:t>
      </w:r>
      <w:r w:rsidRPr="00346636">
        <w:rPr>
          <w:lang w:val="en-US"/>
        </w:rPr>
        <w:t xml:space="preserve"> (Fig 3, Tukey HSD). Likewise, the </w:t>
      </w:r>
      <w:r w:rsidR="008832D4">
        <w:rPr>
          <w:lang w:val="en-US"/>
        </w:rPr>
        <w:t>"p</w:t>
      </w:r>
      <w:r w:rsidRPr="00346636">
        <w:rPr>
          <w:lang w:val="en-US"/>
        </w:rPr>
        <w:t>ea</w:t>
      </w:r>
      <w:r w:rsidR="008832D4">
        <w:rPr>
          <w:lang w:val="en-US"/>
        </w:rPr>
        <w:t>”</w:t>
      </w:r>
      <w:r w:rsidRPr="00346636">
        <w:rPr>
          <w:lang w:val="en-US"/>
        </w:rPr>
        <w:t xml:space="preserve"> </w:t>
      </w:r>
      <w:r w:rsidR="00666F49">
        <w:rPr>
          <w:lang w:val="en-US"/>
        </w:rPr>
        <w:t>biotype</w:t>
      </w:r>
      <w:r w:rsidR="008832D4">
        <w:rPr>
          <w:lang w:val="en-US"/>
        </w:rPr>
        <w:t>s</w:t>
      </w:r>
      <w:r w:rsidRPr="00346636">
        <w:rPr>
          <w:lang w:val="en-US"/>
        </w:rPr>
        <w:t xml:space="preserve"> preferred </w:t>
      </w:r>
      <w:r w:rsidR="00AE3A85">
        <w:rPr>
          <w:lang w:val="en-US"/>
        </w:rPr>
        <w:t>h</w:t>
      </w:r>
      <w:r w:rsidR="00AE3A85" w:rsidRPr="00346636">
        <w:rPr>
          <w:lang w:val="en-US"/>
        </w:rPr>
        <w:t xml:space="preserve">airy </w:t>
      </w:r>
      <w:r w:rsidRPr="00346636">
        <w:rPr>
          <w:lang w:val="en-US"/>
        </w:rPr>
        <w:t xml:space="preserve">vetch and </w:t>
      </w:r>
      <w:r w:rsidR="00AE3A85">
        <w:rPr>
          <w:lang w:val="en-US"/>
        </w:rPr>
        <w:t>r</w:t>
      </w:r>
      <w:r w:rsidR="00AE3A85" w:rsidRPr="00346636">
        <w:rPr>
          <w:lang w:val="en-US"/>
        </w:rPr>
        <w:t xml:space="preserve">ed </w:t>
      </w:r>
      <w:r w:rsidRPr="00346636">
        <w:rPr>
          <w:lang w:val="en-US"/>
        </w:rPr>
        <w:t>clover (Fig 3, Tukey HSD). Paradoxically, we did not see</w:t>
      </w:r>
      <w:r w:rsidR="00FC6814">
        <w:rPr>
          <w:lang w:val="en-US"/>
        </w:rPr>
        <w:t xml:space="preserve"> </w:t>
      </w:r>
      <w:r w:rsidR="00FC6814" w:rsidRPr="00FC6814">
        <w:rPr>
          <w:lang w:val="en-US"/>
        </w:rPr>
        <w:t xml:space="preserve">a preference for pea plants by the </w:t>
      </w:r>
      <w:r w:rsidR="00FC6814">
        <w:rPr>
          <w:lang w:val="en-US"/>
        </w:rPr>
        <w:t>“</w:t>
      </w:r>
      <w:r w:rsidR="00FC6814" w:rsidRPr="00FC6814">
        <w:rPr>
          <w:lang w:val="en-US"/>
        </w:rPr>
        <w:t>pea</w:t>
      </w:r>
      <w:r w:rsidR="00FC6814">
        <w:rPr>
          <w:lang w:val="en-US"/>
        </w:rPr>
        <w:t>”</w:t>
      </w:r>
      <w:r w:rsidR="00FC6814" w:rsidRPr="00FC6814">
        <w:rPr>
          <w:lang w:val="en-US"/>
        </w:rPr>
        <w:t xml:space="preserve"> </w:t>
      </w:r>
      <w:r w:rsidR="00FC6814">
        <w:rPr>
          <w:lang w:val="en-US"/>
        </w:rPr>
        <w:t>bio</w:t>
      </w:r>
      <w:r w:rsidR="00FC6814" w:rsidRPr="00FC6814">
        <w:rPr>
          <w:lang w:val="en-US"/>
        </w:rPr>
        <w:t>type</w:t>
      </w:r>
      <w:r w:rsidR="00FC6814">
        <w:rPr>
          <w:lang w:val="en-US"/>
        </w:rPr>
        <w:t>s</w:t>
      </w:r>
      <w:r w:rsidR="00B46CCE">
        <w:rPr>
          <w:lang w:val="en-US"/>
        </w:rPr>
        <w:t xml:space="preserve"> </w:t>
      </w:r>
      <w:r w:rsidRPr="00346636">
        <w:rPr>
          <w:lang w:val="en-US"/>
        </w:rPr>
        <w:t>(Fig 3, Tukey HSD).</w:t>
      </w:r>
    </w:p>
    <w:p w14:paraId="4608245F" w14:textId="24E52513" w:rsidR="00346636" w:rsidRPr="00346636" w:rsidRDefault="00346636" w:rsidP="00346636">
      <w:pPr>
        <w:rPr>
          <w:lang w:val="en-US"/>
        </w:rPr>
      </w:pPr>
      <w:r w:rsidRPr="00346636">
        <w:rPr>
          <w:lang w:val="en-US"/>
        </w:rPr>
        <w:t xml:space="preserve">All terms including virus exposure status were dropped from final model using our stepwise AIC approach. Consequently, there was no statistical evidence for the virus exposure status of these target host plants altering aphid preference (Table S2), nor did we observe any evidence that virus status influenced the effects of </w:t>
      </w:r>
      <w:r w:rsidR="00FF414B">
        <w:rPr>
          <w:lang w:val="en-US"/>
        </w:rPr>
        <w:t xml:space="preserve">aphid </w:t>
      </w:r>
      <w:r w:rsidR="00666F49">
        <w:rPr>
          <w:lang w:val="en-US"/>
        </w:rPr>
        <w:t>biotype</w:t>
      </w:r>
      <w:r w:rsidR="00FF414B">
        <w:rPr>
          <w:lang w:val="en-US"/>
        </w:rPr>
        <w:t xml:space="preserve"> group</w:t>
      </w:r>
      <w:r w:rsidR="00FF414B" w:rsidRPr="00346636">
        <w:rPr>
          <w:lang w:val="en-US"/>
        </w:rPr>
        <w:t xml:space="preserve"> </w:t>
      </w:r>
      <w:r w:rsidRPr="00346636">
        <w:rPr>
          <w:lang w:val="en-US"/>
        </w:rPr>
        <w:t xml:space="preserve">or plant species identity (Table S2). </w:t>
      </w:r>
    </w:p>
    <w:p w14:paraId="41681A77" w14:textId="77777777" w:rsidR="00346636" w:rsidRPr="00346636" w:rsidRDefault="00346636" w:rsidP="00312206">
      <w:pPr>
        <w:pStyle w:val="Ttulo2"/>
        <w:rPr>
          <w:lang w:val="en-US"/>
        </w:rPr>
      </w:pPr>
      <w:r w:rsidRPr="5FCD8171">
        <w:rPr>
          <w:lang w:val="en-US"/>
        </w:rPr>
        <w:t>Preference by performance relationship</w:t>
      </w:r>
    </w:p>
    <w:p w14:paraId="27B2B00D" w14:textId="49ACB424" w:rsidR="005F0A63" w:rsidRPr="005F0A63" w:rsidRDefault="00FF414B" w:rsidP="00346636">
      <w:pPr>
        <w:rPr>
          <w:lang w:val="en-US"/>
        </w:rPr>
      </w:pPr>
      <w:r>
        <w:rPr>
          <w:lang w:val="en-US"/>
        </w:rPr>
        <w:t>W</w:t>
      </w:r>
      <w:r w:rsidR="00346636" w:rsidRPr="00346636">
        <w:rPr>
          <w:lang w:val="en-US"/>
        </w:rPr>
        <w:t xml:space="preserve">e examined the relationship between the number of aphids </w:t>
      </w:r>
      <w:r>
        <w:rPr>
          <w:lang w:val="en-US"/>
        </w:rPr>
        <w:t>settling on</w:t>
      </w:r>
      <w:r w:rsidR="00346636" w:rsidRPr="00346636">
        <w:rPr>
          <w:lang w:val="en-US"/>
        </w:rPr>
        <w:t xml:space="preserve"> host plants (metric of preference) and the total number of aphids found on </w:t>
      </w:r>
      <w:r>
        <w:rPr>
          <w:lang w:val="en-US"/>
        </w:rPr>
        <w:t xml:space="preserve">infested </w:t>
      </w:r>
      <w:r w:rsidR="00346636" w:rsidRPr="00346636">
        <w:rPr>
          <w:lang w:val="en-US"/>
        </w:rPr>
        <w:t xml:space="preserve">host plants after one week (metric of performance). </w:t>
      </w:r>
      <w:r>
        <w:rPr>
          <w:lang w:val="en-US"/>
        </w:rPr>
        <w:t>We</w:t>
      </w:r>
      <w:r w:rsidR="00346636" w:rsidRPr="00346636">
        <w:rPr>
          <w:lang w:val="en-US"/>
        </w:rPr>
        <w:t xml:space="preserve"> observed a positive relationship between aphid preference and aphid performance (Table S3, P &lt; 0.001, </w:t>
      </w:r>
      <w:r w:rsidR="00346636" w:rsidRPr="00346636">
        <w:rPr>
          <w:rFonts w:ascii="Cambria Math" w:hAnsi="Cambria Math" w:cs="Cambria Math"/>
          <w:lang w:val="en-US"/>
        </w:rPr>
        <w:t>𝛘</w:t>
      </w:r>
      <w:r w:rsidR="00346636" w:rsidRPr="00346636">
        <w:rPr>
          <w:lang w:val="en-US"/>
        </w:rPr>
        <w:t xml:space="preserve">2 = 21.71, DF =1). As such, aphid movement to host plants for a given trial was higher under similar conditions by which aphid performance was higher (Fig 4). However, we </w:t>
      </w:r>
      <w:r w:rsidR="00346636" w:rsidRPr="00346636">
        <w:rPr>
          <w:lang w:val="en-US"/>
        </w:rPr>
        <w:lastRenderedPageBreak/>
        <w:t xml:space="preserve">did not observe any evidence that this relationship was modified for plants exposed to BLRV or PEMV (Table S3, Log Aphid </w:t>
      </w:r>
      <w:proofErr w:type="spellStart"/>
      <w:proofErr w:type="gramStart"/>
      <w:r w:rsidR="00346636" w:rsidRPr="00346636">
        <w:rPr>
          <w:lang w:val="en-US"/>
        </w:rPr>
        <w:t>Count:Virus</w:t>
      </w:r>
      <w:proofErr w:type="spellEnd"/>
      <w:proofErr w:type="gramEnd"/>
      <w:r w:rsidR="00346636" w:rsidRPr="00346636">
        <w:rPr>
          <w:lang w:val="en-US"/>
        </w:rPr>
        <w:t xml:space="preserve"> interaction, P = 0.57, </w:t>
      </w:r>
      <w:r w:rsidR="00346636" w:rsidRPr="00346636">
        <w:rPr>
          <w:rFonts w:ascii="Cambria Math" w:hAnsi="Cambria Math" w:cs="Cambria Math"/>
          <w:lang w:val="en-US"/>
        </w:rPr>
        <w:t>𝛘</w:t>
      </w:r>
      <w:r w:rsidR="00346636" w:rsidRPr="00346636">
        <w:rPr>
          <w:lang w:val="en-US"/>
        </w:rPr>
        <w:t>2 = 1.13, DF =2). Across all infection statuses, aphid preference increased in trials where aphid performance was higher (Fig 4).</w:t>
      </w:r>
    </w:p>
    <w:p w14:paraId="2CDD0074" w14:textId="691837BF" w:rsidR="00B41EA8" w:rsidRDefault="00B41EA8" w:rsidP="00662F6C">
      <w:pPr>
        <w:pStyle w:val="Ttulo1"/>
        <w:rPr>
          <w:lang w:val="en-US"/>
        </w:rPr>
      </w:pPr>
      <w:r w:rsidRPr="5FCD8171">
        <w:rPr>
          <w:lang w:val="en-US"/>
        </w:rPr>
        <w:t>Discussion</w:t>
      </w:r>
    </w:p>
    <w:p w14:paraId="2568E714" w14:textId="1A1002FF" w:rsidR="00AE4FC2" w:rsidRDefault="00B225DB" w:rsidP="00AE4FC2">
      <w:pPr>
        <w:rPr>
          <w:lang w:val="en-US"/>
        </w:rPr>
      </w:pPr>
      <w:r>
        <w:rPr>
          <w:lang w:val="en-US"/>
        </w:rPr>
        <w:t>H</w:t>
      </w:r>
      <w:r w:rsidR="00727D6F">
        <w:rPr>
          <w:lang w:val="en-US"/>
        </w:rPr>
        <w:t>ost</w:t>
      </w:r>
      <w:r w:rsidR="00346DDF">
        <w:rPr>
          <w:lang w:val="en-US"/>
        </w:rPr>
        <w:t xml:space="preserve"> specialization and </w:t>
      </w:r>
      <w:r w:rsidR="00801AA6">
        <w:rPr>
          <w:lang w:val="en-US"/>
        </w:rPr>
        <w:t xml:space="preserve">manipulation </w:t>
      </w:r>
      <w:r w:rsidR="00D93469">
        <w:rPr>
          <w:lang w:val="en-US"/>
        </w:rPr>
        <w:t>by</w:t>
      </w:r>
      <w:r w:rsidR="00801AA6">
        <w:rPr>
          <w:lang w:val="en-US"/>
        </w:rPr>
        <w:t xml:space="preserve"> plant viruses </w:t>
      </w:r>
      <w:r w:rsidR="0073441C">
        <w:rPr>
          <w:lang w:val="en-US"/>
        </w:rPr>
        <w:t xml:space="preserve">affect </w:t>
      </w:r>
      <w:r w:rsidR="00E60BC0">
        <w:rPr>
          <w:lang w:val="en-US"/>
        </w:rPr>
        <w:t xml:space="preserve">simultaneously </w:t>
      </w:r>
      <w:r w:rsidR="00A64DDA">
        <w:rPr>
          <w:lang w:val="en-US"/>
        </w:rPr>
        <w:t xml:space="preserve">pea </w:t>
      </w:r>
      <w:r w:rsidR="00556289">
        <w:rPr>
          <w:lang w:val="en-US"/>
        </w:rPr>
        <w:t>aphid-plant interactions</w:t>
      </w:r>
      <w:r w:rsidR="0086054E">
        <w:rPr>
          <w:lang w:val="en-US"/>
        </w:rPr>
        <w:t xml:space="preserve"> in the PNW</w:t>
      </w:r>
      <w:r w:rsidR="008B4423">
        <w:rPr>
          <w:lang w:val="en-US"/>
        </w:rPr>
        <w:t xml:space="preserve"> </w:t>
      </w:r>
      <w:r w:rsidR="008D5DA0">
        <w:rPr>
          <w:lang w:val="en-US"/>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004A4F67">
        <w:rPr>
          <w:lang w:val="en-US"/>
        </w:rPr>
        <w:instrText xml:space="preserve"> ADDIN EN.CITE </w:instrText>
      </w:r>
      <w:r w:rsidR="004A4F67">
        <w:rPr>
          <w:lang w:val="en-US"/>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004A4F67">
        <w:rPr>
          <w:lang w:val="en-US"/>
        </w:rPr>
        <w:instrText xml:space="preserve"> ADDIN EN.CITE.DATA </w:instrText>
      </w:r>
      <w:r w:rsidR="004A4F67">
        <w:rPr>
          <w:lang w:val="en-US"/>
        </w:rPr>
      </w:r>
      <w:r w:rsidR="004A4F67">
        <w:rPr>
          <w:lang w:val="en-US"/>
        </w:rPr>
        <w:fldChar w:fldCharType="end"/>
      </w:r>
      <w:r w:rsidR="008D5DA0">
        <w:rPr>
          <w:lang w:val="en-US"/>
        </w:rPr>
        <w:fldChar w:fldCharType="separate"/>
      </w:r>
      <w:r w:rsidR="00677B69">
        <w:rPr>
          <w:noProof/>
          <w:lang w:val="en-US"/>
        </w:rPr>
        <w:t>(Eigenbrode et al., 2016, Davis et al., 2017, Wu et al., 2014)</w:t>
      </w:r>
      <w:r w:rsidR="008D5DA0">
        <w:rPr>
          <w:lang w:val="en-US"/>
        </w:rPr>
        <w:fldChar w:fldCharType="end"/>
      </w:r>
      <w:r w:rsidR="0086054E">
        <w:rPr>
          <w:lang w:val="en-US"/>
        </w:rPr>
        <w:t>.</w:t>
      </w:r>
      <w:r w:rsidR="009C54C1">
        <w:rPr>
          <w:lang w:val="en-US"/>
        </w:rPr>
        <w:t xml:space="preserve"> On the one hand, </w:t>
      </w:r>
      <w:r w:rsidR="00DA5A4C">
        <w:rPr>
          <w:lang w:val="en-US"/>
        </w:rPr>
        <w:t xml:space="preserve">host specialization </w:t>
      </w:r>
      <w:r w:rsidR="005D31BF">
        <w:rPr>
          <w:lang w:val="en-US"/>
        </w:rPr>
        <w:t xml:space="preserve">implies performance trade-offs </w:t>
      </w:r>
      <w:r w:rsidR="000C197E">
        <w:rPr>
          <w:lang w:val="en-US"/>
        </w:rPr>
        <w:t xml:space="preserve">that often </w:t>
      </w:r>
      <w:r w:rsidR="002E6F2E">
        <w:rPr>
          <w:lang w:val="en-US"/>
        </w:rPr>
        <w:t>match</w:t>
      </w:r>
      <w:r w:rsidR="000C197E">
        <w:rPr>
          <w:lang w:val="en-US"/>
        </w:rPr>
        <w:t xml:space="preserve"> hostplant </w:t>
      </w:r>
      <w:r w:rsidR="0021190F">
        <w:rPr>
          <w:lang w:val="en-US"/>
        </w:rPr>
        <w:t>preference and</w:t>
      </w:r>
      <w:r w:rsidR="005F7713">
        <w:rPr>
          <w:lang w:val="en-US"/>
        </w:rPr>
        <w:t xml:space="preserve"> </w:t>
      </w:r>
      <w:r w:rsidR="00D743E0">
        <w:rPr>
          <w:lang w:val="en-US"/>
        </w:rPr>
        <w:t>reduce</w:t>
      </w:r>
      <w:del w:id="5" w:author="Eigenbrode, Sanford (sanforde@uidaho.edu)" w:date="2023-06-05T06:38:00Z">
        <w:r w:rsidR="00D743E0" w:rsidDel="00886D95">
          <w:rPr>
            <w:lang w:val="en-US"/>
          </w:rPr>
          <w:delText>s</w:delText>
        </w:r>
      </w:del>
      <w:r w:rsidR="00D743E0">
        <w:rPr>
          <w:lang w:val="en-US"/>
        </w:rPr>
        <w:t xml:space="preserve"> the diversity of </w:t>
      </w:r>
      <w:r w:rsidR="00A04D28">
        <w:rPr>
          <w:lang w:val="en-US"/>
        </w:rPr>
        <w:t xml:space="preserve">plants that insect herbivores </w:t>
      </w:r>
      <w:r w:rsidR="001773F4">
        <w:rPr>
          <w:lang w:val="en-US"/>
        </w:rPr>
        <w:t>can effectively exploit</w:t>
      </w:r>
      <w:r w:rsidR="00B57B7E">
        <w:rPr>
          <w:lang w:val="en-US"/>
        </w:rPr>
        <w:t xml:space="preserve"> </w:t>
      </w:r>
      <w:r w:rsidR="004145F9">
        <w:rPr>
          <w:lang w:val="en-US"/>
        </w:rPr>
        <w:fldChar w:fldCharType="begin"/>
      </w:r>
      <w:r w:rsidR="004A4F67">
        <w:rPr>
          <w:lang w:val="en-US"/>
        </w:rPr>
        <w:instrText xml:space="preserve"> ADDIN EN.CITE &lt;EndNote&gt;&lt;Cite&gt;&lt;Author&gt;Berlocher&lt;/Author&gt;&lt;Year&gt;2002&lt;/Year&gt;&lt;RecNum&gt;2021&lt;/RecNum&gt;&lt;DisplayText&gt;(Berlocher and Feder, 2002)&lt;/DisplayText&gt;&lt;record&gt;&lt;rec-number&gt;2021&lt;/rec-number&gt;&lt;foreign-keys&gt;&lt;key app="EN" db-id="vv5z5rzf7tsernexazoxwp5hrep9zftffrwv" timestamp="1684209784" guid="a784d17c-7fcd-4b34-a801-d5f2ba86c486"&gt;2021&lt;/key&gt;&lt;/foreign-keys&gt;&lt;ref-type name="Journal Article"&gt;17&lt;/ref-type&gt;&lt;contributors&gt;&lt;authors&gt;&lt;author&gt;Stewart H. Berlocher&lt;/author&gt;&lt;author&gt;Jeffrey L. Feder&lt;/author&gt;&lt;/authors&gt;&lt;/contributors&gt;&lt;titles&gt;&lt;title&gt;Sympatric Speciation in Phytophagous Insects: Moving Beyond Controversy?&lt;/title&gt;&lt;secondary-title&gt;Annual Review of Entomology&lt;/secondary-title&gt;&lt;/titles&gt;&lt;periodical&gt;&lt;full-title&gt;Annual Review of Entomology&lt;/full-title&gt;&lt;/periodical&gt;&lt;pages&gt;773-815&lt;/pages&gt;&lt;volume&gt;47&lt;/volume&gt;&lt;number&gt;1&lt;/number&gt;&lt;keywords&gt;&lt;keyword&gt;host race,speciation,evolution,insect-plant interactions&lt;/keyword&gt;&lt;/keywords&gt;&lt;dates&gt;&lt;year&gt;2002&lt;/year&gt;&lt;/dates&gt;&lt;accession-num&gt;11729091&lt;/accession-num&gt;&lt;urls&gt;&lt;related-urls&gt;&lt;url&gt;https://www.annualreviews.org/doi/abs/10.1146/annurev.ento.47.091201.145312&lt;/url&gt;&lt;/related-urls&gt;&lt;/urls&gt;&lt;electronic-resource-num&gt;10.1146/annurev.ento.47.091201.145312&lt;/electronic-resource-num&gt;&lt;/record&gt;&lt;/Cite&gt;&lt;/EndNote&gt;</w:instrText>
      </w:r>
      <w:r w:rsidR="004145F9">
        <w:rPr>
          <w:lang w:val="en-US"/>
        </w:rPr>
        <w:fldChar w:fldCharType="separate"/>
      </w:r>
      <w:r w:rsidR="004145F9">
        <w:rPr>
          <w:noProof/>
          <w:lang w:val="en-US"/>
        </w:rPr>
        <w:t>(Berlocher and Feder, 2002)</w:t>
      </w:r>
      <w:r w:rsidR="004145F9">
        <w:rPr>
          <w:lang w:val="en-US"/>
        </w:rPr>
        <w:fldChar w:fldCharType="end"/>
      </w:r>
      <w:r w:rsidR="001773F4">
        <w:rPr>
          <w:lang w:val="en-US"/>
        </w:rPr>
        <w:t>.</w:t>
      </w:r>
      <w:r w:rsidR="00502244">
        <w:rPr>
          <w:lang w:val="en-US"/>
        </w:rPr>
        <w:t xml:space="preserve"> But </w:t>
      </w:r>
      <w:ins w:id="6" w:author="Eigenbrode, Sanford (sanforde@uidaho.edu)" w:date="2023-06-05T06:40:00Z">
        <w:r w:rsidR="00886D95">
          <w:rPr>
            <w:lang w:val="en-US"/>
          </w:rPr>
          <w:t xml:space="preserve">vector-borne </w:t>
        </w:r>
      </w:ins>
      <w:r w:rsidR="0033151B">
        <w:rPr>
          <w:lang w:val="en-US"/>
        </w:rPr>
        <w:t xml:space="preserve">plant </w:t>
      </w:r>
      <w:r w:rsidR="00544A12">
        <w:rPr>
          <w:lang w:val="en-US"/>
        </w:rPr>
        <w:t>viruses</w:t>
      </w:r>
      <w:r w:rsidR="0033151B">
        <w:rPr>
          <w:lang w:val="en-US"/>
        </w:rPr>
        <w:t xml:space="preserve"> that rely on</w:t>
      </w:r>
      <w:r w:rsidR="00870E80">
        <w:rPr>
          <w:lang w:val="en-US"/>
        </w:rPr>
        <w:t xml:space="preserve"> </w:t>
      </w:r>
      <w:del w:id="7" w:author="Eigenbrode, Sanford (sanforde@uidaho.edu)" w:date="2023-06-05T06:39:00Z">
        <w:r w:rsidR="00870E80" w:rsidDel="00886D95">
          <w:rPr>
            <w:lang w:val="en-US"/>
          </w:rPr>
          <w:delText>and manipulate</w:delText>
        </w:r>
        <w:r w:rsidR="0033151B" w:rsidDel="00886D95">
          <w:rPr>
            <w:lang w:val="en-US"/>
          </w:rPr>
          <w:delText xml:space="preserve"> </w:delText>
        </w:r>
        <w:r w:rsidR="00544A12" w:rsidDel="00886D95">
          <w:rPr>
            <w:lang w:val="en-US"/>
          </w:rPr>
          <w:delText>insect</w:delText>
        </w:r>
        <w:r w:rsidR="0033151B" w:rsidDel="00886D95">
          <w:rPr>
            <w:lang w:val="en-US"/>
          </w:rPr>
          <w:delText xml:space="preserve"> vectors for </w:delText>
        </w:r>
      </w:del>
      <w:del w:id="8" w:author="Eigenbrode, Sanford (sanforde@uidaho.edu)" w:date="2023-06-05T06:41:00Z">
        <w:r w:rsidR="00544A12" w:rsidDel="00886D95">
          <w:rPr>
            <w:lang w:val="en-US"/>
          </w:rPr>
          <w:delText>horizontal</w:delText>
        </w:r>
      </w:del>
      <w:r w:rsidR="00544A12">
        <w:rPr>
          <w:lang w:val="en-US"/>
        </w:rPr>
        <w:t xml:space="preserve"> transmission</w:t>
      </w:r>
      <w:r w:rsidR="00203EF4">
        <w:rPr>
          <w:lang w:val="en-US"/>
        </w:rPr>
        <w:t xml:space="preserve"> </w:t>
      </w:r>
      <w:ins w:id="9" w:author="Eigenbrode, Sanford (sanforde@uidaho.edu)" w:date="2023-06-05T06:40:00Z">
        <w:r w:rsidR="00886D95">
          <w:rPr>
            <w:lang w:val="en-US"/>
          </w:rPr>
          <w:t xml:space="preserve">among </w:t>
        </w:r>
      </w:ins>
      <w:del w:id="10" w:author="Eigenbrode, Sanford (sanforde@uidaho.edu)" w:date="2023-06-05T06:40:00Z">
        <w:r w:rsidR="00203EF4" w:rsidDel="00886D95">
          <w:rPr>
            <w:lang w:val="en-US"/>
          </w:rPr>
          <w:delText xml:space="preserve">require </w:delText>
        </w:r>
      </w:del>
      <w:r w:rsidR="00203EF4">
        <w:rPr>
          <w:lang w:val="en-US"/>
        </w:rPr>
        <w:t>alternate</w:t>
      </w:r>
      <w:del w:id="11" w:author="Eigenbrode, Sanford (sanforde@uidaho.edu)" w:date="2023-06-05T06:41:00Z">
        <w:r w:rsidR="00203EF4" w:rsidDel="00886D95">
          <w:rPr>
            <w:lang w:val="en-US"/>
          </w:rPr>
          <w:delText xml:space="preserve"> </w:delText>
        </w:r>
        <w:r w:rsidR="00A4010E" w:rsidDel="00886D95">
          <w:rPr>
            <w:lang w:val="en-US"/>
          </w:rPr>
          <w:delText>hosts to persist in the environment</w:delText>
        </w:r>
      </w:del>
      <w:ins w:id="12" w:author="Eigenbrode, Sanford (sanforde@uidaho.edu)" w:date="2023-06-05T06:41:00Z">
        <w:r w:rsidR="00886D95">
          <w:rPr>
            <w:lang w:val="en-US"/>
          </w:rPr>
          <w:t xml:space="preserve"> hosts</w:t>
        </w:r>
      </w:ins>
      <w:r w:rsidR="00A4010E">
        <w:rPr>
          <w:lang w:val="en-US"/>
        </w:rPr>
        <w:t xml:space="preserve">, especially </w:t>
      </w:r>
      <w:r w:rsidR="00C553CB">
        <w:rPr>
          <w:lang w:val="en-US"/>
        </w:rPr>
        <w:t xml:space="preserve">when hosts </w:t>
      </w:r>
      <w:r w:rsidR="008D6393">
        <w:rPr>
          <w:lang w:val="en-US"/>
        </w:rPr>
        <w:t>a</w:t>
      </w:r>
      <w:r w:rsidR="001468C1">
        <w:rPr>
          <w:lang w:val="en-US"/>
        </w:rPr>
        <w:t>re</w:t>
      </w:r>
      <w:r w:rsidR="008D6393">
        <w:rPr>
          <w:lang w:val="en-US"/>
        </w:rPr>
        <w:t xml:space="preserve"> annual or transient</w:t>
      </w:r>
      <w:r w:rsidR="003B11C6">
        <w:rPr>
          <w:lang w:val="en-US"/>
        </w:rPr>
        <w:t xml:space="preserve"> </w:t>
      </w:r>
      <w:r w:rsidR="003B11C6">
        <w:rPr>
          <w:lang w:val="en-US"/>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004A4F67">
        <w:rPr>
          <w:lang w:val="en-US"/>
        </w:rPr>
        <w:instrText xml:space="preserve"> ADDIN EN.CITE </w:instrText>
      </w:r>
      <w:r w:rsidR="004A4F67">
        <w:rPr>
          <w:lang w:val="en-US"/>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004A4F67">
        <w:rPr>
          <w:lang w:val="en-US"/>
        </w:rPr>
        <w:instrText xml:space="preserve"> ADDIN EN.CITE.DATA </w:instrText>
      </w:r>
      <w:r w:rsidR="004A4F67">
        <w:rPr>
          <w:lang w:val="en-US"/>
        </w:rPr>
      </w:r>
      <w:r w:rsidR="004A4F67">
        <w:rPr>
          <w:lang w:val="en-US"/>
        </w:rPr>
        <w:fldChar w:fldCharType="end"/>
      </w:r>
      <w:r w:rsidR="003B11C6">
        <w:rPr>
          <w:lang w:val="en-US"/>
        </w:rPr>
        <w:fldChar w:fldCharType="separate"/>
      </w:r>
      <w:r w:rsidR="00693292">
        <w:rPr>
          <w:noProof/>
          <w:lang w:val="en-US"/>
        </w:rPr>
        <w:t>(Elena et al., 2009, Wilke et al., 2006)</w:t>
      </w:r>
      <w:r w:rsidR="003B11C6">
        <w:rPr>
          <w:lang w:val="en-US"/>
        </w:rPr>
        <w:fldChar w:fldCharType="end"/>
      </w:r>
      <w:ins w:id="13" w:author="Eigenbrode, Sanford (sanforde@uidaho.edu)" w:date="2023-06-05T06:39:00Z">
        <w:r w:rsidR="00886D95">
          <w:rPr>
            <w:lang w:val="en-US"/>
          </w:rPr>
          <w:t xml:space="preserve"> </w:t>
        </w:r>
      </w:ins>
      <w:ins w:id="14" w:author="Eigenbrode, Sanford (sanforde@uidaho.edu)" w:date="2023-06-05T06:41:00Z">
        <w:r w:rsidR="00886D95">
          <w:rPr>
            <w:lang w:val="en-US"/>
          </w:rPr>
          <w:t xml:space="preserve">may manipulate vectors to </w:t>
        </w:r>
      </w:ins>
      <w:ins w:id="15" w:author="Eigenbrode, Sanford (sanforde@uidaho.edu)" w:date="2023-06-05T06:39:00Z">
        <w:r w:rsidR="00886D95">
          <w:rPr>
            <w:lang w:val="en-US"/>
          </w:rPr>
          <w:t>facilitate this horizontal transmission</w:t>
        </w:r>
      </w:ins>
      <w:r w:rsidR="008D6393">
        <w:rPr>
          <w:lang w:val="en-US"/>
        </w:rPr>
        <w:t>.</w:t>
      </w:r>
      <w:r w:rsidR="008649FF">
        <w:rPr>
          <w:lang w:val="en-US"/>
        </w:rPr>
        <w:t xml:space="preserve"> </w:t>
      </w:r>
      <w:commentRangeStart w:id="16"/>
      <w:r w:rsidR="00635B3A">
        <w:rPr>
          <w:lang w:val="en-US"/>
        </w:rPr>
        <w:t xml:space="preserve">These results </w:t>
      </w:r>
      <w:commentRangeEnd w:id="16"/>
      <w:r w:rsidR="00886D95">
        <w:rPr>
          <w:rStyle w:val="Refdecomentario"/>
        </w:rPr>
        <w:commentReference w:id="16"/>
      </w:r>
      <w:commentRangeStart w:id="17"/>
      <w:r w:rsidR="00635B3A">
        <w:rPr>
          <w:lang w:val="en-US"/>
        </w:rPr>
        <w:t>show that t</w:t>
      </w:r>
      <w:r w:rsidR="008649FF">
        <w:rPr>
          <w:lang w:val="en-US"/>
        </w:rPr>
        <w:t xml:space="preserve">his </w:t>
      </w:r>
      <w:r w:rsidR="005559E3">
        <w:rPr>
          <w:lang w:val="en-US"/>
        </w:rPr>
        <w:t xml:space="preserve">apparent evolutionary conflict </w:t>
      </w:r>
      <w:r w:rsidR="001628AC">
        <w:rPr>
          <w:lang w:val="en-US"/>
        </w:rPr>
        <w:t>seems to be reduced</w:t>
      </w:r>
      <w:r w:rsidR="00914AF2">
        <w:rPr>
          <w:lang w:val="en-US"/>
        </w:rPr>
        <w:t xml:space="preserve"> towards host specialization</w:t>
      </w:r>
      <w:r w:rsidR="00E65A1D">
        <w:rPr>
          <w:lang w:val="en-US"/>
        </w:rPr>
        <w:t xml:space="preserve"> </w:t>
      </w:r>
      <w:r w:rsidR="009448DE">
        <w:rPr>
          <w:lang w:val="en-US"/>
        </w:rPr>
        <w:t>(</w:t>
      </w:r>
      <w:r w:rsidR="004D1A90">
        <w:rPr>
          <w:lang w:val="en-US"/>
        </w:rPr>
        <w:t>in detriment of vector manipulation</w:t>
      </w:r>
      <w:r w:rsidR="009448DE">
        <w:rPr>
          <w:lang w:val="en-US"/>
        </w:rPr>
        <w:t xml:space="preserve">) </w:t>
      </w:r>
      <w:r w:rsidR="00E65A1D">
        <w:rPr>
          <w:lang w:val="en-US"/>
        </w:rPr>
        <w:t>presumably</w:t>
      </w:r>
      <w:r w:rsidR="001628AC">
        <w:rPr>
          <w:lang w:val="en-US"/>
        </w:rPr>
        <w:t xml:space="preserve"> </w:t>
      </w:r>
      <w:r w:rsidR="00E65A1D">
        <w:rPr>
          <w:lang w:val="en-US"/>
        </w:rPr>
        <w:t>due to</w:t>
      </w:r>
      <w:r w:rsidR="001628AC">
        <w:rPr>
          <w:lang w:val="en-US"/>
        </w:rPr>
        <w:t xml:space="preserve"> the</w:t>
      </w:r>
      <w:r w:rsidR="0095684E">
        <w:rPr>
          <w:lang w:val="en-US"/>
        </w:rPr>
        <w:t xml:space="preserve"> difficulty of</w:t>
      </w:r>
      <w:r w:rsidR="00E052A2">
        <w:rPr>
          <w:lang w:val="en-US"/>
        </w:rPr>
        <w:t xml:space="preserve"> altering the</w:t>
      </w:r>
      <w:r w:rsidR="001628AC">
        <w:rPr>
          <w:lang w:val="en-US"/>
        </w:rPr>
        <w:t xml:space="preserve"> </w:t>
      </w:r>
      <w:r w:rsidR="004C5586">
        <w:rPr>
          <w:lang w:val="en-US"/>
        </w:rPr>
        <w:t>complex</w:t>
      </w:r>
      <w:r w:rsidR="00307366">
        <w:rPr>
          <w:lang w:val="en-US"/>
        </w:rPr>
        <w:t xml:space="preserve"> network of </w:t>
      </w:r>
      <w:r w:rsidR="00CF5E5E">
        <w:rPr>
          <w:lang w:val="en-US"/>
        </w:rPr>
        <w:t xml:space="preserve">genetic </w:t>
      </w:r>
      <w:r w:rsidR="00743D9E">
        <w:rPr>
          <w:lang w:val="en-US"/>
        </w:rPr>
        <w:t xml:space="preserve">correlations between </w:t>
      </w:r>
      <w:r w:rsidR="009516DF">
        <w:rPr>
          <w:lang w:val="en-US"/>
        </w:rPr>
        <w:t xml:space="preserve">pea aphid’s </w:t>
      </w:r>
      <w:r w:rsidR="00DC2885">
        <w:rPr>
          <w:lang w:val="en-US"/>
        </w:rPr>
        <w:t>host performance and preference</w:t>
      </w:r>
      <w:r w:rsidR="00F132D6">
        <w:rPr>
          <w:lang w:val="en-US"/>
        </w:rPr>
        <w:t xml:space="preserve"> and</w:t>
      </w:r>
      <w:r w:rsidR="001641CE">
        <w:rPr>
          <w:lang w:val="en-US"/>
        </w:rPr>
        <w:t xml:space="preserve"> </w:t>
      </w:r>
      <w:r w:rsidR="004B6E06" w:rsidRPr="004B6E06">
        <w:rPr>
          <w:lang w:val="en-US"/>
        </w:rPr>
        <w:t>reproductive isolation</w:t>
      </w:r>
      <w:r w:rsidR="00AA5959">
        <w:rPr>
          <w:lang w:val="en-US"/>
        </w:rPr>
        <w:t xml:space="preserve"> </w:t>
      </w:r>
      <w:r w:rsidR="00AA5959">
        <w:rPr>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004A4F67">
        <w:rPr>
          <w:lang w:val="en-US"/>
        </w:rPr>
        <w:instrText xml:space="preserve"> ADDIN EN.CITE </w:instrText>
      </w:r>
      <w:r w:rsidR="004A4F67">
        <w:rPr>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004A4F67">
        <w:rPr>
          <w:lang w:val="en-US"/>
        </w:rPr>
        <w:instrText xml:space="preserve"> ADDIN EN.CITE.DATA </w:instrText>
      </w:r>
      <w:r w:rsidR="004A4F67">
        <w:rPr>
          <w:lang w:val="en-US"/>
        </w:rPr>
      </w:r>
      <w:r w:rsidR="004A4F67">
        <w:rPr>
          <w:lang w:val="en-US"/>
        </w:rPr>
        <w:fldChar w:fldCharType="end"/>
      </w:r>
      <w:r w:rsidR="00AA5959">
        <w:rPr>
          <w:lang w:val="en-US"/>
        </w:rPr>
        <w:fldChar w:fldCharType="separate"/>
      </w:r>
      <w:r w:rsidR="000B2E9C">
        <w:rPr>
          <w:noProof/>
          <w:lang w:val="en-US"/>
        </w:rPr>
        <w:t>(Via et al., 2000, Hawthorne and Via, 2001, Queller and Strassmann, 2018)</w:t>
      </w:r>
      <w:r w:rsidR="00AA5959">
        <w:rPr>
          <w:lang w:val="en-US"/>
        </w:rPr>
        <w:fldChar w:fldCharType="end"/>
      </w:r>
      <w:r w:rsidR="00DC2885">
        <w:rPr>
          <w:lang w:val="en-US"/>
        </w:rPr>
        <w:t>.</w:t>
      </w:r>
      <w:commentRangeEnd w:id="17"/>
      <w:r w:rsidR="00886D95">
        <w:rPr>
          <w:rStyle w:val="Refdecomentario"/>
        </w:rPr>
        <w:commentReference w:id="17"/>
      </w:r>
    </w:p>
    <w:p w14:paraId="0124FC29" w14:textId="10F3B7D4" w:rsidR="000B4C8B" w:rsidRDefault="00715C3A" w:rsidP="00AE4FC2">
      <w:pPr>
        <w:rPr>
          <w:lang w:val="en-US"/>
        </w:rPr>
      </w:pPr>
      <w:r>
        <w:rPr>
          <w:lang w:val="en-US"/>
        </w:rPr>
        <w:t xml:space="preserve">We found that </w:t>
      </w:r>
      <w:r w:rsidR="00191F5B">
        <w:rPr>
          <w:lang w:val="en-US"/>
        </w:rPr>
        <w:t xml:space="preserve">pea aphid performance </w:t>
      </w:r>
      <w:r w:rsidR="003522E1">
        <w:rPr>
          <w:lang w:val="en-US"/>
        </w:rPr>
        <w:t>largely</w:t>
      </w:r>
      <w:r w:rsidR="004F1B7B">
        <w:rPr>
          <w:lang w:val="en-US"/>
        </w:rPr>
        <w:t xml:space="preserve"> </w:t>
      </w:r>
      <w:r w:rsidR="00C75BFF">
        <w:rPr>
          <w:lang w:val="en-US"/>
        </w:rPr>
        <w:t>matched</w:t>
      </w:r>
      <w:r w:rsidR="00191F5B">
        <w:rPr>
          <w:lang w:val="en-US"/>
        </w:rPr>
        <w:t xml:space="preserve"> </w:t>
      </w:r>
      <w:r w:rsidR="00C75BFF">
        <w:rPr>
          <w:lang w:val="en-US"/>
        </w:rPr>
        <w:t>host preference and v</w:t>
      </w:r>
      <w:r w:rsidR="00F34F5C">
        <w:rPr>
          <w:lang w:val="en-US"/>
        </w:rPr>
        <w:t>aried</w:t>
      </w:r>
      <w:r w:rsidR="00C75BFF">
        <w:rPr>
          <w:lang w:val="en-US"/>
        </w:rPr>
        <w:t xml:space="preserve"> as expected </w:t>
      </w:r>
      <w:r w:rsidR="00F34F5C">
        <w:rPr>
          <w:lang w:val="en-US"/>
        </w:rPr>
        <w:t>as a function of hostplant</w:t>
      </w:r>
      <w:r w:rsidR="00F030BA">
        <w:rPr>
          <w:lang w:val="en-US"/>
        </w:rPr>
        <w:t>, with some exceptions</w:t>
      </w:r>
      <w:r w:rsidR="00F34F5C">
        <w:rPr>
          <w:lang w:val="en-US"/>
        </w:rPr>
        <w:t>.</w:t>
      </w:r>
      <w:r w:rsidR="003F516F">
        <w:rPr>
          <w:lang w:val="en-US"/>
        </w:rPr>
        <w:t xml:space="preserve"> </w:t>
      </w:r>
      <w:r w:rsidR="00233573">
        <w:rPr>
          <w:lang w:val="en-US"/>
        </w:rPr>
        <w:t xml:space="preserve">Pea aphid biotypes grouped as “pea” </w:t>
      </w:r>
      <w:r w:rsidR="006D4D01">
        <w:rPr>
          <w:lang w:val="en-US"/>
        </w:rPr>
        <w:t>performed better on pea and hairy vetch plants</w:t>
      </w:r>
      <w:r w:rsidR="000A1249">
        <w:rPr>
          <w:lang w:val="en-US"/>
        </w:rPr>
        <w:t>, which</w:t>
      </w:r>
      <w:r w:rsidR="00CC60B1">
        <w:rPr>
          <w:lang w:val="en-US"/>
        </w:rPr>
        <w:t xml:space="preserve"> match</w:t>
      </w:r>
      <w:r w:rsidR="00DA1B8F">
        <w:rPr>
          <w:lang w:val="en-US"/>
        </w:rPr>
        <w:t>es</w:t>
      </w:r>
      <w:r w:rsidR="00CC60B1">
        <w:rPr>
          <w:lang w:val="en-US"/>
        </w:rPr>
        <w:t xml:space="preserve"> the results of previous work in the </w:t>
      </w:r>
      <w:r w:rsidR="001328C9">
        <w:rPr>
          <w:lang w:val="en-US"/>
        </w:rPr>
        <w:t>Palouse region</w:t>
      </w:r>
      <w:r w:rsidR="00FD04FA">
        <w:rPr>
          <w:lang w:val="en-US"/>
        </w:rPr>
        <w:t xml:space="preserve"> (PNW</w:t>
      </w:r>
      <w:commentRangeStart w:id="18"/>
      <w:r w:rsidR="00FD04FA">
        <w:rPr>
          <w:lang w:val="en-US"/>
        </w:rPr>
        <w:t>)</w:t>
      </w:r>
      <w:r w:rsidR="001328C9">
        <w:rPr>
          <w:lang w:val="en-US"/>
        </w:rPr>
        <w:t xml:space="preserve"> </w:t>
      </w:r>
      <w:r w:rsidR="004C0381">
        <w:rPr>
          <w:lang w:val="en-US"/>
        </w:rPr>
        <w:fldChar w:fldCharType="begin"/>
      </w:r>
      <w:r w:rsidR="004A4F67">
        <w:rPr>
          <w:lang w:val="en-US"/>
        </w:rPr>
        <w:instrText xml:space="preserve"> ADDIN EN.CITE &lt;EndNote&gt;&lt;Cite&gt;&lt;Author&gt;Clark&lt;/Author&gt;&lt;Year&gt;2023&lt;/Year&gt;&lt;RecNum&gt;2001&lt;/RecNum&gt;&lt;DisplayText&gt;(Clark et al., 2023)&lt;/DisplayText&gt;&lt;record&gt;&lt;rec-number&gt;2001&lt;/rec-number&gt;&lt;foreign-keys&gt;&lt;key app="EN" db-id="vv5z5rzf7tsernexazoxwp5hrep9zftffrwv" timestamp="1679524167" guid="7f0b282a-77cf-44d9-9936-61cc410b7053"&gt;2001&lt;/key&gt;&lt;/foreign-keys&gt;&lt;ref-type name="Journal Article"&gt;17&lt;/ref-type&gt;&lt;contributors&gt;&lt;authors&gt;&lt;author&gt;Clark, Robert E.&lt;/author&gt;&lt;author&gt;Basu, Saumik&lt;/author&gt;&lt;author&gt;Eigenbrode, Sanford D.&lt;/author&gt;&lt;author&gt;Oeller, Liesl C.&lt;/author&gt;&lt;author&gt;Crowder, David W.&lt;/author&gt;&lt;/authors&gt;&lt;/contributors&gt;&lt;titles&gt;&lt;title&gt;Risk assessment for non-crop hosts of pea enation mosaic virus and the aphid vector Acyrthosiphon pisum&lt;/title&gt;&lt;secondary-title&gt;Agricultural and Forest Entomology&lt;/secondary-title&gt;&lt;/titles&gt;&lt;periodical&gt;&lt;full-title&gt;Agricultural and Forest Entomology&lt;/full-title&gt;&lt;/periodical&gt;&lt;pages&gt;1-8&lt;/pages&gt;&lt;volume&gt;n/a&lt;/volume&gt;&lt;dates&gt;&lt;year&gt;2023&lt;/year&gt;&lt;/dates&gt;&lt;isbn&gt;1461-9555&lt;/isbn&gt;&lt;urls&gt;&lt;related-urls&gt;&lt;url&gt;https://resjournals.onlinelibrary.wiley.com/doi/abs/10.1111/afe.12564&lt;/url&gt;&lt;/related-urls&gt;&lt;/urls&gt;&lt;electronic-resource-num&gt;https://doi.org/10.1111/afe.12564&lt;/electronic-resource-num&gt;&lt;/record&gt;&lt;/Cite&gt;&lt;/EndNote&gt;</w:instrText>
      </w:r>
      <w:r w:rsidR="004C0381">
        <w:rPr>
          <w:lang w:val="en-US"/>
        </w:rPr>
        <w:fldChar w:fldCharType="separate"/>
      </w:r>
      <w:r w:rsidR="004C0381">
        <w:rPr>
          <w:noProof/>
          <w:lang w:val="en-US"/>
        </w:rPr>
        <w:t>(Clark et al., 2023)</w:t>
      </w:r>
      <w:r w:rsidR="004C0381">
        <w:rPr>
          <w:lang w:val="en-US"/>
        </w:rPr>
        <w:fldChar w:fldCharType="end"/>
      </w:r>
      <w:r w:rsidR="004C0381">
        <w:rPr>
          <w:lang w:val="en-US"/>
        </w:rPr>
        <w:t>.</w:t>
      </w:r>
      <w:r w:rsidR="006A7CA3">
        <w:rPr>
          <w:lang w:val="en-US"/>
        </w:rPr>
        <w:t xml:space="preserve"> </w:t>
      </w:r>
      <w:commentRangeEnd w:id="18"/>
      <w:r w:rsidR="00886D95">
        <w:rPr>
          <w:rStyle w:val="Refdecomentario"/>
        </w:rPr>
        <w:commentReference w:id="18"/>
      </w:r>
      <w:r w:rsidR="006A7CA3">
        <w:rPr>
          <w:lang w:val="en-US"/>
        </w:rPr>
        <w:t xml:space="preserve">However, </w:t>
      </w:r>
      <w:r w:rsidR="00D21F55">
        <w:rPr>
          <w:lang w:val="en-US"/>
        </w:rPr>
        <w:t>the</w:t>
      </w:r>
      <w:r w:rsidR="004E452C">
        <w:rPr>
          <w:lang w:val="en-US"/>
        </w:rPr>
        <w:t>ir</w:t>
      </w:r>
      <w:r w:rsidR="00A936F1">
        <w:rPr>
          <w:lang w:val="en-US"/>
        </w:rPr>
        <w:t xml:space="preserve"> increased</w:t>
      </w:r>
      <w:r w:rsidR="004E452C">
        <w:rPr>
          <w:lang w:val="en-US"/>
        </w:rPr>
        <w:t xml:space="preserve"> performance</w:t>
      </w:r>
      <w:r w:rsidR="00A936F1">
        <w:rPr>
          <w:lang w:val="en-US"/>
        </w:rPr>
        <w:t xml:space="preserve"> in pea plan</w:t>
      </w:r>
      <w:r w:rsidR="00067EFF">
        <w:rPr>
          <w:lang w:val="en-US"/>
        </w:rPr>
        <w:t>t</w:t>
      </w:r>
      <w:r w:rsidR="00A936F1">
        <w:rPr>
          <w:lang w:val="en-US"/>
        </w:rPr>
        <w:t>s did not match their preference</w:t>
      </w:r>
      <w:r w:rsidR="00FD0088">
        <w:rPr>
          <w:lang w:val="en-US"/>
        </w:rPr>
        <w:t xml:space="preserve"> for this plant</w:t>
      </w:r>
      <w:r w:rsidR="00064F4C">
        <w:rPr>
          <w:lang w:val="en-US"/>
        </w:rPr>
        <w:t xml:space="preserve">, </w:t>
      </w:r>
      <w:r w:rsidR="0013344D">
        <w:rPr>
          <w:lang w:val="en-US"/>
        </w:rPr>
        <w:t>but it did for</w:t>
      </w:r>
      <w:r w:rsidR="00540898">
        <w:rPr>
          <w:lang w:val="en-US"/>
        </w:rPr>
        <w:t xml:space="preserve"> </w:t>
      </w:r>
      <w:r w:rsidR="005A11E2">
        <w:rPr>
          <w:lang w:val="en-US"/>
        </w:rPr>
        <w:t>hairy vetch</w:t>
      </w:r>
      <w:r w:rsidR="00C5651B">
        <w:rPr>
          <w:lang w:val="en-US"/>
        </w:rPr>
        <w:t xml:space="preserve">. </w:t>
      </w:r>
      <w:commentRangeStart w:id="19"/>
      <w:r w:rsidR="002E1F6C">
        <w:rPr>
          <w:lang w:val="en-US"/>
        </w:rPr>
        <w:t xml:space="preserve">This result </w:t>
      </w:r>
      <w:r w:rsidR="003C0284">
        <w:rPr>
          <w:lang w:val="en-US"/>
        </w:rPr>
        <w:t xml:space="preserve">supports the hypothesis </w:t>
      </w:r>
      <w:r w:rsidR="00EC7622">
        <w:rPr>
          <w:lang w:val="en-US"/>
        </w:rPr>
        <w:t>of “</w:t>
      </w:r>
      <w:proofErr w:type="spellStart"/>
      <w:r w:rsidR="008006C9">
        <w:rPr>
          <w:lang w:val="en-US"/>
        </w:rPr>
        <w:t>fundatrix</w:t>
      </w:r>
      <w:proofErr w:type="spellEnd"/>
      <w:r w:rsidR="008006C9">
        <w:rPr>
          <w:lang w:val="en-US"/>
        </w:rPr>
        <w:t xml:space="preserve"> </w:t>
      </w:r>
      <w:r w:rsidR="00EC7622">
        <w:rPr>
          <w:lang w:val="en-US"/>
        </w:rPr>
        <w:t>specialization</w:t>
      </w:r>
      <w:r w:rsidR="008006C9">
        <w:rPr>
          <w:lang w:val="en-US"/>
        </w:rPr>
        <w:t>”</w:t>
      </w:r>
      <w:r w:rsidR="00EC7622">
        <w:rPr>
          <w:lang w:val="en-US"/>
        </w:rPr>
        <w:t xml:space="preserve">, which states that </w:t>
      </w:r>
      <w:r w:rsidR="004F0D1D">
        <w:rPr>
          <w:lang w:val="en-US"/>
        </w:rPr>
        <w:t xml:space="preserve">evolution of </w:t>
      </w:r>
      <w:r w:rsidR="002118E5">
        <w:rPr>
          <w:lang w:val="en-US"/>
        </w:rPr>
        <w:t>aphids is constrained by the</w:t>
      </w:r>
      <w:r w:rsidR="00FA4C82">
        <w:rPr>
          <w:lang w:val="en-US"/>
        </w:rPr>
        <w:t xml:space="preserve"> selecti</w:t>
      </w:r>
      <w:r w:rsidR="00801C3D">
        <w:rPr>
          <w:lang w:val="en-US"/>
        </w:rPr>
        <w:t>ve</w:t>
      </w:r>
      <w:r w:rsidR="00FA4C82">
        <w:rPr>
          <w:lang w:val="en-US"/>
        </w:rPr>
        <w:t xml:space="preserve"> pressures</w:t>
      </w:r>
      <w:r w:rsidR="00813617">
        <w:rPr>
          <w:lang w:val="en-US"/>
        </w:rPr>
        <w:t xml:space="preserve"> exerted on the</w:t>
      </w:r>
      <w:r w:rsidR="002118E5">
        <w:rPr>
          <w:lang w:val="en-US"/>
        </w:rPr>
        <w:t xml:space="preserve"> </w:t>
      </w:r>
      <w:commentRangeStart w:id="20"/>
      <w:r w:rsidR="002118E5">
        <w:rPr>
          <w:lang w:val="en-US"/>
        </w:rPr>
        <w:t>morph</w:t>
      </w:r>
      <w:r w:rsidR="009526E7">
        <w:rPr>
          <w:lang w:val="en-US"/>
        </w:rPr>
        <w:t xml:space="preserve"> that hatches after the winter</w:t>
      </w:r>
      <w:commentRangeEnd w:id="20"/>
      <w:r w:rsidR="005A6602">
        <w:rPr>
          <w:rStyle w:val="Refdecomentario"/>
        </w:rPr>
        <w:commentReference w:id="20"/>
      </w:r>
      <w:r w:rsidR="00813617">
        <w:rPr>
          <w:lang w:val="en-US"/>
        </w:rPr>
        <w:t xml:space="preserve">. These morphs </w:t>
      </w:r>
      <w:r w:rsidR="0039410B">
        <w:rPr>
          <w:lang w:val="en-US"/>
        </w:rPr>
        <w:t xml:space="preserve">are heavily adapted to prefer and perform </w:t>
      </w:r>
      <w:r w:rsidR="00604168">
        <w:rPr>
          <w:lang w:val="en-US"/>
        </w:rPr>
        <w:t>better in</w:t>
      </w:r>
      <w:r w:rsidR="0039410B">
        <w:rPr>
          <w:lang w:val="en-US"/>
        </w:rPr>
        <w:t xml:space="preserve"> </w:t>
      </w:r>
      <w:r w:rsidR="00232099">
        <w:rPr>
          <w:lang w:val="en-US"/>
        </w:rPr>
        <w:t>host</w:t>
      </w:r>
      <w:r w:rsidR="0039410B">
        <w:rPr>
          <w:lang w:val="en-US"/>
        </w:rPr>
        <w:t xml:space="preserve">plants that are available </w:t>
      </w:r>
      <w:r w:rsidR="00232099">
        <w:rPr>
          <w:lang w:val="en-US"/>
        </w:rPr>
        <w:t>in early spring</w:t>
      </w:r>
      <w:r w:rsidR="00C7554C">
        <w:rPr>
          <w:lang w:val="en-US"/>
        </w:rPr>
        <w:t xml:space="preserve"> </w:t>
      </w:r>
      <w:r w:rsidR="00C7554C">
        <w:rPr>
          <w:lang w:val="en-US"/>
        </w:rPr>
        <w:fldChar w:fldCharType="begin"/>
      </w:r>
      <w:r w:rsidR="004A4F67">
        <w:rPr>
          <w:lang w:val="en-US"/>
        </w:rPr>
        <w:instrText xml:space="preserve"> ADDIN EN.CITE &lt;EndNote&gt;&lt;Cite&gt;&lt;Author&gt;Moran&lt;/Author&gt;&lt;Year&gt;1988&lt;/Year&gt;&lt;RecNum&gt;2035&lt;/RecNum&gt;&lt;DisplayText&gt;(Moran, 1988, Moran, 1994)&lt;/DisplayText&gt;&lt;record&gt;&lt;rec-number&gt;2035&lt;/rec-number&gt;&lt;foreign-keys&gt;&lt;key app="EN" db-id="vv5z5rzf7tsernexazoxwp5hrep9zftffrwv" timestamp="1686451978" guid="16d5105e-feab-4f7a-aa18-c5ceb5075051"&gt;2035&lt;/key&gt;&lt;/foreign-keys&gt;&lt;ref-type name="Journal Article"&gt;17&lt;/ref-type&gt;&lt;contributors&gt;&lt;authors&gt;&lt;author&gt;Nancy A. Moran&lt;/author&gt;&lt;/authors&gt;&lt;/contributors&gt;&lt;titles&gt;&lt;title&gt;The Evolution of Host-Plant Alternation in Aphids: Evidence for Specialization as a Dead End&lt;/title&gt;&lt;secondary-title&gt;The American Naturalist&lt;/secondary-title&gt;&lt;/titles&gt;&lt;periodical&gt;&lt;full-title&gt;The American Naturalist&lt;/full-title&gt;&lt;/periodical&gt;&lt;pages&gt;681-706&lt;/pages&gt;&lt;volume&gt;132&lt;/volume&gt;&lt;number&gt;5&lt;/number&gt;&lt;dates&gt;&lt;year&gt;1988&lt;/year&gt;&lt;/dates&gt;&lt;urls&gt;&lt;related-urls&gt;&lt;url&gt;https://www.journals.uchicago.edu/doi/abs/10.1086/284882&lt;/url&gt;&lt;/related-urls&gt;&lt;/urls&gt;&lt;electronic-resource-num&gt;10.1086/284882&lt;/electronic-resource-num&gt;&lt;/record&gt;&lt;/Cite&gt;&lt;Cite&gt;&lt;Author&gt;Moran&lt;/Author&gt;&lt;Year&gt;1994&lt;/Year&gt;&lt;RecNum&gt;2034&lt;/RecNum&gt;&lt;record&gt;&lt;rec-number&gt;2034&lt;/rec-number&gt;&lt;foreign-keys&gt;&lt;key app="EN" db-id="vv5z5rzf7tsernexazoxwp5hrep9zftffrwv" timestamp="1686451978" guid="46c596df-7f95-4264-bb10-4bd5acd6741a"&gt;2034&lt;/key&gt;&lt;/foreign-keys&gt;&lt;ref-type name="Journal Article"&gt;17&lt;/ref-type&gt;&lt;contributors&gt;&lt;authors&gt;&lt;author&gt;Nancy A. Moran&lt;/author&gt;&lt;/authors&gt;&lt;/contributors&gt;&lt;titles&gt;&lt;title&gt;Adaptation and constraint in the complex life cycles of animals&lt;/title&gt;&lt;secondary-title&gt;Annual Review of Ecology and Systematics&lt;/secondary-title&gt;&lt;/titles&gt;&lt;periodical&gt;&lt;full-title&gt;Annual Review of Ecology and Systematics&lt;/full-title&gt;&lt;/periodical&gt;&lt;pages&gt;573-600&lt;/pages&gt;&lt;volume&gt;25&lt;/volume&gt;&lt;number&gt;1&lt;/number&gt;&lt;dates&gt;&lt;year&gt;1994&lt;/year&gt;&lt;/dates&gt;&lt;urls&gt;&lt;related-urls&gt;&lt;url&gt;https://www.annualreviews.org/doi/abs/10.1146/annurev.es.25.110194.003041&lt;/url&gt;&lt;/related-urls&gt;&lt;/urls&gt;&lt;electronic-resource-num&gt;10.1146/annurev.es.25.110194.003041&lt;/electronic-resource-num&gt;&lt;/record&gt;&lt;/Cite&gt;&lt;/EndNote&gt;</w:instrText>
      </w:r>
      <w:r w:rsidR="00C7554C">
        <w:rPr>
          <w:lang w:val="en-US"/>
        </w:rPr>
        <w:fldChar w:fldCharType="separate"/>
      </w:r>
      <w:r w:rsidR="009F4A7C">
        <w:rPr>
          <w:noProof/>
          <w:lang w:val="en-US"/>
        </w:rPr>
        <w:t>(Moran, 1988, Moran, 1994)</w:t>
      </w:r>
      <w:r w:rsidR="00C7554C">
        <w:rPr>
          <w:lang w:val="en-US"/>
        </w:rPr>
        <w:fldChar w:fldCharType="end"/>
      </w:r>
      <w:r w:rsidR="005302AF">
        <w:rPr>
          <w:lang w:val="en-US"/>
        </w:rPr>
        <w:t xml:space="preserve">. </w:t>
      </w:r>
      <w:r w:rsidR="002871EB">
        <w:rPr>
          <w:lang w:val="en-US"/>
        </w:rPr>
        <w:t xml:space="preserve">Hairy vetch </w:t>
      </w:r>
      <w:r w:rsidR="00902DFB">
        <w:rPr>
          <w:lang w:val="en-US"/>
        </w:rPr>
        <w:t>emerges early</w:t>
      </w:r>
      <w:r w:rsidR="0037791D">
        <w:rPr>
          <w:lang w:val="en-US"/>
        </w:rPr>
        <w:t>,</w:t>
      </w:r>
      <w:r w:rsidR="00822B30">
        <w:rPr>
          <w:lang w:val="en-US"/>
        </w:rPr>
        <w:t xml:space="preserve"> is widely dispersed across the Palouse region</w:t>
      </w:r>
      <w:r w:rsidR="00493F15">
        <w:rPr>
          <w:lang w:val="en-US"/>
        </w:rPr>
        <w:t xml:space="preserve">, and has been proposed as a </w:t>
      </w:r>
      <w:r w:rsidR="00181331">
        <w:rPr>
          <w:lang w:val="en-US"/>
        </w:rPr>
        <w:t>“</w:t>
      </w:r>
      <w:r w:rsidR="00493F15">
        <w:rPr>
          <w:lang w:val="en-US"/>
        </w:rPr>
        <w:t>stopover</w:t>
      </w:r>
      <w:r w:rsidR="00181331">
        <w:rPr>
          <w:lang w:val="en-US"/>
        </w:rPr>
        <w:t>”</w:t>
      </w:r>
      <w:r w:rsidR="00493F15">
        <w:rPr>
          <w:lang w:val="en-US"/>
        </w:rPr>
        <w:t xml:space="preserve"> host </w:t>
      </w:r>
      <w:r w:rsidR="0037791D">
        <w:rPr>
          <w:lang w:val="en-US"/>
        </w:rPr>
        <w:t>for aphid alates</w:t>
      </w:r>
      <w:r w:rsidR="00F119D0">
        <w:rPr>
          <w:lang w:val="en-US"/>
        </w:rPr>
        <w:t xml:space="preserve"> before they build up </w:t>
      </w:r>
      <w:r w:rsidR="00F74DA7">
        <w:rPr>
          <w:lang w:val="en-US"/>
        </w:rPr>
        <w:t>dense populations that will eventually infest pea crops</w:t>
      </w:r>
      <w:r w:rsidR="0037791D">
        <w:rPr>
          <w:lang w:val="en-US"/>
        </w:rPr>
        <w:t xml:space="preserve"> </w:t>
      </w:r>
      <w:r w:rsidR="0037791D">
        <w:rPr>
          <w:lang w:val="en-US"/>
        </w:rPr>
        <w:fldChar w:fldCharType="begin"/>
      </w:r>
      <w:r w:rsidR="004A4F67">
        <w:rPr>
          <w:lang w:val="en-US"/>
        </w:rPr>
        <w:instrText xml:space="preserve"> ADDIN EN.CITE &lt;EndNote&gt;&lt;Cite&gt;&lt;Author&gt;Clark&lt;/Author&gt;&lt;Year&gt;2023&lt;/Year&gt;&lt;RecNum&gt;2001&lt;/RecNum&gt;&lt;DisplayText&gt;(Clark et al., 2023)&lt;/DisplayText&gt;&lt;record&gt;&lt;rec-number&gt;2001&lt;/rec-number&gt;&lt;foreign-keys&gt;&lt;key app="EN" db-id="vv5z5rzf7tsernexazoxwp5hrep9zftffrwv" timestamp="1679524167" guid="7f0b282a-77cf-44d9-9936-61cc410b7053"&gt;2001&lt;/key&gt;&lt;/foreign-keys&gt;&lt;ref-type name="Journal Article"&gt;17&lt;/ref-type&gt;&lt;contributors&gt;&lt;authors&gt;&lt;author&gt;Clark, Robert E.&lt;/author&gt;&lt;author&gt;Basu, Saumik&lt;/author&gt;&lt;author&gt;Eigenbrode, Sanford D.&lt;/author&gt;&lt;author&gt;Oeller, Liesl C.&lt;/author&gt;&lt;author&gt;Crowder, David W.&lt;/author&gt;&lt;/authors&gt;&lt;/contributors&gt;&lt;titles&gt;&lt;title&gt;Risk assessment for non-crop hosts of pea enation mosaic virus and the aphid vector Acyrthosiphon pisum&lt;/title&gt;&lt;secondary-title&gt;Agricultural and Forest Entomology&lt;/secondary-title&gt;&lt;/titles&gt;&lt;periodical&gt;&lt;full-title&gt;Agricultural and Forest Entomology&lt;/full-title&gt;&lt;/periodical&gt;&lt;pages&gt;1-8&lt;/pages&gt;&lt;volume&gt;n/a&lt;/volume&gt;&lt;dates&gt;&lt;year&gt;2023&lt;/year&gt;&lt;/dates&gt;&lt;isbn&gt;1461-9555&lt;/isbn&gt;&lt;urls&gt;&lt;related-urls&gt;&lt;url&gt;https://resjournals.onlinelibrary.wiley.com/doi/abs/10.1111/afe.12564&lt;/url&gt;&lt;/related-urls&gt;&lt;/urls&gt;&lt;electronic-resource-num&gt;https://doi.org/10.1111/afe.12564&lt;/electronic-resource-num&gt;&lt;/record&gt;&lt;/Cite&gt;&lt;/EndNote&gt;</w:instrText>
      </w:r>
      <w:r w:rsidR="0037791D">
        <w:rPr>
          <w:lang w:val="en-US"/>
        </w:rPr>
        <w:fldChar w:fldCharType="separate"/>
      </w:r>
      <w:r w:rsidR="0037791D">
        <w:rPr>
          <w:noProof/>
          <w:lang w:val="en-US"/>
        </w:rPr>
        <w:t>(Clark et al., 2023)</w:t>
      </w:r>
      <w:r w:rsidR="0037791D">
        <w:rPr>
          <w:lang w:val="en-US"/>
        </w:rPr>
        <w:fldChar w:fldCharType="end"/>
      </w:r>
      <w:r w:rsidR="0037791D">
        <w:rPr>
          <w:lang w:val="en-US"/>
        </w:rPr>
        <w:t>.</w:t>
      </w:r>
      <w:r w:rsidR="005302AF">
        <w:rPr>
          <w:lang w:val="en-US"/>
        </w:rPr>
        <w:t xml:space="preserve"> </w:t>
      </w:r>
      <w:r w:rsidR="00763F75">
        <w:rPr>
          <w:lang w:val="en-US"/>
        </w:rPr>
        <w:t>Thus, we suggest that pea plants are</w:t>
      </w:r>
      <w:r w:rsidR="003C5160">
        <w:rPr>
          <w:lang w:val="en-US"/>
        </w:rPr>
        <w:t xml:space="preserve"> alternate host</w:t>
      </w:r>
      <w:r w:rsidR="00E17F7E">
        <w:rPr>
          <w:lang w:val="en-US"/>
        </w:rPr>
        <w:t>s</w:t>
      </w:r>
      <w:r w:rsidR="003C5160">
        <w:rPr>
          <w:lang w:val="en-US"/>
        </w:rPr>
        <w:t xml:space="preserve"> for </w:t>
      </w:r>
      <w:r w:rsidR="00CF2931">
        <w:rPr>
          <w:lang w:val="en-US"/>
        </w:rPr>
        <w:t xml:space="preserve">“pea” </w:t>
      </w:r>
      <w:r w:rsidR="003C5160">
        <w:rPr>
          <w:lang w:val="en-US"/>
        </w:rPr>
        <w:t>pea aphids</w:t>
      </w:r>
      <w:r w:rsidR="00CF2931">
        <w:rPr>
          <w:lang w:val="en-US"/>
        </w:rPr>
        <w:t xml:space="preserve">, which </w:t>
      </w:r>
      <w:r w:rsidR="00A66413">
        <w:rPr>
          <w:lang w:val="en-US"/>
        </w:rPr>
        <w:t>are adapted to</w:t>
      </w:r>
      <w:r w:rsidR="00EC771B">
        <w:rPr>
          <w:lang w:val="en-US"/>
        </w:rPr>
        <w:t xml:space="preserve"> prefer and perform</w:t>
      </w:r>
      <w:r w:rsidR="00DB4EB0">
        <w:rPr>
          <w:lang w:val="en-US"/>
        </w:rPr>
        <w:t xml:space="preserve"> best</w:t>
      </w:r>
      <w:r w:rsidR="00EC771B">
        <w:rPr>
          <w:lang w:val="en-US"/>
        </w:rPr>
        <w:t xml:space="preserve"> in hairy vetch, </w:t>
      </w:r>
      <w:r w:rsidR="00B55C63">
        <w:rPr>
          <w:lang w:val="en-US"/>
        </w:rPr>
        <w:t xml:space="preserve">the plant that </w:t>
      </w:r>
      <w:proofErr w:type="spellStart"/>
      <w:r w:rsidR="00B55C63">
        <w:rPr>
          <w:lang w:val="en-US"/>
        </w:rPr>
        <w:t>fundatrix</w:t>
      </w:r>
      <w:proofErr w:type="spellEnd"/>
      <w:r w:rsidR="00E17F7E">
        <w:rPr>
          <w:lang w:val="en-US"/>
        </w:rPr>
        <w:t xml:space="preserve"> individuals</w:t>
      </w:r>
      <w:r w:rsidR="00B55C63">
        <w:rPr>
          <w:lang w:val="en-US"/>
        </w:rPr>
        <w:t xml:space="preserve"> </w:t>
      </w:r>
      <w:r w:rsidR="00BA6D81">
        <w:rPr>
          <w:lang w:val="en-US"/>
        </w:rPr>
        <w:t xml:space="preserve">encounter </w:t>
      </w:r>
      <w:r w:rsidR="00380CF7">
        <w:rPr>
          <w:lang w:val="en-US"/>
        </w:rPr>
        <w:t>when they hatch</w:t>
      </w:r>
      <w:r w:rsidR="00C45063">
        <w:rPr>
          <w:lang w:val="en-US"/>
        </w:rPr>
        <w:t xml:space="preserve"> after the winter.</w:t>
      </w:r>
      <w:r w:rsidR="00CD35B2">
        <w:rPr>
          <w:lang w:val="en-US"/>
        </w:rPr>
        <w:t xml:space="preserve"> Subsequent morphs may have to switch to pea plants </w:t>
      </w:r>
      <w:r w:rsidR="0094318B">
        <w:rPr>
          <w:lang w:val="en-US"/>
        </w:rPr>
        <w:t>as</w:t>
      </w:r>
      <w:r w:rsidR="00CD35B2">
        <w:rPr>
          <w:lang w:val="en-US"/>
        </w:rPr>
        <w:t xml:space="preserve"> </w:t>
      </w:r>
      <w:r w:rsidR="00253378">
        <w:rPr>
          <w:lang w:val="en-US"/>
        </w:rPr>
        <w:t>hairy vetch</w:t>
      </w:r>
      <w:r w:rsidR="00914048">
        <w:rPr>
          <w:lang w:val="en-US"/>
        </w:rPr>
        <w:t xml:space="preserve"> populations </w:t>
      </w:r>
      <w:r w:rsidR="00C1307A" w:rsidRPr="00C1307A">
        <w:rPr>
          <w:lang w:val="en-US"/>
        </w:rPr>
        <w:t>senesce</w:t>
      </w:r>
      <w:r w:rsidR="00427966">
        <w:rPr>
          <w:lang w:val="en-US"/>
        </w:rPr>
        <w:t xml:space="preserve"> and</w:t>
      </w:r>
      <w:r w:rsidR="00253378">
        <w:rPr>
          <w:lang w:val="en-US"/>
        </w:rPr>
        <w:t xml:space="preserve"> become scarce.</w:t>
      </w:r>
      <w:r w:rsidR="00C45063">
        <w:rPr>
          <w:lang w:val="en-US"/>
        </w:rPr>
        <w:t xml:space="preserve"> </w:t>
      </w:r>
      <w:r w:rsidR="00A62C0F">
        <w:rPr>
          <w:lang w:val="en-US"/>
        </w:rPr>
        <w:t xml:space="preserve">Pea aphid biotypes grouped as “alfalfa” </w:t>
      </w:r>
      <w:r w:rsidR="00381FB6">
        <w:rPr>
          <w:lang w:val="en-US"/>
        </w:rPr>
        <w:t xml:space="preserve">do not need a “stopover” host because alfalfa </w:t>
      </w:r>
      <w:r w:rsidR="0000778F">
        <w:rPr>
          <w:lang w:val="en-US"/>
        </w:rPr>
        <w:t xml:space="preserve">is a </w:t>
      </w:r>
      <w:r w:rsidR="00B175CA">
        <w:rPr>
          <w:lang w:val="en-US"/>
        </w:rPr>
        <w:t>winter-hardy</w:t>
      </w:r>
      <w:r w:rsidR="0000778F">
        <w:rPr>
          <w:lang w:val="en-US"/>
        </w:rPr>
        <w:t xml:space="preserve"> plant</w:t>
      </w:r>
      <w:r w:rsidR="00545F0C">
        <w:rPr>
          <w:lang w:val="en-US"/>
        </w:rPr>
        <w:t xml:space="preserve">, which </w:t>
      </w:r>
      <w:r w:rsidR="00705E9D">
        <w:rPr>
          <w:lang w:val="en-US"/>
        </w:rPr>
        <w:t>grows</w:t>
      </w:r>
      <w:r w:rsidR="00B93A43">
        <w:rPr>
          <w:lang w:val="en-US"/>
        </w:rPr>
        <w:t xml:space="preserve"> in</w:t>
      </w:r>
      <w:r w:rsidR="00705E9D">
        <w:rPr>
          <w:lang w:val="en-US"/>
        </w:rPr>
        <w:t xml:space="preserve"> both crop and non-crop areas</w:t>
      </w:r>
      <w:r w:rsidR="00D926C7">
        <w:rPr>
          <w:lang w:val="en-US"/>
        </w:rPr>
        <w:t xml:space="preserve"> and is </w:t>
      </w:r>
      <w:proofErr w:type="gramStart"/>
      <w:r w:rsidR="00002F43">
        <w:rPr>
          <w:lang w:val="en-US"/>
        </w:rPr>
        <w:t xml:space="preserve">fairly </w:t>
      </w:r>
      <w:r w:rsidR="00D926C7">
        <w:rPr>
          <w:lang w:val="en-US"/>
        </w:rPr>
        <w:t>available</w:t>
      </w:r>
      <w:proofErr w:type="gramEnd"/>
      <w:r w:rsidR="00D926C7">
        <w:rPr>
          <w:lang w:val="en-US"/>
        </w:rPr>
        <w:t xml:space="preserve"> through the growing season</w:t>
      </w:r>
      <w:commentRangeEnd w:id="19"/>
      <w:r w:rsidR="005A6602">
        <w:rPr>
          <w:rStyle w:val="Refdecomentario"/>
        </w:rPr>
        <w:commentReference w:id="19"/>
      </w:r>
      <w:r w:rsidR="00D926C7">
        <w:rPr>
          <w:lang w:val="en-US"/>
        </w:rPr>
        <w:t>.</w:t>
      </w:r>
    </w:p>
    <w:p w14:paraId="4D43A284" w14:textId="51CD0E99" w:rsidR="000B4C8B" w:rsidRDefault="00344474" w:rsidP="00AE4FC2">
      <w:pPr>
        <w:rPr>
          <w:lang w:val="en-US"/>
        </w:rPr>
      </w:pPr>
      <w:r>
        <w:rPr>
          <w:lang w:val="en-US"/>
        </w:rPr>
        <w:lastRenderedPageBreak/>
        <w:t xml:space="preserve">Another exemption </w:t>
      </w:r>
      <w:r w:rsidR="0026095D">
        <w:rPr>
          <w:lang w:val="en-US"/>
        </w:rPr>
        <w:t xml:space="preserve">to the </w:t>
      </w:r>
      <w:r w:rsidR="00650494">
        <w:rPr>
          <w:lang w:val="en-US"/>
        </w:rPr>
        <w:t>performance</w:t>
      </w:r>
      <w:r w:rsidR="00811746">
        <w:rPr>
          <w:lang w:val="en-US"/>
        </w:rPr>
        <w:t>-</w:t>
      </w:r>
      <w:r w:rsidR="00650494">
        <w:rPr>
          <w:lang w:val="en-US"/>
        </w:rPr>
        <w:t xml:space="preserve">preference correlation </w:t>
      </w:r>
      <w:r w:rsidR="00811746">
        <w:rPr>
          <w:lang w:val="en-US"/>
        </w:rPr>
        <w:t xml:space="preserve">rule was </w:t>
      </w:r>
      <w:r w:rsidR="008225F2">
        <w:rPr>
          <w:lang w:val="en-US"/>
        </w:rPr>
        <w:t>“alfalfa”</w:t>
      </w:r>
      <w:r w:rsidR="00993C54">
        <w:rPr>
          <w:lang w:val="en-US"/>
        </w:rPr>
        <w:t xml:space="preserve"> pea aphids</w:t>
      </w:r>
      <w:r w:rsidR="00764029">
        <w:rPr>
          <w:lang w:val="en-US"/>
        </w:rPr>
        <w:t xml:space="preserve">, </w:t>
      </w:r>
      <w:r w:rsidR="00186148">
        <w:rPr>
          <w:lang w:val="en-US"/>
        </w:rPr>
        <w:t>which preferred</w:t>
      </w:r>
      <w:r w:rsidR="00C05393">
        <w:rPr>
          <w:lang w:val="en-US"/>
        </w:rPr>
        <w:t xml:space="preserve"> pea plants to a similar extent as “pea” pea aphids, despite</w:t>
      </w:r>
      <w:r w:rsidR="00186148">
        <w:rPr>
          <w:lang w:val="en-US"/>
        </w:rPr>
        <w:t xml:space="preserve"> their</w:t>
      </w:r>
      <w:r w:rsidR="00C05393">
        <w:rPr>
          <w:lang w:val="en-US"/>
        </w:rPr>
        <w:t xml:space="preserve"> </w:t>
      </w:r>
      <w:r w:rsidR="00764029">
        <w:rPr>
          <w:lang w:val="en-US"/>
        </w:rPr>
        <w:t>perfo</w:t>
      </w:r>
      <w:r w:rsidR="006D444A">
        <w:rPr>
          <w:lang w:val="en-US"/>
        </w:rPr>
        <w:t xml:space="preserve">rmance </w:t>
      </w:r>
      <w:r w:rsidR="00C23B64">
        <w:rPr>
          <w:lang w:val="en-US"/>
        </w:rPr>
        <w:t>being</w:t>
      </w:r>
      <w:r w:rsidR="006D444A">
        <w:rPr>
          <w:lang w:val="en-US"/>
        </w:rPr>
        <w:t xml:space="preserve"> significantly lower in </w:t>
      </w:r>
      <w:r w:rsidR="00C83ADA">
        <w:rPr>
          <w:lang w:val="en-US"/>
        </w:rPr>
        <w:t>these plants</w:t>
      </w:r>
      <w:r w:rsidR="00020796">
        <w:rPr>
          <w:lang w:val="en-US"/>
        </w:rPr>
        <w:t xml:space="preserve">. </w:t>
      </w:r>
      <w:r w:rsidR="00E31004">
        <w:rPr>
          <w:lang w:val="en-US"/>
        </w:rPr>
        <w:t xml:space="preserve">We also found </w:t>
      </w:r>
      <w:r w:rsidR="00E755A0">
        <w:rPr>
          <w:lang w:val="en-US"/>
        </w:rPr>
        <w:t xml:space="preserve">that </w:t>
      </w:r>
      <w:r w:rsidR="00765BBF">
        <w:rPr>
          <w:lang w:val="en-US"/>
        </w:rPr>
        <w:t xml:space="preserve">pea plants </w:t>
      </w:r>
      <w:r w:rsidR="00E31004">
        <w:rPr>
          <w:lang w:val="en-US"/>
        </w:rPr>
        <w:t>were</w:t>
      </w:r>
      <w:r w:rsidR="00765BBF">
        <w:rPr>
          <w:lang w:val="en-US"/>
        </w:rPr>
        <w:t xml:space="preserve"> not as poor </w:t>
      </w:r>
      <w:r w:rsidR="00D81967">
        <w:rPr>
          <w:lang w:val="en-US"/>
        </w:rPr>
        <w:t xml:space="preserve">hosts for “alfalfa” </w:t>
      </w:r>
      <w:r w:rsidR="004D527F">
        <w:rPr>
          <w:lang w:val="en-US"/>
        </w:rPr>
        <w:t xml:space="preserve">pea aphid </w:t>
      </w:r>
      <w:r w:rsidR="0098590B">
        <w:rPr>
          <w:lang w:val="en-US"/>
        </w:rPr>
        <w:t>biotypes</w:t>
      </w:r>
      <w:r w:rsidR="00D81967">
        <w:rPr>
          <w:lang w:val="en-US"/>
        </w:rPr>
        <w:t xml:space="preserve"> </w:t>
      </w:r>
      <w:r w:rsidR="008560FC">
        <w:rPr>
          <w:lang w:val="en-US"/>
        </w:rPr>
        <w:t xml:space="preserve">as alfalfa </w:t>
      </w:r>
      <w:r w:rsidR="004D527F">
        <w:rPr>
          <w:lang w:val="en-US"/>
        </w:rPr>
        <w:t xml:space="preserve">plants </w:t>
      </w:r>
      <w:r w:rsidR="00E31004">
        <w:rPr>
          <w:lang w:val="en-US"/>
        </w:rPr>
        <w:t>were</w:t>
      </w:r>
      <w:r w:rsidR="008560FC">
        <w:rPr>
          <w:lang w:val="en-US"/>
        </w:rPr>
        <w:t xml:space="preserve"> to</w:t>
      </w:r>
      <w:r w:rsidR="0098590B">
        <w:rPr>
          <w:lang w:val="en-US"/>
        </w:rPr>
        <w:t xml:space="preserve"> “pea”</w:t>
      </w:r>
      <w:r w:rsidR="008560FC">
        <w:rPr>
          <w:lang w:val="en-US"/>
        </w:rPr>
        <w:t xml:space="preserve"> pea aphid</w:t>
      </w:r>
      <w:r w:rsidR="0098590B">
        <w:rPr>
          <w:lang w:val="en-US"/>
        </w:rPr>
        <w:t>s</w:t>
      </w:r>
      <w:r w:rsidR="00AE0FB3">
        <w:rPr>
          <w:lang w:val="en-US"/>
        </w:rPr>
        <w:t>,</w:t>
      </w:r>
      <w:r w:rsidR="00F9166C">
        <w:rPr>
          <w:lang w:val="en-US"/>
        </w:rPr>
        <w:t xml:space="preserve"> which matches</w:t>
      </w:r>
      <w:r w:rsidR="008560FC">
        <w:rPr>
          <w:lang w:val="en-US"/>
        </w:rPr>
        <w:t xml:space="preserve"> </w:t>
      </w:r>
      <w:r w:rsidR="00681B6D">
        <w:rPr>
          <w:lang w:val="en-US"/>
        </w:rPr>
        <w:fldChar w:fldCharType="begin"/>
      </w:r>
      <w:r w:rsidR="004A4F67">
        <w:rPr>
          <w:lang w:val="en-US"/>
        </w:rPr>
        <w:instrText xml:space="preserve"> ADDIN EN.CITE &lt;EndNote&gt;&lt;Cite AuthorYear="1"&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681B6D">
        <w:rPr>
          <w:lang w:val="en-US"/>
        </w:rPr>
        <w:fldChar w:fldCharType="separate"/>
      </w:r>
      <w:r w:rsidR="00681B6D">
        <w:rPr>
          <w:noProof/>
          <w:lang w:val="en-US"/>
        </w:rPr>
        <w:t>Eigenbrode et al. (2016)</w:t>
      </w:r>
      <w:r w:rsidR="00681B6D">
        <w:rPr>
          <w:lang w:val="en-US"/>
        </w:rPr>
        <w:fldChar w:fldCharType="end"/>
      </w:r>
      <w:r w:rsidR="00681B6D">
        <w:rPr>
          <w:lang w:val="en-US"/>
        </w:rPr>
        <w:t xml:space="preserve"> </w:t>
      </w:r>
      <w:r w:rsidR="00F9166C">
        <w:rPr>
          <w:lang w:val="en-US"/>
        </w:rPr>
        <w:t>observation</w:t>
      </w:r>
      <w:r w:rsidR="00AE0FB3">
        <w:rPr>
          <w:lang w:val="en-US"/>
        </w:rPr>
        <w:t xml:space="preserve"> that </w:t>
      </w:r>
      <w:r w:rsidR="00DD4A92">
        <w:rPr>
          <w:lang w:val="en-US"/>
        </w:rPr>
        <w:t>“pea”</w:t>
      </w:r>
      <w:r w:rsidR="00701AFE">
        <w:rPr>
          <w:lang w:val="en-US"/>
        </w:rPr>
        <w:t xml:space="preserve"> and “alfalfa”</w:t>
      </w:r>
      <w:r w:rsidR="00DD4A92">
        <w:rPr>
          <w:lang w:val="en-US"/>
        </w:rPr>
        <w:t xml:space="preserve"> clones</w:t>
      </w:r>
      <w:r w:rsidR="005C0ADA">
        <w:rPr>
          <w:lang w:val="en-US"/>
        </w:rPr>
        <w:t xml:space="preserve"> may </w:t>
      </w:r>
      <w:r w:rsidR="00BC3A71">
        <w:rPr>
          <w:lang w:val="en-US"/>
        </w:rPr>
        <w:t>reduce their performance by 93%</w:t>
      </w:r>
      <w:r w:rsidR="00701AFE">
        <w:rPr>
          <w:lang w:val="en-US"/>
        </w:rPr>
        <w:t xml:space="preserve"> and </w:t>
      </w:r>
      <w:r w:rsidR="00E85DC7">
        <w:rPr>
          <w:lang w:val="en-US"/>
        </w:rPr>
        <w:t>17-52%</w:t>
      </w:r>
      <w:r w:rsidR="00BC3A71">
        <w:rPr>
          <w:lang w:val="en-US"/>
        </w:rPr>
        <w:t xml:space="preserve"> when feeding on alfalfa</w:t>
      </w:r>
      <w:r w:rsidR="00A31AE6">
        <w:rPr>
          <w:lang w:val="en-US"/>
        </w:rPr>
        <w:t xml:space="preserve"> or pea</w:t>
      </w:r>
      <w:r w:rsidR="00BC3A71">
        <w:rPr>
          <w:lang w:val="en-US"/>
        </w:rPr>
        <w:t xml:space="preserve"> plants</w:t>
      </w:r>
      <w:r w:rsidR="00A31AE6">
        <w:rPr>
          <w:lang w:val="en-US"/>
        </w:rPr>
        <w:t>, respectively.</w:t>
      </w:r>
      <w:r w:rsidR="00681B6D">
        <w:rPr>
          <w:lang w:val="en-US"/>
        </w:rPr>
        <w:t xml:space="preserve"> </w:t>
      </w:r>
      <w:r w:rsidR="00D3291A">
        <w:rPr>
          <w:lang w:val="en-US"/>
        </w:rPr>
        <w:t xml:space="preserve">Thus, it looks like </w:t>
      </w:r>
      <w:r w:rsidR="00482607">
        <w:rPr>
          <w:lang w:val="en-US"/>
        </w:rPr>
        <w:t>pea aphid “alfalfa”</w:t>
      </w:r>
      <w:r w:rsidR="008F7BF8">
        <w:rPr>
          <w:lang w:val="en-US"/>
        </w:rPr>
        <w:t xml:space="preserve"> </w:t>
      </w:r>
      <w:r w:rsidR="0089587B">
        <w:rPr>
          <w:lang w:val="en-US"/>
        </w:rPr>
        <w:t>biotypes</w:t>
      </w:r>
      <w:r w:rsidR="008F7BF8">
        <w:rPr>
          <w:lang w:val="en-US"/>
        </w:rPr>
        <w:t xml:space="preserve"> </w:t>
      </w:r>
      <w:r w:rsidR="003877BB">
        <w:rPr>
          <w:lang w:val="en-US"/>
        </w:rPr>
        <w:t xml:space="preserve">are better </w:t>
      </w:r>
      <w:r w:rsidR="00C74378">
        <w:rPr>
          <w:lang w:val="en-US"/>
        </w:rPr>
        <w:t>adapted</w:t>
      </w:r>
      <w:r w:rsidR="003877BB">
        <w:rPr>
          <w:lang w:val="en-US"/>
        </w:rPr>
        <w:t xml:space="preserve"> to </w:t>
      </w:r>
      <w:r w:rsidR="00C74378">
        <w:rPr>
          <w:lang w:val="en-US"/>
        </w:rPr>
        <w:t xml:space="preserve">use pea plants as hosts, than “pea” biotypes are </w:t>
      </w:r>
      <w:r w:rsidR="00A53CF4">
        <w:rPr>
          <w:lang w:val="en-US"/>
        </w:rPr>
        <w:t>to shift to alfalfa.</w:t>
      </w:r>
      <w:r w:rsidR="000E2087">
        <w:rPr>
          <w:lang w:val="en-US"/>
        </w:rPr>
        <w:t xml:space="preserve"> We can only speculate that </w:t>
      </w:r>
      <w:r w:rsidR="00D63CE7">
        <w:rPr>
          <w:lang w:val="en-US"/>
        </w:rPr>
        <w:t>the</w:t>
      </w:r>
      <w:r w:rsidR="003F2D04">
        <w:rPr>
          <w:lang w:val="en-US"/>
        </w:rPr>
        <w:t xml:space="preserve"> preference for</w:t>
      </w:r>
      <w:r w:rsidR="000164E0">
        <w:rPr>
          <w:lang w:val="en-US"/>
        </w:rPr>
        <w:t xml:space="preserve"> and ability to exploit</w:t>
      </w:r>
      <w:r w:rsidR="00DF5C2C">
        <w:rPr>
          <w:lang w:val="en-US"/>
        </w:rPr>
        <w:t xml:space="preserve"> host</w:t>
      </w:r>
      <w:r w:rsidR="003F2D04">
        <w:rPr>
          <w:lang w:val="en-US"/>
        </w:rPr>
        <w:t xml:space="preserve"> pea plants by “alfalfa” biotypes is </w:t>
      </w:r>
      <w:r w:rsidR="00780193">
        <w:rPr>
          <w:lang w:val="en-US"/>
        </w:rPr>
        <w:t xml:space="preserve">a </w:t>
      </w:r>
      <w:proofErr w:type="spellStart"/>
      <w:r w:rsidR="00780193">
        <w:rPr>
          <w:lang w:val="en-US"/>
        </w:rPr>
        <w:t>p</w:t>
      </w:r>
      <w:r w:rsidR="00780193" w:rsidRPr="00780193">
        <w:rPr>
          <w:lang w:val="en-US"/>
        </w:rPr>
        <w:t>lesiomorphy</w:t>
      </w:r>
      <w:proofErr w:type="spellEnd"/>
      <w:r w:rsidR="00676944">
        <w:rPr>
          <w:lang w:val="en-US"/>
        </w:rPr>
        <w:t xml:space="preserve"> shared</w:t>
      </w:r>
      <w:r w:rsidR="002B761A">
        <w:rPr>
          <w:lang w:val="en-US"/>
        </w:rPr>
        <w:t xml:space="preserve"> among pea aphid biotypes, and that </w:t>
      </w:r>
      <w:r w:rsidR="007E46BC">
        <w:rPr>
          <w:lang w:val="en-US"/>
        </w:rPr>
        <w:t xml:space="preserve">the host shift to alfalfa </w:t>
      </w:r>
      <w:r w:rsidR="00EA1804">
        <w:rPr>
          <w:lang w:val="en-US"/>
        </w:rPr>
        <w:t>is</w:t>
      </w:r>
      <w:r w:rsidR="007E46BC">
        <w:rPr>
          <w:lang w:val="en-US"/>
        </w:rPr>
        <w:t xml:space="preserve"> a</w:t>
      </w:r>
      <w:r w:rsidR="000014D2">
        <w:rPr>
          <w:lang w:val="en-US"/>
        </w:rPr>
        <w:t xml:space="preserve"> more recent </w:t>
      </w:r>
      <w:r w:rsidR="007E46BC">
        <w:rPr>
          <w:lang w:val="en-US"/>
        </w:rPr>
        <w:t>apomorphy</w:t>
      </w:r>
      <w:r w:rsidR="000014D2">
        <w:rPr>
          <w:lang w:val="en-US"/>
        </w:rPr>
        <w:t xml:space="preserve"> only </w:t>
      </w:r>
      <w:r w:rsidR="000C456E">
        <w:rPr>
          <w:lang w:val="en-US"/>
        </w:rPr>
        <w:t>evolved in the “alfalfa” biotypes.</w:t>
      </w:r>
      <w:r w:rsidR="0008778C">
        <w:rPr>
          <w:lang w:val="en-US"/>
        </w:rPr>
        <w:t xml:space="preserve"> To our knowledge, there are no </w:t>
      </w:r>
      <w:r w:rsidR="00D277FB">
        <w:rPr>
          <w:lang w:val="en-US"/>
        </w:rPr>
        <w:t xml:space="preserve">studies investigating the phylogenetics of </w:t>
      </w:r>
      <w:r w:rsidR="003E7487">
        <w:rPr>
          <w:lang w:val="en-US"/>
        </w:rPr>
        <w:t>pea aphid biotypes in the PNW</w:t>
      </w:r>
      <w:r w:rsidR="000D5A0C">
        <w:rPr>
          <w:lang w:val="en-US"/>
        </w:rPr>
        <w:t>, but</w:t>
      </w:r>
      <w:r w:rsidR="000E361A">
        <w:rPr>
          <w:lang w:val="en-US"/>
        </w:rPr>
        <w:t xml:space="preserve"> </w:t>
      </w:r>
      <w:r w:rsidR="00EF5E3E">
        <w:rPr>
          <w:lang w:val="en-US"/>
        </w:rPr>
        <w:fldChar w:fldCharType="begin"/>
      </w:r>
      <w:r w:rsidR="004A4F67">
        <w:rPr>
          <w:lang w:val="en-US"/>
        </w:rPr>
        <w:instrText xml:space="preserve"> ADDIN EN.CITE &lt;EndNote&gt;&lt;Cite AuthorYear="1"&gt;&lt;Author&gt;Moran&lt;/Author&gt;&lt;Year&gt;1988&lt;/Year&gt;&lt;RecNum&gt;2035&lt;/RecNum&gt;&lt;DisplayText&gt;Moran (1988)&lt;/DisplayText&gt;&lt;record&gt;&lt;rec-number&gt;2035&lt;/rec-number&gt;&lt;foreign-keys&gt;&lt;key app="EN" db-id="vv5z5rzf7tsernexazoxwp5hrep9zftffrwv" timestamp="1686451978" guid="16d5105e-feab-4f7a-aa18-c5ceb5075051"&gt;2035&lt;/key&gt;&lt;/foreign-keys&gt;&lt;ref-type name="Journal Article"&gt;17&lt;/ref-type&gt;&lt;contributors&gt;&lt;authors&gt;&lt;author&gt;Nancy A. Moran&lt;/author&gt;&lt;/authors&gt;&lt;/contributors&gt;&lt;titles&gt;&lt;title&gt;The Evolution of Host-Plant Alternation in Aphids: Evidence for Specialization as a Dead End&lt;/title&gt;&lt;secondary-title&gt;The American Naturalist&lt;/secondary-title&gt;&lt;/titles&gt;&lt;periodical&gt;&lt;full-title&gt;The American Naturalist&lt;/full-title&gt;&lt;/periodical&gt;&lt;pages&gt;681-706&lt;/pages&gt;&lt;volume&gt;132&lt;/volume&gt;&lt;number&gt;5&lt;/number&gt;&lt;dates&gt;&lt;year&gt;1988&lt;/year&gt;&lt;/dates&gt;&lt;urls&gt;&lt;related-urls&gt;&lt;url&gt;https://www.journals.uchicago.edu/doi/abs/10.1086/284882&lt;/url&gt;&lt;/related-urls&gt;&lt;/urls&gt;&lt;electronic-resource-num&gt;10.1086/284882&lt;/electronic-resource-num&gt;&lt;/record&gt;&lt;/Cite&gt;&lt;/EndNote&gt;</w:instrText>
      </w:r>
      <w:r w:rsidR="00EF5E3E">
        <w:rPr>
          <w:lang w:val="en-US"/>
        </w:rPr>
        <w:fldChar w:fldCharType="separate"/>
      </w:r>
      <w:r w:rsidR="00EF5E3E">
        <w:rPr>
          <w:noProof/>
          <w:lang w:val="en-US"/>
        </w:rPr>
        <w:t>Moran (1988)</w:t>
      </w:r>
      <w:r w:rsidR="00EF5E3E">
        <w:rPr>
          <w:lang w:val="en-US"/>
        </w:rPr>
        <w:fldChar w:fldCharType="end"/>
      </w:r>
      <w:r w:rsidR="000D5A0C">
        <w:rPr>
          <w:lang w:val="en-US"/>
        </w:rPr>
        <w:t xml:space="preserve"> </w:t>
      </w:r>
      <w:r w:rsidR="00EF5E3E">
        <w:rPr>
          <w:lang w:val="en-US"/>
        </w:rPr>
        <w:t>notes that</w:t>
      </w:r>
      <w:r w:rsidR="00A6264E">
        <w:rPr>
          <w:lang w:val="en-US"/>
        </w:rPr>
        <w:t xml:space="preserve"> </w:t>
      </w:r>
      <w:r w:rsidR="009917C1">
        <w:rPr>
          <w:lang w:val="en-US"/>
        </w:rPr>
        <w:t xml:space="preserve">related </w:t>
      </w:r>
      <w:r w:rsidR="004A4F21">
        <w:rPr>
          <w:lang w:val="en-US"/>
        </w:rPr>
        <w:t xml:space="preserve">species of aphids tend to share </w:t>
      </w:r>
      <w:r w:rsidR="00827BC6">
        <w:rPr>
          <w:lang w:val="en-US"/>
        </w:rPr>
        <w:t xml:space="preserve">hosts </w:t>
      </w:r>
      <w:r w:rsidR="00FA1326">
        <w:rPr>
          <w:lang w:val="en-US"/>
        </w:rPr>
        <w:t xml:space="preserve">used by sexual </w:t>
      </w:r>
      <w:r w:rsidR="002516D6">
        <w:rPr>
          <w:lang w:val="en-US"/>
        </w:rPr>
        <w:t>generations and their immediate descendants</w:t>
      </w:r>
      <w:r w:rsidR="005559C2">
        <w:rPr>
          <w:lang w:val="en-US"/>
        </w:rPr>
        <w:t xml:space="preserve"> (i.e., primary hosts)</w:t>
      </w:r>
      <w:r w:rsidR="005521EF">
        <w:rPr>
          <w:lang w:val="en-US"/>
        </w:rPr>
        <w:t xml:space="preserve">, </w:t>
      </w:r>
      <w:r w:rsidR="00706601">
        <w:rPr>
          <w:lang w:val="en-US"/>
        </w:rPr>
        <w:t xml:space="preserve">and </w:t>
      </w:r>
      <w:r w:rsidR="008B4720">
        <w:rPr>
          <w:lang w:val="en-US"/>
        </w:rPr>
        <w:t xml:space="preserve">quite different </w:t>
      </w:r>
      <w:r w:rsidR="00EC4B18">
        <w:rPr>
          <w:lang w:val="en-US"/>
        </w:rPr>
        <w:t xml:space="preserve">secondary hosts </w:t>
      </w:r>
      <w:r w:rsidR="00B26EB4">
        <w:rPr>
          <w:lang w:val="en-US"/>
        </w:rPr>
        <w:t>which</w:t>
      </w:r>
      <w:r w:rsidR="00EC4B18">
        <w:rPr>
          <w:lang w:val="en-US"/>
        </w:rPr>
        <w:t xml:space="preserve"> have been recently acquired</w:t>
      </w:r>
      <w:r w:rsidR="003E7487">
        <w:rPr>
          <w:lang w:val="en-US"/>
        </w:rPr>
        <w:t>.</w:t>
      </w:r>
    </w:p>
    <w:p w14:paraId="3EB6ED31" w14:textId="276027C3" w:rsidR="009540B7" w:rsidRDefault="00461FB0" w:rsidP="000522CC">
      <w:pPr>
        <w:rPr>
          <w:lang w:val="en-US"/>
        </w:rPr>
      </w:pPr>
      <w:r>
        <w:rPr>
          <w:lang w:val="en-US"/>
        </w:rPr>
        <w:t>One of the</w:t>
      </w:r>
      <w:r w:rsidR="002B27A5">
        <w:rPr>
          <w:lang w:val="en-US"/>
        </w:rPr>
        <w:t xml:space="preserve"> most</w:t>
      </w:r>
      <w:r w:rsidR="00A8684F">
        <w:rPr>
          <w:lang w:val="en-US"/>
        </w:rPr>
        <w:t xml:space="preserve"> important finding</w:t>
      </w:r>
      <w:r>
        <w:rPr>
          <w:lang w:val="en-US"/>
        </w:rPr>
        <w:t>s</w:t>
      </w:r>
      <w:r w:rsidR="00AF0E51">
        <w:rPr>
          <w:lang w:val="en-US"/>
        </w:rPr>
        <w:t xml:space="preserve"> of this study</w:t>
      </w:r>
      <w:r>
        <w:rPr>
          <w:lang w:val="en-US"/>
        </w:rPr>
        <w:t xml:space="preserve"> is</w:t>
      </w:r>
      <w:r w:rsidR="00A8684F">
        <w:rPr>
          <w:lang w:val="en-US"/>
        </w:rPr>
        <w:t xml:space="preserve"> that </w:t>
      </w:r>
      <w:r w:rsidR="00696729">
        <w:rPr>
          <w:lang w:val="en-US"/>
        </w:rPr>
        <w:t xml:space="preserve">vector manipulation </w:t>
      </w:r>
      <w:r w:rsidR="00C32B59">
        <w:rPr>
          <w:lang w:val="en-US"/>
        </w:rPr>
        <w:t>by</w:t>
      </w:r>
      <w:r w:rsidR="00696729">
        <w:rPr>
          <w:lang w:val="en-US"/>
        </w:rPr>
        <w:t xml:space="preserve"> plan</w:t>
      </w:r>
      <w:r w:rsidR="00C32B59">
        <w:rPr>
          <w:lang w:val="en-US"/>
        </w:rPr>
        <w:t>t</w:t>
      </w:r>
      <w:r w:rsidR="00696729">
        <w:rPr>
          <w:lang w:val="en-US"/>
        </w:rPr>
        <w:t xml:space="preserve"> viruses </w:t>
      </w:r>
      <w:r w:rsidR="00142E8E">
        <w:rPr>
          <w:lang w:val="en-US"/>
        </w:rPr>
        <w:t>appears</w:t>
      </w:r>
      <w:r w:rsidR="00D25B06">
        <w:rPr>
          <w:lang w:val="en-US"/>
        </w:rPr>
        <w:t xml:space="preserve"> to</w:t>
      </w:r>
      <w:r w:rsidR="00522604">
        <w:rPr>
          <w:lang w:val="en-US"/>
        </w:rPr>
        <w:t xml:space="preserve"> be restricted to </w:t>
      </w:r>
      <w:r w:rsidR="00796857">
        <w:rPr>
          <w:lang w:val="en-US"/>
        </w:rPr>
        <w:t>maximi</w:t>
      </w:r>
      <w:r w:rsidR="00B54EB0">
        <w:rPr>
          <w:lang w:val="en-US"/>
        </w:rPr>
        <w:t>z</w:t>
      </w:r>
      <w:r w:rsidR="004C53D3">
        <w:rPr>
          <w:lang w:val="en-US"/>
        </w:rPr>
        <w:t>ing</w:t>
      </w:r>
      <w:r w:rsidR="00B54EB0">
        <w:rPr>
          <w:lang w:val="en-US"/>
        </w:rPr>
        <w:t xml:space="preserve"> intraspecific transmission, and </w:t>
      </w:r>
      <w:r w:rsidR="00361273">
        <w:rPr>
          <w:lang w:val="en-US"/>
        </w:rPr>
        <w:t>to have little</w:t>
      </w:r>
      <w:r w:rsidR="009540B7">
        <w:rPr>
          <w:lang w:val="en-US"/>
        </w:rPr>
        <w:t xml:space="preserve"> influence on interspecific transmission</w:t>
      </w:r>
      <w:r w:rsidR="00425068">
        <w:rPr>
          <w:lang w:val="en-US"/>
        </w:rPr>
        <w:t xml:space="preserve"> </w:t>
      </w:r>
      <w:r w:rsidR="00232B74">
        <w:rPr>
          <w:lang w:val="en-US"/>
        </w:rPr>
        <w:t>and</w:t>
      </w:r>
      <w:r w:rsidR="00425068">
        <w:rPr>
          <w:lang w:val="en-US"/>
        </w:rPr>
        <w:t xml:space="preserve"> </w:t>
      </w:r>
      <w:r w:rsidR="000824C0">
        <w:rPr>
          <w:lang w:val="en-US"/>
        </w:rPr>
        <w:t>patterns of vector</w:t>
      </w:r>
      <w:r w:rsidR="006231AF">
        <w:rPr>
          <w:lang w:val="en-US"/>
        </w:rPr>
        <w:t>’s</w:t>
      </w:r>
      <w:r w:rsidR="000824C0">
        <w:rPr>
          <w:lang w:val="en-US"/>
        </w:rPr>
        <w:t xml:space="preserve"> </w:t>
      </w:r>
      <w:r w:rsidR="00425068">
        <w:rPr>
          <w:lang w:val="en-US"/>
        </w:rPr>
        <w:t>hostplant specialization.</w:t>
      </w:r>
      <w:r w:rsidR="00397CD4">
        <w:rPr>
          <w:lang w:val="en-US"/>
        </w:rPr>
        <w:t xml:space="preserve"> </w:t>
      </w:r>
      <w:commentRangeStart w:id="21"/>
      <w:r w:rsidR="00397CD4">
        <w:rPr>
          <w:lang w:val="en-US"/>
        </w:rPr>
        <w:t>Th</w:t>
      </w:r>
      <w:r w:rsidR="004E321A">
        <w:rPr>
          <w:lang w:val="en-US"/>
        </w:rPr>
        <w:t>e</w:t>
      </w:r>
      <w:r w:rsidR="00397CD4">
        <w:rPr>
          <w:lang w:val="en-US"/>
        </w:rPr>
        <w:t>s</w:t>
      </w:r>
      <w:r w:rsidR="004E321A">
        <w:rPr>
          <w:lang w:val="en-US"/>
        </w:rPr>
        <w:t>e</w:t>
      </w:r>
      <w:r w:rsidR="00397CD4">
        <w:rPr>
          <w:lang w:val="en-US"/>
        </w:rPr>
        <w:t xml:space="preserve"> </w:t>
      </w:r>
      <w:r w:rsidR="004E321A">
        <w:rPr>
          <w:lang w:val="en-US"/>
        </w:rPr>
        <w:t xml:space="preserve">results differ from those described by </w:t>
      </w:r>
      <w:r w:rsidR="00514B03">
        <w:rPr>
          <w:lang w:val="en-US"/>
        </w:rPr>
        <w:fldChar w:fldCharType="begin"/>
      </w:r>
      <w:r w:rsidR="004A4F67">
        <w:rPr>
          <w:lang w:val="en-US"/>
        </w:rPr>
        <w:instrText xml:space="preserve"> ADDIN EN.CITE &lt;EndNote&gt;&lt;Cite AuthorYear="1"&gt;&lt;Author&gt;Lee&lt;/Author&gt;&lt;Year&gt;2022&lt;/Year&gt;&lt;RecNum&gt;2036&lt;/RecNum&gt;&lt;DisplayText&gt;Lee et al. (2022)&lt;/DisplayText&gt;&lt;record&gt;&lt;rec-number&gt;2036&lt;/rec-number&gt;&lt;foreign-keys&gt;&lt;key app="EN" db-id="vv5z5rzf7tsernexazoxwp5hrep9zftffrwv" timestamp="1686451980" guid="2e72baed-0577-472c-9c9c-bb407408652a"&gt;2036&lt;/key&gt;&lt;/foreign-keys&gt;&lt;ref-type name="Journal Article"&gt;17&lt;/ref-type&gt;&lt;contributors&gt;&lt;authors&gt;&lt;author&gt;Lee, Hyoseok&lt;/author&gt;&lt;author&gt;Stephanus, Andrew P.&lt;/author&gt;&lt;author&gt;Fowles, Trevor M.&lt;/author&gt;&lt;author&gt;Wintermantel, William M.&lt;/author&gt;&lt;author&gt;Trumble, John T.&lt;/author&gt;&lt;author&gt;Gilbertson, Robert L.&lt;/author&gt;&lt;author&gt;Nansen, Christian&lt;/author&gt;&lt;/authors&gt;&lt;/contributors&gt;&lt;titles&gt;&lt;title&gt;Insect vector manipulation by a plant virus and simulation modeling of its potential impact on crop infection&lt;/title&gt;&lt;secondary-title&gt;Scientific Reports&lt;/secondary-title&gt;&lt;/titles&gt;&lt;periodical&gt;&lt;full-title&gt;Scientific Reports&lt;/full-title&gt;&lt;/periodical&gt;&lt;pages&gt;8429&lt;/pages&gt;&lt;volume&gt;12&lt;/volume&gt;&lt;number&gt;1&lt;/number&gt;&lt;dates&gt;&lt;year&gt;2022&lt;/year&gt;&lt;pub-dates&gt;&lt;date&gt;2022/05/19&lt;/date&gt;&lt;/pub-dates&gt;&lt;/dates&gt;&lt;isbn&gt;2045-2322&lt;/isbn&gt;&lt;urls&gt;&lt;related-urls&gt;&lt;url&gt;https://doi.org/10.1038/s41598-022-12618-2&lt;/url&gt;&lt;/related-urls&gt;&lt;/urls&gt;&lt;electronic-resource-num&gt;10.1038/s41598-022-12618-2&lt;/electronic-resource-num&gt;&lt;/record&gt;&lt;/Cite&gt;&lt;/EndNote&gt;</w:instrText>
      </w:r>
      <w:r w:rsidR="00514B03">
        <w:rPr>
          <w:lang w:val="en-US"/>
        </w:rPr>
        <w:fldChar w:fldCharType="separate"/>
      </w:r>
      <w:r w:rsidR="00514B03">
        <w:rPr>
          <w:noProof/>
          <w:lang w:val="en-US"/>
        </w:rPr>
        <w:t>Lee et al. (2022)</w:t>
      </w:r>
      <w:r w:rsidR="00514B03">
        <w:rPr>
          <w:lang w:val="en-US"/>
        </w:rPr>
        <w:fldChar w:fldCharType="end"/>
      </w:r>
      <w:r w:rsidR="00514B03">
        <w:rPr>
          <w:lang w:val="en-US"/>
        </w:rPr>
        <w:t xml:space="preserve"> with</w:t>
      </w:r>
      <w:r w:rsidR="00287B53">
        <w:rPr>
          <w:lang w:val="en-US"/>
        </w:rPr>
        <w:t xml:space="preserve"> BCTV-carrying</w:t>
      </w:r>
      <w:r w:rsidR="00514B03">
        <w:rPr>
          <w:lang w:val="en-US"/>
        </w:rPr>
        <w:t xml:space="preserve"> </w:t>
      </w:r>
      <w:r w:rsidR="00137496">
        <w:rPr>
          <w:lang w:val="en-US"/>
        </w:rPr>
        <w:t xml:space="preserve">beet </w:t>
      </w:r>
      <w:r w:rsidR="00FD2A5A">
        <w:rPr>
          <w:lang w:val="en-US"/>
        </w:rPr>
        <w:t>leafhoppers</w:t>
      </w:r>
      <w:r w:rsidR="00137496">
        <w:rPr>
          <w:lang w:val="en-US"/>
        </w:rPr>
        <w:t xml:space="preserve"> </w:t>
      </w:r>
      <w:r w:rsidR="009509EB">
        <w:rPr>
          <w:lang w:val="en-US"/>
        </w:rPr>
        <w:t>[</w:t>
      </w:r>
      <w:proofErr w:type="spellStart"/>
      <w:r w:rsidR="00137496" w:rsidRPr="00137496">
        <w:rPr>
          <w:i/>
          <w:iCs/>
          <w:lang w:val="en-US"/>
        </w:rPr>
        <w:t>Circulifer</w:t>
      </w:r>
      <w:proofErr w:type="spellEnd"/>
      <w:r w:rsidR="00137496" w:rsidRPr="00137496">
        <w:rPr>
          <w:i/>
          <w:iCs/>
          <w:lang w:val="en-US"/>
        </w:rPr>
        <w:t xml:space="preserve"> </w:t>
      </w:r>
      <w:proofErr w:type="spellStart"/>
      <w:r w:rsidR="00137496" w:rsidRPr="00137496">
        <w:rPr>
          <w:i/>
          <w:iCs/>
          <w:lang w:val="en-US"/>
        </w:rPr>
        <w:t>tenellus</w:t>
      </w:r>
      <w:proofErr w:type="spellEnd"/>
      <w:r w:rsidR="00CB1DF6">
        <w:rPr>
          <w:i/>
          <w:iCs/>
          <w:lang w:val="en-US"/>
        </w:rPr>
        <w:t xml:space="preserve"> </w:t>
      </w:r>
      <w:r w:rsidR="009509EB">
        <w:rPr>
          <w:lang w:val="en-US"/>
        </w:rPr>
        <w:t>(Baker</w:t>
      </w:r>
      <w:r w:rsidR="0036550D">
        <w:rPr>
          <w:lang w:val="en-US"/>
        </w:rPr>
        <w:t>)</w:t>
      </w:r>
      <w:r w:rsidR="009509EB">
        <w:rPr>
          <w:lang w:val="en-US"/>
        </w:rPr>
        <w:t>]</w:t>
      </w:r>
      <w:r w:rsidR="00AE54DC">
        <w:rPr>
          <w:lang w:val="en-US"/>
        </w:rPr>
        <w:t xml:space="preserve">, which </w:t>
      </w:r>
      <w:r w:rsidR="00964422">
        <w:rPr>
          <w:lang w:val="en-US"/>
        </w:rPr>
        <w:t>seem</w:t>
      </w:r>
      <w:r w:rsidR="00AE54DC">
        <w:rPr>
          <w:lang w:val="en-US"/>
        </w:rPr>
        <w:t xml:space="preserve"> to </w:t>
      </w:r>
      <w:r w:rsidR="00C263BA">
        <w:rPr>
          <w:lang w:val="en-US"/>
        </w:rPr>
        <w:t xml:space="preserve">increase their probing </w:t>
      </w:r>
      <w:r w:rsidR="0067689D">
        <w:rPr>
          <w:lang w:val="en-US"/>
        </w:rPr>
        <w:t>behavior on different hostplant</w:t>
      </w:r>
      <w:r w:rsidR="003D1806">
        <w:rPr>
          <w:lang w:val="en-US"/>
        </w:rPr>
        <w:t xml:space="preserve"> species</w:t>
      </w:r>
      <w:r w:rsidR="00F675BD">
        <w:rPr>
          <w:lang w:val="en-US"/>
        </w:rPr>
        <w:t>,</w:t>
      </w:r>
      <w:r w:rsidR="0067689D">
        <w:rPr>
          <w:lang w:val="en-US"/>
        </w:rPr>
        <w:t xml:space="preserve"> </w:t>
      </w:r>
      <w:r w:rsidR="00DB12AD">
        <w:rPr>
          <w:lang w:val="en-US"/>
        </w:rPr>
        <w:t>compared to</w:t>
      </w:r>
      <w:r w:rsidR="003259BE">
        <w:rPr>
          <w:lang w:val="en-US"/>
        </w:rPr>
        <w:t xml:space="preserve"> their</w:t>
      </w:r>
      <w:r w:rsidR="00DB12AD">
        <w:rPr>
          <w:lang w:val="en-US"/>
        </w:rPr>
        <w:t xml:space="preserve"> non-viruliferous conspecifics</w:t>
      </w:r>
      <w:r w:rsidR="00F675BD">
        <w:rPr>
          <w:lang w:val="en-US"/>
        </w:rPr>
        <w:t xml:space="preserve">, to apparently </w:t>
      </w:r>
      <w:r w:rsidR="002B73D9">
        <w:rPr>
          <w:lang w:val="en-US"/>
        </w:rPr>
        <w:t>maximize</w:t>
      </w:r>
      <w:r w:rsidR="001B28EA">
        <w:rPr>
          <w:lang w:val="en-US"/>
        </w:rPr>
        <w:t xml:space="preserve"> interspecific</w:t>
      </w:r>
      <w:r w:rsidR="002B73D9">
        <w:rPr>
          <w:lang w:val="en-US"/>
        </w:rPr>
        <w:t xml:space="preserve"> transmission</w:t>
      </w:r>
      <w:r w:rsidR="00AE54DC">
        <w:rPr>
          <w:lang w:val="en-US"/>
        </w:rPr>
        <w:t>.</w:t>
      </w:r>
      <w:r w:rsidR="002B73D9">
        <w:rPr>
          <w:lang w:val="en-US"/>
        </w:rPr>
        <w:t xml:space="preserve"> </w:t>
      </w:r>
      <w:r w:rsidR="00FB4F1D">
        <w:rPr>
          <w:lang w:val="en-US"/>
        </w:rPr>
        <w:t xml:space="preserve">Similarly, </w:t>
      </w:r>
      <w:r w:rsidR="00FB4F1D">
        <w:rPr>
          <w:lang w:val="en-US"/>
        </w:rPr>
        <w:fldChar w:fldCharType="begin"/>
      </w:r>
      <w:r w:rsidR="004A4F67">
        <w:rPr>
          <w:lang w:val="en-US"/>
        </w:rPr>
        <w: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instrText>
      </w:r>
      <w:r w:rsidR="00FB4F1D">
        <w:rPr>
          <w:lang w:val="en-US"/>
        </w:rPr>
        <w:fldChar w:fldCharType="separate"/>
      </w:r>
      <w:r w:rsidR="00FB4F1D">
        <w:rPr>
          <w:noProof/>
          <w:lang w:val="en-US"/>
        </w:rPr>
        <w:t>Shoemaker et al. (2019)</w:t>
      </w:r>
      <w:r w:rsidR="00FB4F1D">
        <w:rPr>
          <w:lang w:val="en-US"/>
        </w:rPr>
        <w:fldChar w:fldCharType="end"/>
      </w:r>
      <w:r w:rsidR="00FB4F1D">
        <w:rPr>
          <w:lang w:val="en-US"/>
        </w:rPr>
        <w:t xml:space="preserve"> found that BYDV-PAV-carrying </w:t>
      </w:r>
      <w:r w:rsidR="00FB4F1D" w:rsidRPr="00F0474A">
        <w:rPr>
          <w:lang w:val="en-US"/>
        </w:rPr>
        <w:t>bird cherry-oat aphid</w:t>
      </w:r>
      <w:r w:rsidR="00FB4F1D">
        <w:rPr>
          <w:lang w:val="en-US"/>
        </w:rPr>
        <w:t>s</w:t>
      </w:r>
      <w:r w:rsidR="00FB4F1D" w:rsidRPr="00F0474A">
        <w:rPr>
          <w:lang w:val="en-US"/>
        </w:rPr>
        <w:t xml:space="preserve"> </w:t>
      </w:r>
      <w:r w:rsidR="00FB4F1D">
        <w:rPr>
          <w:lang w:val="en-US"/>
        </w:rPr>
        <w:t>(</w:t>
      </w:r>
      <w:proofErr w:type="spellStart"/>
      <w:r w:rsidR="00FB4F1D" w:rsidRPr="00F0474A">
        <w:rPr>
          <w:i/>
          <w:iCs/>
          <w:lang w:val="en-US"/>
        </w:rPr>
        <w:t>Rhopalosiphum</w:t>
      </w:r>
      <w:proofErr w:type="spellEnd"/>
      <w:r w:rsidR="00FB4F1D" w:rsidRPr="00F0474A">
        <w:rPr>
          <w:i/>
          <w:iCs/>
          <w:lang w:val="en-US"/>
        </w:rPr>
        <w:t xml:space="preserve"> </w:t>
      </w:r>
      <w:proofErr w:type="spellStart"/>
      <w:r w:rsidR="00FB4F1D" w:rsidRPr="00F0474A">
        <w:rPr>
          <w:i/>
          <w:iCs/>
          <w:lang w:val="en-US"/>
        </w:rPr>
        <w:t>padi</w:t>
      </w:r>
      <w:proofErr w:type="spellEnd"/>
      <w:r w:rsidR="00FB4F1D" w:rsidRPr="00F0474A">
        <w:rPr>
          <w:lang w:val="en-US"/>
        </w:rPr>
        <w:t xml:space="preserve"> L.</w:t>
      </w:r>
      <w:r w:rsidR="00FB4F1D">
        <w:rPr>
          <w:lang w:val="en-US"/>
        </w:rPr>
        <w:t>) exhibited a stronger preference for perennial grasses, compared to non-viruliferous aphids, which showed no preference for any of the offered hostplants.</w:t>
      </w:r>
      <w:commentRangeEnd w:id="21"/>
      <w:r w:rsidR="005A6602">
        <w:rPr>
          <w:rStyle w:val="Refdecomentario"/>
        </w:rPr>
        <w:commentReference w:id="21"/>
      </w:r>
      <w:r w:rsidR="00E07D47">
        <w:rPr>
          <w:lang w:val="en-US"/>
        </w:rPr>
        <w:t xml:space="preserve"> </w:t>
      </w:r>
      <w:r w:rsidR="00836D56">
        <w:rPr>
          <w:lang w:val="en-US"/>
        </w:rPr>
        <w:t xml:space="preserve">Phytophagous insects </w:t>
      </w:r>
      <w:r w:rsidR="00247B3D">
        <w:rPr>
          <w:lang w:val="en-US"/>
        </w:rPr>
        <w:t xml:space="preserve">use </w:t>
      </w:r>
      <w:r w:rsidR="007B1A72">
        <w:rPr>
          <w:lang w:val="en-US"/>
        </w:rPr>
        <w:t>specific ratios of</w:t>
      </w:r>
      <w:r w:rsidR="008518F4">
        <w:rPr>
          <w:lang w:val="en-US"/>
        </w:rPr>
        <w:t xml:space="preserve"> relatively common plant </w:t>
      </w:r>
      <w:r w:rsidR="00337880">
        <w:rPr>
          <w:lang w:val="en-US"/>
        </w:rPr>
        <w:t xml:space="preserve">volatiles to recognize and locate </w:t>
      </w:r>
      <w:r w:rsidR="00407C82">
        <w:rPr>
          <w:lang w:val="en-US"/>
        </w:rPr>
        <w:t>suitable hostplants</w:t>
      </w:r>
      <w:ins w:id="22" w:author="Eigenbrode, Sanford (sanforde@uidaho.edu)" w:date="2023-06-05T06:57:00Z">
        <w:r w:rsidR="005A6602">
          <w:rPr>
            <w:lang w:val="en-US"/>
          </w:rPr>
          <w:t xml:space="preserve"> (REF)</w:t>
        </w:r>
      </w:ins>
      <w:r w:rsidR="00543B52">
        <w:rPr>
          <w:lang w:val="en-US"/>
        </w:rPr>
        <w:t xml:space="preserve">. </w:t>
      </w:r>
      <w:r w:rsidR="00A23F8D">
        <w:rPr>
          <w:lang w:val="en-US"/>
        </w:rPr>
        <w:t>Furthermore,</w:t>
      </w:r>
      <w:r w:rsidR="00F26000">
        <w:rPr>
          <w:lang w:val="en-US"/>
        </w:rPr>
        <w:t xml:space="preserve"> </w:t>
      </w:r>
      <w:r w:rsidR="00516651">
        <w:rPr>
          <w:lang w:val="en-US"/>
        </w:rPr>
        <w:t>t</w:t>
      </w:r>
      <w:r w:rsidR="00F26000">
        <w:rPr>
          <w:lang w:val="en-US"/>
        </w:rPr>
        <w:t xml:space="preserve">he </w:t>
      </w:r>
      <w:r w:rsidR="005F2776">
        <w:rPr>
          <w:lang w:val="en-US"/>
        </w:rPr>
        <w:t xml:space="preserve">complexity associated </w:t>
      </w:r>
      <w:r w:rsidR="00B2631B">
        <w:rPr>
          <w:lang w:val="en-US"/>
        </w:rPr>
        <w:t>with</w:t>
      </w:r>
      <w:r w:rsidR="005F2776">
        <w:rPr>
          <w:lang w:val="en-US"/>
        </w:rPr>
        <w:t xml:space="preserve"> the ability to detect a wide range of</w:t>
      </w:r>
      <w:r w:rsidR="008B17AA">
        <w:rPr>
          <w:lang w:val="en-US"/>
        </w:rPr>
        <w:t xml:space="preserve"> </w:t>
      </w:r>
      <w:r w:rsidR="00682310">
        <w:rPr>
          <w:lang w:val="en-US"/>
        </w:rPr>
        <w:t>such</w:t>
      </w:r>
      <w:r w:rsidR="005F2776">
        <w:rPr>
          <w:lang w:val="en-US"/>
        </w:rPr>
        <w:t xml:space="preserve"> compounds </w:t>
      </w:r>
      <w:r w:rsidR="00F3168D">
        <w:rPr>
          <w:lang w:val="en-US"/>
        </w:rPr>
        <w:t xml:space="preserve">provides </w:t>
      </w:r>
      <w:r w:rsidR="00985A59">
        <w:rPr>
          <w:lang w:val="en-US"/>
        </w:rPr>
        <w:t xml:space="preserve">the </w:t>
      </w:r>
      <w:r w:rsidR="008E0AD8">
        <w:rPr>
          <w:lang w:val="en-US"/>
        </w:rPr>
        <w:t xml:space="preserve">required plasticity to adapt </w:t>
      </w:r>
      <w:r w:rsidR="00E11CDD">
        <w:rPr>
          <w:lang w:val="en-US"/>
        </w:rPr>
        <w:t>to</w:t>
      </w:r>
      <w:r w:rsidR="00D74E90">
        <w:rPr>
          <w:lang w:val="en-US"/>
        </w:rPr>
        <w:t xml:space="preserve"> a greater range of potential hostplants</w:t>
      </w:r>
      <w:r w:rsidR="00FC3F61">
        <w:rPr>
          <w:lang w:val="en-US"/>
        </w:rPr>
        <w:t xml:space="preserve"> </w:t>
      </w:r>
      <w:r w:rsidR="00FC3F61">
        <w:rPr>
          <w:lang w:val="en-US"/>
        </w:rPr>
        <w:fldChar w:fldCharType="begin"/>
      </w:r>
      <w:r w:rsidR="004A4F67">
        <w:rPr>
          <w:lang w:val="en-US"/>
        </w:rPr>
        <w:instrText xml:space="preserve"> ADDIN EN.CITE &lt;EndNote&gt;&lt;Cite&gt;&lt;Author&gt;Bruce&lt;/Author&gt;&lt;Year&gt;2005&lt;/Year&gt;&lt;RecNum&gt;2039&lt;/RecNum&gt;&lt;DisplayText&gt;(Bruce et al., 2005)&lt;/DisplayText&gt;&lt;record&gt;&lt;rec-number&gt;2039&lt;/rec-number&gt;&lt;foreign-keys&gt;&lt;key app="EN" db-id="vv5z5rzf7tsernexazoxwp5hrep9zftffrwv" timestamp="1686451985" guid="e0d6a0e2-fc73-423c-89db-20beab76df8b"&gt;2039&lt;/key&gt;&lt;/foreign-keys&gt;&lt;ref-type name="Journal Article"&gt;17&lt;/ref-type&gt;&lt;contributors&gt;&lt;authors&gt;&lt;author&gt;Bruce, Toby J. A.&lt;/author&gt;&lt;author&gt;Wadhams, Lester J.&lt;/author&gt;&lt;author&gt;Woodcock, Christine M.&lt;/author&gt;&lt;/authors&gt;&lt;/contributors&gt;&lt;titles&gt;&lt;title&gt;Insect host location: a volatile situation&lt;/title&gt;&lt;secondary-title&gt;Trends in Plant Science&lt;/secondary-title&gt;&lt;/titles&gt;&lt;periodical&gt;&lt;full-title&gt;Trends in Plant Science&lt;/full-title&gt;&lt;/periodical&gt;&lt;pages&gt;269-274&lt;/pages&gt;&lt;volume&gt;10&lt;/volume&gt;&lt;number&gt;6&lt;/number&gt;&lt;dates&gt;&lt;year&gt;2005&lt;/year&gt;&lt;pub-dates&gt;&lt;date&gt;2005/06/01/&lt;/date&gt;&lt;/pub-dates&gt;&lt;/dates&gt;&lt;isbn&gt;1360-1385&lt;/isbn&gt;&lt;urls&gt;&lt;related-urls&gt;&lt;url&gt;https://www.sciencedirect.com/science/article/pii/S1360138505000968&lt;/url&gt;&lt;/related-urls&gt;&lt;/urls&gt;&lt;electronic-resource-num&gt;https://doi.org/10.1016/j.tplants.2005.04.003&lt;/electronic-resource-num&gt;&lt;/record&gt;&lt;/Cite&gt;&lt;/EndNote&gt;</w:instrText>
      </w:r>
      <w:r w:rsidR="00FC3F61">
        <w:rPr>
          <w:lang w:val="en-US"/>
        </w:rPr>
        <w:fldChar w:fldCharType="separate"/>
      </w:r>
      <w:r w:rsidR="00FC3F61">
        <w:rPr>
          <w:noProof/>
          <w:lang w:val="en-US"/>
        </w:rPr>
        <w:t>(Bruce et al., 2005)</w:t>
      </w:r>
      <w:r w:rsidR="00FC3F61">
        <w:rPr>
          <w:lang w:val="en-US"/>
        </w:rPr>
        <w:fldChar w:fldCharType="end"/>
      </w:r>
      <w:r w:rsidR="00FC3F61">
        <w:rPr>
          <w:lang w:val="en-US"/>
        </w:rPr>
        <w:t xml:space="preserve">. </w:t>
      </w:r>
      <w:r w:rsidR="003747AF">
        <w:rPr>
          <w:lang w:val="en-US"/>
        </w:rPr>
        <w:t>S</w:t>
      </w:r>
      <w:r w:rsidR="00197109">
        <w:rPr>
          <w:lang w:val="en-US"/>
        </w:rPr>
        <w:t xml:space="preserve">oluble proteins, known as odorant binding proteins (OBP), have been identified as key carriers of odorants through the insect body and responsible of olfactory recognition of and behavioral responses to </w:t>
      </w:r>
      <w:proofErr w:type="spellStart"/>
      <w:r w:rsidR="00197109">
        <w:rPr>
          <w:lang w:val="en-US"/>
        </w:rPr>
        <w:t>semiochemicals</w:t>
      </w:r>
      <w:proofErr w:type="spellEnd"/>
      <w:r w:rsidR="00197109">
        <w:rPr>
          <w:lang w:val="en-US"/>
        </w:rPr>
        <w:t xml:space="preserve"> in insects </w:t>
      </w:r>
      <w:r w:rsidR="00197109">
        <w:rPr>
          <w:lang w:val="en-US"/>
        </w:rPr>
        <w:fldChar w:fldCharType="begin"/>
      </w:r>
      <w:r w:rsidR="004A4F67">
        <w:rPr>
          <w:lang w:val="en-US"/>
        </w:rPr>
        <w:instrText xml:space="preserve"> ADDIN EN.CITE &lt;EndNote&gt;&lt;Cite&gt;&lt;Author&gt;Pelosi&lt;/Author&gt;&lt;Year&gt;2006&lt;/Year&gt;&lt;RecNum&gt;2041&lt;/RecNum&gt;&lt;DisplayText&gt;(Pelosi et al., 2006)&lt;/DisplayText&gt;&lt;record&gt;&lt;rec-number&gt;2041&lt;/rec-number&gt;&lt;foreign-keys&gt;&lt;key app="EN" db-id="vv5z5rzf7tsernexazoxwp5hrep9zftffrwv" timestamp="1686451988" guid="68ed7843-c952-451a-b811-4c2398ed8faa"&gt;2041&lt;/key&gt;&lt;/foreign-keys&gt;&lt;ref-type name="Journal Article"&gt;17&lt;/ref-type&gt;&lt;contributors&gt;&lt;authors&gt;&lt;author&gt;Pelosi, P.&lt;/author&gt;&lt;author&gt;Zhou, J. J.&lt;/author&gt;&lt;author&gt;Ban, L. P.&lt;/author&gt;&lt;author&gt;Calvello, M.&lt;/author&gt;&lt;/authors&gt;&lt;/contributors&gt;&lt;titles&gt;&lt;title&gt;Soluble proteins in insect chemical communication&lt;/title&gt;&lt;secondary-title&gt;Cellular and Molecular Life Sciences CMLS&lt;/secondary-title&gt;&lt;/titles&gt;&lt;periodical&gt;&lt;full-title&gt;Cellular and Molecular Life Sciences CMLS&lt;/full-title&gt;&lt;/periodical&gt;&lt;pages&gt;1658-1676&lt;/pages&gt;&lt;volume&gt;63&lt;/volume&gt;&lt;number&gt;14&lt;/number&gt;&lt;dates&gt;&lt;year&gt;2006&lt;/year&gt;&lt;pub-dates&gt;&lt;date&gt;2006/07/01&lt;/date&gt;&lt;/pub-dates&gt;&lt;/dates&gt;&lt;isbn&gt;1420-9071&lt;/isbn&gt;&lt;urls&gt;&lt;related-urls&gt;&lt;url&gt;https://doi.org/10.1007/s00018-005-5607-0&lt;/url&gt;&lt;/related-urls&gt;&lt;/urls&gt;&lt;electronic-resource-num&gt;10.1007/s00018-005-5607-0&lt;/electronic-resource-num&gt;&lt;/record&gt;&lt;/Cite&gt;&lt;/EndNote&gt;</w:instrText>
      </w:r>
      <w:r w:rsidR="00197109">
        <w:rPr>
          <w:lang w:val="en-US"/>
        </w:rPr>
        <w:fldChar w:fldCharType="separate"/>
      </w:r>
      <w:r w:rsidR="00197109">
        <w:rPr>
          <w:noProof/>
          <w:lang w:val="en-US"/>
        </w:rPr>
        <w:t>(Pelosi et al., 2006)</w:t>
      </w:r>
      <w:r w:rsidR="00197109">
        <w:rPr>
          <w:lang w:val="en-US"/>
        </w:rPr>
        <w:fldChar w:fldCharType="end"/>
      </w:r>
      <w:r w:rsidR="00197109">
        <w:rPr>
          <w:lang w:val="en-US"/>
        </w:rPr>
        <w:t>.</w:t>
      </w:r>
      <w:r w:rsidR="00CB344B" w:rsidRPr="00CB344B">
        <w:rPr>
          <w:lang w:val="en-US"/>
        </w:rPr>
        <w:t xml:space="preserve"> </w:t>
      </w:r>
      <w:r w:rsidR="00CB344B">
        <w:rPr>
          <w:lang w:val="en-US"/>
        </w:rPr>
        <w:t xml:space="preserve">Pea aphids are equipped with </w:t>
      </w:r>
      <w:r w:rsidR="00931553">
        <w:rPr>
          <w:lang w:val="en-US"/>
        </w:rPr>
        <w:t xml:space="preserve">efficient mechanisms to recognize and respond to </w:t>
      </w:r>
      <w:r w:rsidR="00506B9F">
        <w:rPr>
          <w:lang w:val="en-US"/>
        </w:rPr>
        <w:t>a wide range of plant volatiles</w:t>
      </w:r>
      <w:r w:rsidR="00815686">
        <w:rPr>
          <w:lang w:val="en-US"/>
        </w:rPr>
        <w:t>, which includes at least 18 OBPs, most of which presumably related with hostplant recognition and location</w:t>
      </w:r>
      <w:r w:rsidR="00153B80">
        <w:rPr>
          <w:lang w:val="en-US"/>
        </w:rPr>
        <w:t xml:space="preserve"> </w:t>
      </w:r>
      <w:r w:rsidR="00153B80">
        <w:rPr>
          <w:lang w:val="en-US"/>
        </w:rPr>
        <w:fldChar w:fldCharType="begin">
          <w:fldData xml:space="preserve">PEVuZE5vdGU+PENpdGU+PEF1dGhvcj5TaGloPC9BdXRob3I+PFllYXI+MjAyMzwvWWVhcj48UmVj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</w:fldData>
        </w:fldChar>
      </w:r>
      <w:r w:rsidR="004A4F67">
        <w:rPr>
          <w:lang w:val="en-US"/>
        </w:rPr>
        <w:instrText xml:space="preserve"> ADDIN EN.CITE </w:instrText>
      </w:r>
      <w:r w:rsidR="004A4F67">
        <w:rPr>
          <w:lang w:val="en-US"/>
        </w:rPr>
        <w:fldChar w:fldCharType="begin">
          <w:fldData xml:space="preserve">PEVuZE5vdGU+PENpdGU+PEF1dGhvcj5TaGloPC9BdXRob3I+PFllYXI+MjAyMzwvWWVhcj48UmVj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</w:fldData>
        </w:fldChar>
      </w:r>
      <w:r w:rsidR="004A4F67">
        <w:rPr>
          <w:lang w:val="en-US"/>
        </w:rPr>
        <w:instrText xml:space="preserve"> ADDIN EN.CITE.DATA </w:instrText>
      </w:r>
      <w:r w:rsidR="004A4F67">
        <w:rPr>
          <w:lang w:val="en-US"/>
        </w:rPr>
      </w:r>
      <w:r w:rsidR="004A4F67">
        <w:rPr>
          <w:lang w:val="en-US"/>
        </w:rPr>
        <w:fldChar w:fldCharType="end"/>
      </w:r>
      <w:r w:rsidR="00153B80">
        <w:rPr>
          <w:lang w:val="en-US"/>
        </w:rPr>
        <w:fldChar w:fldCharType="separate"/>
      </w:r>
      <w:r w:rsidR="00B441E1">
        <w:rPr>
          <w:noProof/>
          <w:lang w:val="en-US"/>
        </w:rPr>
        <w:t>(Shih et al., 2023, Robertson et al., 2019)</w:t>
      </w:r>
      <w:r w:rsidR="00153B80">
        <w:rPr>
          <w:lang w:val="en-US"/>
        </w:rPr>
        <w:fldChar w:fldCharType="end"/>
      </w:r>
      <w:r w:rsidR="003A37A3">
        <w:rPr>
          <w:lang w:val="en-US"/>
        </w:rPr>
        <w:t xml:space="preserve">. </w:t>
      </w:r>
      <w:r w:rsidR="00DD0849">
        <w:rPr>
          <w:lang w:val="en-US"/>
        </w:rPr>
        <w:t>Moreover,</w:t>
      </w:r>
      <w:r w:rsidR="00D31B74">
        <w:rPr>
          <w:lang w:val="en-US"/>
        </w:rPr>
        <w:t xml:space="preserve"> the</w:t>
      </w:r>
      <w:r w:rsidR="00EC3A00">
        <w:rPr>
          <w:lang w:val="en-US"/>
        </w:rPr>
        <w:t xml:space="preserve">re is evidence </w:t>
      </w:r>
      <w:r w:rsidR="00936F72">
        <w:rPr>
          <w:lang w:val="en-US"/>
        </w:rPr>
        <w:t xml:space="preserve">that </w:t>
      </w:r>
      <w:r w:rsidR="005A6D9C">
        <w:rPr>
          <w:lang w:val="en-US"/>
        </w:rPr>
        <w:t>indicates</w:t>
      </w:r>
      <w:r w:rsidR="00000145">
        <w:rPr>
          <w:lang w:val="en-US"/>
        </w:rPr>
        <w:t xml:space="preserve"> that OBPs are differentially expressed as a function of</w:t>
      </w:r>
      <w:r w:rsidR="00936F72">
        <w:rPr>
          <w:lang w:val="en-US"/>
        </w:rPr>
        <w:t xml:space="preserve"> </w:t>
      </w:r>
      <w:r w:rsidR="00763B0D">
        <w:rPr>
          <w:lang w:val="en-US"/>
        </w:rPr>
        <w:t>host</w:t>
      </w:r>
      <w:r w:rsidR="00000145">
        <w:rPr>
          <w:lang w:val="en-US"/>
        </w:rPr>
        <w:t>plant</w:t>
      </w:r>
      <w:r w:rsidR="00BC4AC1">
        <w:rPr>
          <w:lang w:val="en-US"/>
        </w:rPr>
        <w:t>-</w:t>
      </w:r>
      <w:r w:rsidR="00C0001F">
        <w:rPr>
          <w:lang w:val="en-US"/>
        </w:rPr>
        <w:t>b</w:t>
      </w:r>
      <w:r w:rsidR="00763B0D">
        <w:rPr>
          <w:lang w:val="en-US"/>
        </w:rPr>
        <w:t>iotype</w:t>
      </w:r>
      <w:r w:rsidR="00BC4AC1">
        <w:rPr>
          <w:lang w:val="en-US"/>
        </w:rPr>
        <w:t xml:space="preserve"> interaction</w:t>
      </w:r>
      <w:r w:rsidR="00C0001F">
        <w:rPr>
          <w:lang w:val="en-US"/>
        </w:rPr>
        <w:t xml:space="preserve"> in pea aphids</w:t>
      </w:r>
      <w:r w:rsidR="00A1430A">
        <w:rPr>
          <w:lang w:val="en-US"/>
        </w:rPr>
        <w:t xml:space="preserve">, and that such profiles are </w:t>
      </w:r>
      <w:r w:rsidR="009C4D18">
        <w:rPr>
          <w:lang w:val="en-US"/>
        </w:rPr>
        <w:t>hardwired and heri</w:t>
      </w:r>
      <w:r w:rsidR="001A2517">
        <w:rPr>
          <w:lang w:val="en-US"/>
        </w:rPr>
        <w:t>table</w:t>
      </w:r>
      <w:r w:rsidR="00763B0D">
        <w:rPr>
          <w:lang w:val="en-US"/>
        </w:rPr>
        <w:t xml:space="preserve"> </w:t>
      </w:r>
      <w:r w:rsidR="00DD0849">
        <w:rPr>
          <w:lang w:val="en-US"/>
        </w:rPr>
        <w:fldChar w:fldCharType="begin"/>
      </w:r>
      <w:r w:rsidR="004A4F67">
        <w:rPr>
          <w:lang w:val="en-US"/>
        </w:rPr>
        <w:instrText xml:space="preserve"> ADDIN EN.CITE &lt;EndNote&gt;&lt;Cite&gt;&lt;Author&gt;Eyres&lt;/Author&gt;&lt;Year&gt;2016&lt;/Year&gt;&lt;RecNum&gt;2040&lt;/RecNum&gt;&lt;DisplayText&gt;(Eyres et al., 2016)&lt;/DisplayText&gt;&lt;record&gt;&lt;rec-number&gt;2040&lt;/rec-number&gt;&lt;foreign-keys&gt;&lt;key app="EN" db-id="vv5z5rzf7tsernexazoxwp5hrep9zftffrwv" timestamp="1686451987" guid="552f4ea3-5ef5-4dd5-bdac-1d640a76f1ef"&gt;2040&lt;/key&gt;&lt;/foreign-keys&gt;&lt;ref-type name="Journal Article"&gt;17&lt;/ref-type&gt;&lt;contributors&gt;&lt;authors&gt;&lt;author&gt;Eyres, Isobel&lt;/author&gt;&lt;author&gt;Jaquiéry, Julie&lt;/author&gt;&lt;author&gt;Sugio, Akiko&lt;/author&gt;&lt;author&gt;Duvaux, Ludovic&lt;/author&gt;&lt;author&gt;Gharbi, Karim&lt;/author&gt;&lt;author&gt;Zhou, Jing-Jiang&lt;/author&gt;&lt;author&gt;Legeai, Fabrice&lt;/author&gt;&lt;author&gt;Nelson, Michaela&lt;/author&gt;&lt;author&gt;Simon, Jean-Christophe&lt;/author&gt;&lt;author&gt;Smadja, Carole M.&lt;/author&gt;&lt;author&gt;Butlin, Roger&lt;/author&gt;&lt;author&gt;Ferrari, Julia&lt;/author&gt;&lt;/authors&gt;&lt;/contributors&gt;&lt;titles&gt;&lt;title&gt;Differential gene expression according to race and host plant in the pea aphid&lt;/title&gt;&lt;secondary-title&gt;Molecular Ecology&lt;/secondary-title&gt;&lt;/titles&gt;&lt;periodical&gt;&lt;full-title&gt;Molecular Ecology&lt;/full-title&gt;&lt;/periodical&gt;&lt;pages&gt;4197-4215&lt;/pages&gt;&lt;volume&gt;25&lt;/volume&gt;&lt;number&gt;17&lt;/number&gt;&lt;dates&gt;&lt;year&gt;2016&lt;/year&gt;&lt;/dates&gt;&lt;isbn&gt;0962-1083&lt;/isbn&gt;&lt;urls&gt;&lt;related-urls&gt;&lt;url&gt;https://onlinelibrary.wiley.com/doi/abs/10.1111/mec.13771&lt;/url&gt;&lt;/related-urls&gt;&lt;/urls&gt;&lt;electronic-resource-num&gt;https://doi.org/10.1111/mec.13771&lt;/electronic-resource-num&gt;&lt;/record&gt;&lt;/Cite&gt;&lt;/EndNote&gt;</w:instrText>
      </w:r>
      <w:r w:rsidR="00DD0849">
        <w:rPr>
          <w:lang w:val="en-US"/>
        </w:rPr>
        <w:fldChar w:fldCharType="separate"/>
      </w:r>
      <w:r w:rsidR="00DD0849">
        <w:rPr>
          <w:noProof/>
          <w:lang w:val="en-US"/>
        </w:rPr>
        <w:t>(Eyres et al., 2016)</w:t>
      </w:r>
      <w:r w:rsidR="00DD0849">
        <w:rPr>
          <w:lang w:val="en-US"/>
        </w:rPr>
        <w:fldChar w:fldCharType="end"/>
      </w:r>
      <w:r w:rsidR="00BD5527">
        <w:rPr>
          <w:lang w:val="en-US"/>
        </w:rPr>
        <w:t xml:space="preserve">. </w:t>
      </w:r>
      <w:r w:rsidR="009B5F27">
        <w:rPr>
          <w:lang w:val="en-US"/>
        </w:rPr>
        <w:t xml:space="preserve">In contrast, </w:t>
      </w:r>
      <w:r w:rsidR="00E07D47">
        <w:rPr>
          <w:lang w:val="en-US"/>
        </w:rPr>
        <w:t xml:space="preserve">both </w:t>
      </w:r>
      <w:r w:rsidR="00F8247F">
        <w:rPr>
          <w:lang w:val="en-US"/>
        </w:rPr>
        <w:t>leafhopper</w:t>
      </w:r>
      <w:r w:rsidR="008A6634">
        <w:rPr>
          <w:lang w:val="en-US"/>
        </w:rPr>
        <w:t>s</w:t>
      </w:r>
      <w:r w:rsidR="00E07D47">
        <w:rPr>
          <w:lang w:val="en-US"/>
        </w:rPr>
        <w:t xml:space="preserve"> and </w:t>
      </w:r>
      <w:r w:rsidR="00421782" w:rsidRPr="00F0474A">
        <w:rPr>
          <w:lang w:val="en-US"/>
        </w:rPr>
        <w:t>bird cherry-oat aphid</w:t>
      </w:r>
      <w:r w:rsidR="00421782">
        <w:rPr>
          <w:lang w:val="en-US"/>
        </w:rPr>
        <w:t>s</w:t>
      </w:r>
      <w:r w:rsidR="00F8247F">
        <w:rPr>
          <w:lang w:val="en-US"/>
        </w:rPr>
        <w:t xml:space="preserve"> seem to </w:t>
      </w:r>
      <w:r w:rsidR="00F8247F">
        <w:rPr>
          <w:lang w:val="en-US"/>
        </w:rPr>
        <w:lastRenderedPageBreak/>
        <w:t>exhibit much simpler mechanisms of hostplant location and recognition</w:t>
      </w:r>
      <w:r w:rsidR="00E92AD7">
        <w:rPr>
          <w:lang w:val="en-US"/>
        </w:rPr>
        <w:t xml:space="preserve">. To date, there are no specific </w:t>
      </w:r>
      <w:r w:rsidR="00450DD0">
        <w:rPr>
          <w:lang w:val="en-US"/>
        </w:rPr>
        <w:t xml:space="preserve">characterizations of </w:t>
      </w:r>
      <w:r w:rsidR="00732438">
        <w:rPr>
          <w:lang w:val="en-US"/>
        </w:rPr>
        <w:t>the beet leafhopper</w:t>
      </w:r>
      <w:r w:rsidR="00450DD0">
        <w:rPr>
          <w:lang w:val="en-US"/>
        </w:rPr>
        <w:t xml:space="preserve"> OBPs</w:t>
      </w:r>
      <w:r w:rsidR="0091149B">
        <w:rPr>
          <w:lang w:val="en-US"/>
        </w:rPr>
        <w:t>, but related species may</w:t>
      </w:r>
      <w:r w:rsidR="007925F8">
        <w:rPr>
          <w:lang w:val="en-US"/>
        </w:rPr>
        <w:t xml:space="preserve"> exhibit</w:t>
      </w:r>
      <w:r w:rsidR="00DB7EF1">
        <w:rPr>
          <w:lang w:val="en-US"/>
        </w:rPr>
        <w:t xml:space="preserve"> </w:t>
      </w:r>
      <w:r w:rsidR="007925F8">
        <w:rPr>
          <w:lang w:val="en-US"/>
        </w:rPr>
        <w:t xml:space="preserve">between </w:t>
      </w:r>
      <w:r w:rsidR="004960C0">
        <w:rPr>
          <w:lang w:val="en-US"/>
        </w:rPr>
        <w:t>three</w:t>
      </w:r>
      <w:r w:rsidR="007925F8">
        <w:rPr>
          <w:lang w:val="en-US"/>
        </w:rPr>
        <w:t xml:space="preserve"> and 1</w:t>
      </w:r>
      <w:r w:rsidR="00A931E8">
        <w:rPr>
          <w:lang w:val="en-US"/>
        </w:rPr>
        <w:t>6</w:t>
      </w:r>
      <w:r w:rsidR="007925F8">
        <w:rPr>
          <w:lang w:val="en-US"/>
        </w:rPr>
        <w:t xml:space="preserve"> OBPs</w:t>
      </w:r>
      <w:r w:rsidR="00A8334A">
        <w:rPr>
          <w:lang w:val="en-US"/>
        </w:rPr>
        <w:t xml:space="preserve"> </w:t>
      </w:r>
      <w:r w:rsidR="008565EE">
        <w:rPr>
          <w:lang w:val="en-US"/>
        </w:rPr>
        <w:fldChar w:fldCharType="begin">
          <w:fldData xml:space="preserve">PEVuZE5vdGU+PENpdGU+PEF1dGhvcj5IZTwvQXV0aG9yPjxZZWFyPjIwMTk8L1llYXI+PFJlY051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=
</w:fldData>
        </w:fldChar>
      </w:r>
      <w:r w:rsidR="004A4F67">
        <w:rPr>
          <w:lang w:val="en-US"/>
        </w:rPr>
        <w:instrText xml:space="preserve"> ADDIN EN.CITE </w:instrText>
      </w:r>
      <w:r w:rsidR="004A4F67">
        <w:rPr>
          <w:lang w:val="en-US"/>
        </w:rPr>
        <w:fldChar w:fldCharType="begin">
          <w:fldData xml:space="preserve">PEVuZE5vdGU+PENpdGU+PEF1dGhvcj5IZTwvQXV0aG9yPjxZZWFyPjIwMTk8L1llYXI+PFJlY051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=
</w:fldData>
        </w:fldChar>
      </w:r>
      <w:r w:rsidR="004A4F67">
        <w:rPr>
          <w:lang w:val="en-US"/>
        </w:rPr>
        <w:instrText xml:space="preserve"> ADDIN EN.CITE.DATA </w:instrText>
      </w:r>
      <w:r w:rsidR="004A4F67">
        <w:rPr>
          <w:lang w:val="en-US"/>
        </w:rPr>
      </w:r>
      <w:r w:rsidR="004A4F67">
        <w:rPr>
          <w:lang w:val="en-US"/>
        </w:rPr>
        <w:fldChar w:fldCharType="end"/>
      </w:r>
      <w:r w:rsidR="008565EE">
        <w:rPr>
          <w:lang w:val="en-US"/>
        </w:rPr>
        <w:fldChar w:fldCharType="separate"/>
      </w:r>
      <w:r w:rsidR="007E3FA3">
        <w:rPr>
          <w:noProof/>
          <w:lang w:val="en-US"/>
        </w:rPr>
        <w:t>(He et al., 2019, He et al., 2011, He and He, 2014)</w:t>
      </w:r>
      <w:r w:rsidR="008565EE">
        <w:rPr>
          <w:lang w:val="en-US"/>
        </w:rPr>
        <w:fldChar w:fldCharType="end"/>
      </w:r>
      <w:r w:rsidR="007441ED">
        <w:rPr>
          <w:lang w:val="en-US"/>
        </w:rPr>
        <w:t xml:space="preserve"> </w:t>
      </w:r>
      <w:r w:rsidR="008F6570">
        <w:rPr>
          <w:lang w:val="en-US"/>
        </w:rPr>
        <w:t>[</w:t>
      </w:r>
      <w:r w:rsidR="007C2A23">
        <w:rPr>
          <w:lang w:val="en-US"/>
        </w:rPr>
        <w:t>one</w:t>
      </w:r>
      <w:r w:rsidR="008F6570">
        <w:rPr>
          <w:lang w:val="en-US"/>
        </w:rPr>
        <w:t xml:space="preserve"> </w:t>
      </w:r>
      <w:r w:rsidR="007650A7">
        <w:rPr>
          <w:lang w:val="en-US"/>
        </w:rPr>
        <w:t xml:space="preserve">exception </w:t>
      </w:r>
      <w:r w:rsidR="008F6570">
        <w:rPr>
          <w:lang w:val="en-US"/>
        </w:rPr>
        <w:t>with 40 OBPs</w:t>
      </w:r>
      <w:r w:rsidR="008565EE">
        <w:rPr>
          <w:lang w:val="en-US"/>
        </w:rPr>
        <w:t xml:space="preserve"> </w:t>
      </w:r>
      <w:r w:rsidR="008565EE">
        <w:rPr>
          <w:lang w:val="en-US"/>
        </w:rPr>
        <w:fldChar w:fldCharType="begin"/>
      </w:r>
      <w:r w:rsidR="004A4F67">
        <w:rPr>
          <w:lang w:val="en-US"/>
        </w:rPr>
        <w:instrText xml:space="preserve"> ADDIN EN.CITE &lt;EndNote&gt;&lt;Cite&gt;&lt;Author&gt;Bian&lt;/Author&gt;&lt;Year&gt;2018&lt;/Year&gt;&lt;RecNum&gt;2047&lt;/RecNum&gt;&lt;DisplayText&gt;(Bian et al., 2018)&lt;/DisplayText&gt;&lt;record&gt;&lt;rec-number&gt;2047&lt;/rec-number&gt;&lt;foreign-keys&gt;&lt;key app="EN" db-id="vv5z5rzf7tsernexazoxwp5hrep9zftffrwv" timestamp="1686451990" guid="b9e8f862-8a05-4bb5-85e4-ddcdaeddccd4"&gt;2047&lt;/key&gt;&lt;/foreign-keys&gt;&lt;ref-type name="Journal Article"&gt;17&lt;/ref-type&gt;&lt;contributors&gt;&lt;authors&gt;&lt;author&gt;Bian, Lei&lt;/author&gt;&lt;author&gt;Li, Zhao-Qun&lt;/author&gt;&lt;author&gt;Ma, Long&lt;/author&gt;&lt;author&gt;Cai, Xiao-Ming&lt;/author&gt;&lt;author&gt;Luo, Zong-Xiu&lt;/author&gt;&lt;author&gt;Chen, Zong-Mao&lt;/author&gt;&lt;/authors&gt;&lt;/contributors&gt;&lt;titles&gt;&lt;title&gt;Identification of the genes in tea leafhopper, Empoasca onukii (Hemiptera: Cicadellidae), that encode odorant-binding proteins and chemosensory proteins using transcriptome analyses of insect heads&lt;/title&gt;&lt;secondary-title&gt;Applied Entomology and Zoology&lt;/secondary-title&gt;&lt;/titles&gt;&lt;periodical&gt;&lt;full-title&gt;Applied Entomology and Zoology&lt;/full-title&gt;&lt;/periodical&gt;&lt;pages&gt;93-105&lt;/pages&gt;&lt;volume&gt;53&lt;/volume&gt;&lt;number&gt;1&lt;/number&gt;&lt;dates&gt;&lt;year&gt;2018&lt;/year&gt;&lt;pub-dates&gt;&lt;date&gt;2018/02/01&lt;/date&gt;&lt;/pub-dates&gt;&lt;/dates&gt;&lt;isbn&gt;1347-605X&lt;/isbn&gt;&lt;urls&gt;&lt;related-urls&gt;&lt;url&gt;https://doi.org/10.1007/s13355-017-0533-9&lt;/url&gt;&lt;/related-urls&gt;&lt;/urls&gt;&lt;electronic-resource-num&gt;10.1007/s13355-017-0533-9&lt;/electronic-resource-num&gt;&lt;/record&gt;&lt;/Cite&gt;&lt;/EndNote&gt;</w:instrText>
      </w:r>
      <w:r w:rsidR="008565EE">
        <w:rPr>
          <w:lang w:val="en-US"/>
        </w:rPr>
        <w:fldChar w:fldCharType="separate"/>
      </w:r>
      <w:r w:rsidR="008565EE">
        <w:rPr>
          <w:noProof/>
          <w:lang w:val="en-US"/>
        </w:rPr>
        <w:t>(Bian et al., 2018)</w:t>
      </w:r>
      <w:r w:rsidR="008565EE">
        <w:rPr>
          <w:lang w:val="en-US"/>
        </w:rPr>
        <w:fldChar w:fldCharType="end"/>
      </w:r>
      <w:r w:rsidR="008F6570">
        <w:rPr>
          <w:lang w:val="en-US"/>
        </w:rPr>
        <w:t>]</w:t>
      </w:r>
      <w:r w:rsidR="00745E03">
        <w:rPr>
          <w:lang w:val="en-US"/>
        </w:rPr>
        <w:t>,</w:t>
      </w:r>
      <w:r w:rsidR="003656AA">
        <w:rPr>
          <w:lang w:val="en-US"/>
        </w:rPr>
        <w:t xml:space="preserve"> of which only a </w:t>
      </w:r>
      <w:r w:rsidR="00E01458">
        <w:rPr>
          <w:lang w:val="en-US"/>
        </w:rPr>
        <w:t>few</w:t>
      </w:r>
      <w:r w:rsidR="003656AA">
        <w:rPr>
          <w:lang w:val="en-US"/>
        </w:rPr>
        <w:t xml:space="preserve"> seem to be involved in hostplant </w:t>
      </w:r>
      <w:r w:rsidR="009632B4">
        <w:rPr>
          <w:lang w:val="en-US"/>
        </w:rPr>
        <w:t>recognition and location</w:t>
      </w:r>
      <w:r w:rsidR="002A6787">
        <w:rPr>
          <w:lang w:val="en-US"/>
        </w:rPr>
        <w:t xml:space="preserve"> </w:t>
      </w:r>
      <w:r w:rsidR="002A6787">
        <w:rPr>
          <w:lang w:val="en-US"/>
        </w:rPr>
        <w:fldChar w:fldCharType="begin">
          <w:fldData xml:space="preserve">PEVuZE5vdGU+PENpdGU+PEF1dGhvcj5IdTwvQXV0aG9yPjxZZWFyPjIwMTk8L1llYXI+PFJlY051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</w:fldData>
        </w:fldChar>
      </w:r>
      <w:r w:rsidR="004A4F67">
        <w:rPr>
          <w:lang w:val="en-US"/>
        </w:rPr>
        <w:instrText xml:space="preserve"> ADDIN EN.CITE </w:instrText>
      </w:r>
      <w:r w:rsidR="004A4F67">
        <w:rPr>
          <w:lang w:val="en-US"/>
        </w:rPr>
        <w:fldChar w:fldCharType="begin">
          <w:fldData xml:space="preserve">PEVuZE5vdGU+PENpdGU+PEF1dGhvcj5IdTwvQXV0aG9yPjxZZWFyPjIwMTk8L1llYXI+PFJlY051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</w:fldData>
        </w:fldChar>
      </w:r>
      <w:r w:rsidR="004A4F67">
        <w:rPr>
          <w:lang w:val="en-US"/>
        </w:rPr>
        <w:instrText xml:space="preserve"> ADDIN EN.CITE.DATA </w:instrText>
      </w:r>
      <w:r w:rsidR="004A4F67">
        <w:rPr>
          <w:lang w:val="en-US"/>
        </w:rPr>
      </w:r>
      <w:r w:rsidR="004A4F67">
        <w:rPr>
          <w:lang w:val="en-US"/>
        </w:rPr>
        <w:fldChar w:fldCharType="end"/>
      </w:r>
      <w:r w:rsidR="002A6787">
        <w:rPr>
          <w:lang w:val="en-US"/>
        </w:rPr>
        <w:fldChar w:fldCharType="separate"/>
      </w:r>
      <w:r w:rsidR="00304E60">
        <w:rPr>
          <w:noProof/>
          <w:lang w:val="en-US"/>
        </w:rPr>
        <w:t>(Hu et al., 2019, He et al., 2018)</w:t>
      </w:r>
      <w:r w:rsidR="002A6787">
        <w:rPr>
          <w:lang w:val="en-US"/>
        </w:rPr>
        <w:fldChar w:fldCharType="end"/>
      </w:r>
      <w:r w:rsidR="009632B4">
        <w:rPr>
          <w:lang w:val="en-US"/>
        </w:rPr>
        <w:t>.</w:t>
      </w:r>
      <w:r w:rsidR="00223959">
        <w:rPr>
          <w:lang w:val="en-US"/>
        </w:rPr>
        <w:t xml:space="preserve"> </w:t>
      </w:r>
      <w:r w:rsidR="009576AC">
        <w:rPr>
          <w:lang w:val="en-US"/>
        </w:rPr>
        <w:t>B</w:t>
      </w:r>
      <w:r w:rsidR="009576AC" w:rsidRPr="009576AC">
        <w:rPr>
          <w:lang w:val="en-US"/>
        </w:rPr>
        <w:t>ird cherry-oat aphids</w:t>
      </w:r>
      <w:r w:rsidR="00102876">
        <w:rPr>
          <w:lang w:val="en-US"/>
        </w:rPr>
        <w:t xml:space="preserve"> also have a simpler </w:t>
      </w:r>
      <w:r w:rsidR="0020031F">
        <w:rPr>
          <w:lang w:val="en-US"/>
        </w:rPr>
        <w:t>OBP complex, compared to that exhibited by pea aphids</w:t>
      </w:r>
      <w:r w:rsidR="007C1345">
        <w:rPr>
          <w:lang w:val="en-US"/>
        </w:rPr>
        <w:t>, although</w:t>
      </w:r>
      <w:r w:rsidR="00CF2A52">
        <w:rPr>
          <w:lang w:val="en-US"/>
        </w:rPr>
        <w:t xml:space="preserve"> the function of</w:t>
      </w:r>
      <w:r w:rsidR="007C1345">
        <w:rPr>
          <w:lang w:val="en-US"/>
        </w:rPr>
        <w:t xml:space="preserve"> most of them remain to be c</w:t>
      </w:r>
      <w:r w:rsidR="00CF2A52">
        <w:rPr>
          <w:lang w:val="en-US"/>
        </w:rPr>
        <w:t xml:space="preserve">haracterized </w:t>
      </w:r>
      <w:r w:rsidR="00DC22C3">
        <w:rPr>
          <w:lang w:val="en-US"/>
        </w:rPr>
        <w:fldChar w:fldCharType="begin">
          <w:fldData xml:space="preserve">PEVuZE5vdGU+PENpdGU+PEF1dGhvcj5LYW5nPC9BdXRob3I+PFllYXI+MjAxODwvWWVhcj48UmVj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</w:fldData>
        </w:fldChar>
      </w:r>
      <w:r w:rsidR="004A4F67">
        <w:rPr>
          <w:lang w:val="en-US"/>
        </w:rPr>
        <w:instrText xml:space="preserve"> ADDIN EN.CITE </w:instrText>
      </w:r>
      <w:r w:rsidR="004A4F67">
        <w:rPr>
          <w:lang w:val="en-US"/>
        </w:rPr>
        <w:fldChar w:fldCharType="begin">
          <w:fldData xml:space="preserve">PEVuZE5vdGU+PENpdGU+PEF1dGhvcj5LYW5nPC9BdXRob3I+PFllYXI+MjAxODwvWWVhcj48UmVj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</w:fldData>
        </w:fldChar>
      </w:r>
      <w:r w:rsidR="004A4F67">
        <w:rPr>
          <w:lang w:val="en-US"/>
        </w:rPr>
        <w:instrText xml:space="preserve"> ADDIN EN.CITE.DATA </w:instrText>
      </w:r>
      <w:r w:rsidR="004A4F67">
        <w:rPr>
          <w:lang w:val="en-US"/>
        </w:rPr>
      </w:r>
      <w:r w:rsidR="004A4F67">
        <w:rPr>
          <w:lang w:val="en-US"/>
        </w:rPr>
        <w:fldChar w:fldCharType="end"/>
      </w:r>
      <w:r w:rsidR="00DC22C3">
        <w:rPr>
          <w:lang w:val="en-US"/>
        </w:rPr>
        <w:fldChar w:fldCharType="separate"/>
      </w:r>
      <w:r w:rsidR="003E399C">
        <w:rPr>
          <w:noProof/>
          <w:lang w:val="en-US"/>
        </w:rPr>
        <w:t>(Kang et al., 2018, Wang et al., 2019)</w:t>
      </w:r>
      <w:r w:rsidR="00DC22C3">
        <w:rPr>
          <w:lang w:val="en-US"/>
        </w:rPr>
        <w:fldChar w:fldCharType="end"/>
      </w:r>
      <w:r w:rsidR="00E35B5D">
        <w:rPr>
          <w:lang w:val="en-US"/>
        </w:rPr>
        <w:t xml:space="preserve">. </w:t>
      </w:r>
      <w:r w:rsidR="00223959">
        <w:rPr>
          <w:lang w:val="en-US"/>
        </w:rPr>
        <w:t xml:space="preserve">Furthermore, </w:t>
      </w:r>
      <w:r w:rsidR="00E35B5D">
        <w:rPr>
          <w:lang w:val="en-US"/>
        </w:rPr>
        <w:t xml:space="preserve">neither beet leafhoppers nor </w:t>
      </w:r>
      <w:r w:rsidR="00ED19A1">
        <w:rPr>
          <w:lang w:val="en-US"/>
        </w:rPr>
        <w:t>cherry-oat aphids</w:t>
      </w:r>
      <w:r w:rsidR="00753AF5">
        <w:rPr>
          <w:lang w:val="en-US"/>
        </w:rPr>
        <w:t xml:space="preserve"> appear to be under a host-driven speciation process such as that </w:t>
      </w:r>
      <w:r w:rsidR="00A21F30">
        <w:rPr>
          <w:lang w:val="en-US"/>
        </w:rPr>
        <w:t xml:space="preserve">widely documented </w:t>
      </w:r>
      <w:r w:rsidR="00753AF5">
        <w:rPr>
          <w:lang w:val="en-US"/>
        </w:rPr>
        <w:t>for pea aphids</w:t>
      </w:r>
      <w:r w:rsidR="00A21F30">
        <w:rPr>
          <w:lang w:val="en-US"/>
        </w:rPr>
        <w:t xml:space="preserve"> </w:t>
      </w:r>
      <w:r w:rsidR="00A21F30">
        <w:rPr>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xOTk5PC9ZZWFyPjxSZWNOdW0+MTk5Mzwv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</w:fldData>
        </w:fldChar>
      </w:r>
      <w:r w:rsidR="004A4F67">
        <w:rPr>
          <w:lang w:val="en-US"/>
        </w:rPr>
        <w:instrText xml:space="preserve"> ADDIN EN.CITE </w:instrText>
      </w:r>
      <w:r w:rsidR="004A4F67">
        <w:rPr>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xOTk5PC9ZZWFyPjxSZWNOdW0+MTk5Mzwv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</w:fldData>
        </w:fldChar>
      </w:r>
      <w:r w:rsidR="004A4F67">
        <w:rPr>
          <w:lang w:val="en-US"/>
        </w:rPr>
        <w:instrText xml:space="preserve"> ADDIN EN.CITE.DATA </w:instrText>
      </w:r>
      <w:r w:rsidR="004A4F67">
        <w:rPr>
          <w:lang w:val="en-US"/>
        </w:rPr>
      </w:r>
      <w:r w:rsidR="004A4F67">
        <w:rPr>
          <w:lang w:val="en-US"/>
        </w:rPr>
        <w:fldChar w:fldCharType="end"/>
      </w:r>
      <w:r w:rsidR="00A21F30">
        <w:rPr>
          <w:lang w:val="en-US"/>
        </w:rPr>
        <w:fldChar w:fldCharType="separate"/>
      </w:r>
      <w:r w:rsidR="00A21F30">
        <w:rPr>
          <w:noProof/>
          <w:lang w:val="en-US"/>
        </w:rPr>
        <w:t>(Via et al., 2000, Via, 1999, Peccoud et al., 2008, Eigenbrode et al., 2016)</w:t>
      </w:r>
      <w:r w:rsidR="00A21F30">
        <w:rPr>
          <w:lang w:val="en-US"/>
        </w:rPr>
        <w:fldChar w:fldCharType="end"/>
      </w:r>
      <w:r w:rsidR="00753AF5">
        <w:rPr>
          <w:lang w:val="en-US"/>
        </w:rPr>
        <w:t>. A</w:t>
      </w:r>
      <w:r w:rsidR="00E421E9">
        <w:rPr>
          <w:lang w:val="en-US"/>
        </w:rPr>
        <w:t xml:space="preserve">lthough some </w:t>
      </w:r>
      <w:r w:rsidR="00D22ED6">
        <w:rPr>
          <w:lang w:val="en-US"/>
        </w:rPr>
        <w:t xml:space="preserve">genetic differences have been reported for different </w:t>
      </w:r>
      <w:r w:rsidR="00F0244B">
        <w:rPr>
          <w:lang w:val="en-US"/>
        </w:rPr>
        <w:t xml:space="preserve">populations of both </w:t>
      </w:r>
      <w:r w:rsidR="00D22ED6">
        <w:rPr>
          <w:lang w:val="en-US"/>
        </w:rPr>
        <w:t>beet leafhopper</w:t>
      </w:r>
      <w:r w:rsidR="0035532E">
        <w:rPr>
          <w:lang w:val="en-US"/>
        </w:rPr>
        <w:t>s</w:t>
      </w:r>
      <w:r w:rsidR="00D22ED6">
        <w:rPr>
          <w:lang w:val="en-US"/>
        </w:rPr>
        <w:t xml:space="preserve"> </w:t>
      </w:r>
      <w:r w:rsidR="007B52B0">
        <w:rPr>
          <w:lang w:val="en-US"/>
        </w:rPr>
        <w:fldChar w:fldCharType="begin"/>
      </w:r>
      <w:r w:rsidR="004A4F67">
        <w:rPr>
          <w:lang w:val="en-US"/>
        </w:rPr>
        <w:instrText xml:space="preserve"> ADDIN EN.CITE &lt;EndNote&gt;&lt;Cite&gt;&lt;Author&gt;Young&lt;/Author&gt;&lt;Year&gt;1954&lt;/Year&gt;&lt;RecNum&gt;2050&lt;/RecNum&gt;&lt;DisplayText&gt;(Young and Frazier, 1954)&lt;/DisplayText&gt;&lt;record&gt;&lt;rec-number&gt;2050&lt;/rec-number&gt;&lt;foreign-keys&gt;&lt;key app="EN" db-id="vv5z5rzf7tsernexazoxwp5hrep9zftffrwv" timestamp="1686451990" guid="68c12bc9-26c1-4fdb-8b5e-93287b8962c2"&gt;2050&lt;/key&gt;&lt;/foreign-keys&gt;&lt;ref-type name="Journal Article"&gt;17&lt;/ref-type&gt;&lt;contributors&gt;&lt;authors&gt;&lt;author&gt;Young, D&lt;/author&gt;&lt;author&gt;Frazier, N&lt;/author&gt;&lt;/authors&gt;&lt;/contributors&gt;&lt;titles&gt;&lt;title&gt;A study of the leafhopper genus Circulifer Zakhvatkin (Homoptera, Cicadellidae)&lt;/title&gt;&lt;secondary-title&gt;Hilgardia&lt;/secondary-title&gt;&lt;/titles&gt;&lt;periodical&gt;&lt;full-title&gt;Hilgardia&lt;/full-title&gt;&lt;/periodical&gt;&lt;pages&gt;25-52&lt;/pages&gt;&lt;volume&gt;23&lt;/volume&gt;&lt;number&gt;2&lt;/number&gt;&lt;dates&gt;&lt;year&gt;1954&lt;/year&gt;&lt;/dates&gt;&lt;urls&gt;&lt;/urls&gt;&lt;/record&gt;&lt;/Cite&gt;&lt;/EndNote&gt;</w:instrText>
      </w:r>
      <w:r w:rsidR="007B52B0">
        <w:rPr>
          <w:lang w:val="en-US"/>
        </w:rPr>
        <w:fldChar w:fldCharType="separate"/>
      </w:r>
      <w:r w:rsidR="00433513">
        <w:rPr>
          <w:noProof/>
          <w:lang w:val="en-US"/>
        </w:rPr>
        <w:t>(Young and Frazier, 1954)</w:t>
      </w:r>
      <w:r w:rsidR="007B52B0">
        <w:rPr>
          <w:lang w:val="en-US"/>
        </w:rPr>
        <w:fldChar w:fldCharType="end"/>
      </w:r>
      <w:r w:rsidR="00F0244B">
        <w:rPr>
          <w:lang w:val="en-US"/>
        </w:rPr>
        <w:t xml:space="preserve"> and </w:t>
      </w:r>
      <w:r w:rsidR="007D79AF">
        <w:rPr>
          <w:lang w:val="en-US"/>
        </w:rPr>
        <w:t>bird</w:t>
      </w:r>
      <w:r w:rsidR="0035532E">
        <w:rPr>
          <w:lang w:val="en-US"/>
        </w:rPr>
        <w:t xml:space="preserve"> cherry-oat aphids</w:t>
      </w:r>
      <w:r w:rsidR="00DB7CC3">
        <w:rPr>
          <w:lang w:val="en-US"/>
        </w:rPr>
        <w:t xml:space="preserve"> </w:t>
      </w:r>
      <w:r w:rsidR="00AA53C9">
        <w:rPr>
          <w:lang w:val="en-US"/>
        </w:rPr>
        <w:fldChar w:fldCharType="begin"/>
      </w:r>
      <w:r w:rsidR="004A4F67">
        <w:rPr>
          <w:lang w:val="en-US"/>
        </w:rPr>
        <w:instrText xml:space="preserve"> ADDIN EN.CITE &lt;EndNote&gt;&lt;Cite&gt;&lt;Author&gt;Simon&lt;/Author&gt;&lt;Year&gt;1995&lt;/Year&gt;&lt;RecNum&gt;2055&lt;/RecNum&gt;&lt;DisplayText&gt;(Simon and Hebert, 1995)&lt;/DisplayText&gt;&lt;record&gt;&lt;rec-number&gt;2055&lt;/rec-number&gt;&lt;foreign-keys&gt;&lt;key app="EN" db-id="vv5z5rzf7tsernexazoxwp5hrep9zftffrwv" timestamp="1686452000" guid="6cf0ac24-1257-4a56-9850-5afd97c241e4"&gt;2055&lt;/key&gt;&lt;/foreign-keys&gt;&lt;ref-type name="Journal Article"&gt;17&lt;/ref-type&gt;&lt;contributors&gt;&lt;authors&gt;&lt;author&gt;Simon, Jean-Christophe&lt;/author&gt;&lt;author&gt;Hebert, Paul D. N.&lt;/author&gt;&lt;/authors&gt;&lt;/contributors&gt;&lt;titles&gt;&lt;title&gt;Patterns of genetic variation among Canadian populations of the bird cherry-oat aphid, Rhopalosiphum padi L. (Homoptera: Aphididae)&lt;/title&gt;&lt;secondary-title&gt;Heredity&lt;/secondary-title&gt;&lt;/titles&gt;&lt;periodical&gt;&lt;full-title&gt;Heredity&lt;/full-title&gt;&lt;/periodical&gt;&lt;pages&gt;346-353&lt;/pages&gt;&lt;volume&gt;74&lt;/volume&gt;&lt;number&gt;4&lt;/number&gt;&lt;dates&gt;&lt;year&gt;1995&lt;/year&gt;&lt;pub-dates&gt;&lt;date&gt;1995/04/01&lt;/date&gt;&lt;/pub-dates&gt;&lt;/dates&gt;&lt;isbn&gt;1365-2540&lt;/isbn&gt;&lt;urls&gt;&lt;related-urls&gt;&lt;url&gt;https://doi.org/10.1038/hdy.1995.52&lt;/url&gt;&lt;/related-urls&gt;&lt;/urls&gt;&lt;electronic-resource-num&gt;10.1038/hdy.1995.52&lt;/electronic-resource-num&gt;&lt;/record&gt;&lt;/Cite&gt;&lt;/EndNote&gt;</w:instrText>
      </w:r>
      <w:r w:rsidR="00AA53C9">
        <w:rPr>
          <w:lang w:val="en-US"/>
        </w:rPr>
        <w:fldChar w:fldCharType="separate"/>
      </w:r>
      <w:r w:rsidR="00AA53C9">
        <w:rPr>
          <w:noProof/>
          <w:lang w:val="en-US"/>
        </w:rPr>
        <w:t>(Simon and Hebert, 1995)</w:t>
      </w:r>
      <w:r w:rsidR="00AA53C9">
        <w:rPr>
          <w:lang w:val="en-US"/>
        </w:rPr>
        <w:fldChar w:fldCharType="end"/>
      </w:r>
      <w:r w:rsidR="00D22ED6">
        <w:rPr>
          <w:lang w:val="en-US"/>
        </w:rPr>
        <w:t xml:space="preserve">, </w:t>
      </w:r>
      <w:r w:rsidR="009D4B47">
        <w:rPr>
          <w:lang w:val="en-US"/>
        </w:rPr>
        <w:t>they</w:t>
      </w:r>
      <w:r w:rsidR="0035532E">
        <w:rPr>
          <w:lang w:val="en-US"/>
        </w:rPr>
        <w:t xml:space="preserve"> either</w:t>
      </w:r>
      <w:r w:rsidR="009D4B47">
        <w:rPr>
          <w:lang w:val="en-US"/>
        </w:rPr>
        <w:t xml:space="preserve"> seem to be</w:t>
      </w:r>
      <w:r w:rsidR="00595573">
        <w:rPr>
          <w:lang w:val="en-US"/>
        </w:rPr>
        <w:t xml:space="preserve"> caused by</w:t>
      </w:r>
      <w:r w:rsidR="009D4B47">
        <w:rPr>
          <w:lang w:val="en-US"/>
        </w:rPr>
        <w:t xml:space="preserve"> </w:t>
      </w:r>
      <w:proofErr w:type="spellStart"/>
      <w:r w:rsidR="00595573">
        <w:rPr>
          <w:lang w:val="en-US"/>
        </w:rPr>
        <w:t>allopatr</w:t>
      </w:r>
      <w:r w:rsidR="00935B74">
        <w:rPr>
          <w:lang w:val="en-US"/>
        </w:rPr>
        <w:t>y</w:t>
      </w:r>
      <w:proofErr w:type="spellEnd"/>
      <w:r w:rsidR="00595573">
        <w:rPr>
          <w:lang w:val="en-US"/>
        </w:rPr>
        <w:t xml:space="preserve"> rather than </w:t>
      </w:r>
      <w:r w:rsidR="00321E95">
        <w:rPr>
          <w:lang w:val="en-US"/>
        </w:rPr>
        <w:t>by</w:t>
      </w:r>
      <w:r w:rsidR="006A5F7C">
        <w:rPr>
          <w:lang w:val="en-US"/>
        </w:rPr>
        <w:t xml:space="preserve"> sympatric</w:t>
      </w:r>
      <w:r w:rsidR="00321E95">
        <w:rPr>
          <w:lang w:val="en-US"/>
        </w:rPr>
        <w:t xml:space="preserve"> host specialization</w:t>
      </w:r>
      <w:r w:rsidR="006A6396">
        <w:rPr>
          <w:lang w:val="en-US"/>
        </w:rPr>
        <w:t xml:space="preserve"> </w:t>
      </w:r>
      <w:r w:rsidR="00E07A87">
        <w:rPr>
          <w:lang w:val="en-US"/>
        </w:rPr>
        <w:fldChar w:fldCharType="begin">
          <w:fldData xml:space="preserve">PEVuZE5vdGU+PENpdGU+PEF1dGhvcj5IdWRzb248L0F1dGhvcj48WWVhcj4yMDEwPC9ZZWFyPjxS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</w:fldData>
        </w:fldChar>
      </w:r>
      <w:r w:rsidR="004A4F67">
        <w:rPr>
          <w:lang w:val="en-US"/>
        </w:rPr>
        <w:instrText xml:space="preserve"> ADDIN EN.CITE </w:instrText>
      </w:r>
      <w:r w:rsidR="004A4F67">
        <w:rPr>
          <w:lang w:val="en-US"/>
        </w:rPr>
        <w:fldChar w:fldCharType="begin">
          <w:fldData xml:space="preserve">PEVuZE5vdGU+PENpdGU+PEF1dGhvcj5IdWRzb248L0F1dGhvcj48WWVhcj4yMDEwPC9ZZWFyPjxS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</w:fldData>
        </w:fldChar>
      </w:r>
      <w:r w:rsidR="004A4F67">
        <w:rPr>
          <w:lang w:val="en-US"/>
        </w:rPr>
        <w:instrText xml:space="preserve"> ADDIN EN.CITE.DATA </w:instrText>
      </w:r>
      <w:r w:rsidR="004A4F67">
        <w:rPr>
          <w:lang w:val="en-US"/>
        </w:rPr>
      </w:r>
      <w:r w:rsidR="004A4F67">
        <w:rPr>
          <w:lang w:val="en-US"/>
        </w:rPr>
        <w:fldChar w:fldCharType="end"/>
      </w:r>
      <w:r w:rsidR="00E07A87">
        <w:rPr>
          <w:lang w:val="en-US"/>
        </w:rPr>
        <w:fldChar w:fldCharType="separate"/>
      </w:r>
      <w:r w:rsidR="003C79BA">
        <w:rPr>
          <w:noProof/>
          <w:lang w:val="en-US"/>
        </w:rPr>
        <w:t>(Hudson et al., 2010, Morales-Hojas et al., 2020)</w:t>
      </w:r>
      <w:r w:rsidR="00E07A87">
        <w:rPr>
          <w:lang w:val="en-US"/>
        </w:rPr>
        <w:fldChar w:fldCharType="end"/>
      </w:r>
      <w:r w:rsidR="0090342D">
        <w:rPr>
          <w:lang w:val="en-US"/>
        </w:rPr>
        <w:t xml:space="preserve">. </w:t>
      </w:r>
      <w:r w:rsidR="006D3BE4">
        <w:rPr>
          <w:lang w:val="en-US"/>
        </w:rPr>
        <w:t>We</w:t>
      </w:r>
      <w:r w:rsidR="00F73934">
        <w:rPr>
          <w:lang w:val="en-US"/>
        </w:rPr>
        <w:t xml:space="preserve"> hypothesize that</w:t>
      </w:r>
      <w:r w:rsidR="009A28D7">
        <w:rPr>
          <w:lang w:val="en-US"/>
        </w:rPr>
        <w:t xml:space="preserve"> </w:t>
      </w:r>
      <w:r w:rsidR="00C90B01">
        <w:rPr>
          <w:lang w:val="en-US"/>
        </w:rPr>
        <w:t>the complexity behind the</w:t>
      </w:r>
      <w:r w:rsidR="003526ED">
        <w:rPr>
          <w:lang w:val="en-US"/>
        </w:rPr>
        <w:t xml:space="preserve"> hostplant recognition and location by pea aphids</w:t>
      </w:r>
      <w:r w:rsidR="00FF31F5">
        <w:rPr>
          <w:lang w:val="en-US"/>
        </w:rPr>
        <w:t xml:space="preserve"> </w:t>
      </w:r>
      <w:r w:rsidR="006D76B4">
        <w:rPr>
          <w:lang w:val="en-US"/>
        </w:rPr>
        <w:t xml:space="preserve">and the </w:t>
      </w:r>
      <w:r w:rsidR="00E27CE2">
        <w:rPr>
          <w:lang w:val="en-US"/>
        </w:rPr>
        <w:t xml:space="preserve">reproductive isolation </w:t>
      </w:r>
      <w:r w:rsidR="00856216">
        <w:rPr>
          <w:lang w:val="en-US"/>
        </w:rPr>
        <w:t>derived from</w:t>
      </w:r>
      <w:r w:rsidR="00073E45">
        <w:rPr>
          <w:lang w:val="en-US"/>
        </w:rPr>
        <w:t xml:space="preserve"> hostplant </w:t>
      </w:r>
      <w:r w:rsidR="00C076B6">
        <w:rPr>
          <w:lang w:val="en-US"/>
        </w:rPr>
        <w:t>specialization</w:t>
      </w:r>
      <w:r w:rsidR="00073E45">
        <w:rPr>
          <w:lang w:val="en-US"/>
        </w:rPr>
        <w:t xml:space="preserve"> prevents </w:t>
      </w:r>
      <w:r w:rsidR="00652D16">
        <w:rPr>
          <w:lang w:val="en-US"/>
        </w:rPr>
        <w:t xml:space="preserve">parasites from </w:t>
      </w:r>
      <w:r w:rsidR="00AE3162">
        <w:rPr>
          <w:lang w:val="en-US"/>
        </w:rPr>
        <w:t>triggering</w:t>
      </w:r>
      <w:r w:rsidR="001E78E2">
        <w:rPr>
          <w:lang w:val="en-US"/>
        </w:rPr>
        <w:t xml:space="preserve"> “consumption related” syndrome</w:t>
      </w:r>
      <w:r w:rsidR="00BF4977">
        <w:rPr>
          <w:lang w:val="en-US"/>
        </w:rPr>
        <w:t>s</w:t>
      </w:r>
      <w:r w:rsidR="001E78E2">
        <w:rPr>
          <w:lang w:val="en-US"/>
        </w:rPr>
        <w:t xml:space="preserve"> </w:t>
      </w:r>
      <w:r w:rsidR="00D7107F">
        <w:rPr>
          <w:lang w:val="en-US"/>
        </w:rPr>
        <w:t xml:space="preserve">that </w:t>
      </w:r>
      <w:r w:rsidR="00B46306">
        <w:rPr>
          <w:lang w:val="en-US"/>
        </w:rPr>
        <w:t>alter the prefe</w:t>
      </w:r>
      <w:r w:rsidR="00D7107F">
        <w:rPr>
          <w:lang w:val="en-US"/>
        </w:rPr>
        <w:t>rence and performance of viruliferous pea aphids</w:t>
      </w:r>
      <w:r w:rsidR="00562CD2">
        <w:rPr>
          <w:lang w:val="en-US"/>
        </w:rPr>
        <w:t xml:space="preserve"> for different hostplant species</w:t>
      </w:r>
      <w:r w:rsidR="00D7107F">
        <w:rPr>
          <w:lang w:val="en-US"/>
        </w:rPr>
        <w:t>.</w:t>
      </w:r>
    </w:p>
    <w:p w14:paraId="6AC7D32F" w14:textId="20F4E305" w:rsidR="00F80135" w:rsidRPr="00BF16D6" w:rsidRDefault="00DE1939" w:rsidP="00296877">
      <w:pPr>
        <w:rPr>
          <w:lang w:val="en-US"/>
        </w:rPr>
      </w:pPr>
      <w:r>
        <w:rPr>
          <w:lang w:val="en-US"/>
        </w:rPr>
        <w:t xml:space="preserve">Our findings have some implications for </w:t>
      </w:r>
      <w:r w:rsidR="00E917CF">
        <w:rPr>
          <w:lang w:val="en-US"/>
        </w:rPr>
        <w:t>management.</w:t>
      </w:r>
      <w:r w:rsidR="009A7DF9">
        <w:rPr>
          <w:lang w:val="en-US"/>
        </w:rPr>
        <w:t xml:space="preserve"> </w:t>
      </w:r>
      <w:r w:rsidR="00A67F6B">
        <w:rPr>
          <w:lang w:val="en-US"/>
        </w:rPr>
        <w:fldChar w:fldCharType="begin"/>
      </w:r>
      <w:r w:rsidR="004A4F67">
        <w:rPr>
          <w:lang w:val="en-US"/>
        </w:rPr>
        <w: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instrText>
      </w:r>
      <w:r w:rsidR="00A67F6B">
        <w:rPr>
          <w:lang w:val="en-US"/>
        </w:rPr>
        <w:fldChar w:fldCharType="separate"/>
      </w:r>
      <w:r w:rsidR="00A67F6B">
        <w:rPr>
          <w:noProof/>
          <w:lang w:val="en-US"/>
        </w:rPr>
        <w:t>Shoemaker et al. (2019)</w:t>
      </w:r>
      <w:r w:rsidR="00A67F6B">
        <w:rPr>
          <w:lang w:val="en-US"/>
        </w:rPr>
        <w:fldChar w:fldCharType="end"/>
      </w:r>
      <w:r w:rsidR="00E917CF">
        <w:rPr>
          <w:lang w:val="en-US"/>
        </w:rPr>
        <w:t xml:space="preserve"> </w:t>
      </w:r>
      <w:r w:rsidR="00F25A3B">
        <w:rPr>
          <w:lang w:val="en-US"/>
        </w:rPr>
        <w:t>shows that host-preference shifts</w:t>
      </w:r>
      <w:r w:rsidR="00392435">
        <w:rPr>
          <w:lang w:val="en-US"/>
        </w:rPr>
        <w:t xml:space="preserve"> through vector manipulation</w:t>
      </w:r>
      <w:r w:rsidR="00F25A3B">
        <w:rPr>
          <w:lang w:val="en-US"/>
        </w:rPr>
        <w:t xml:space="preserve"> may slow</w:t>
      </w:r>
      <w:r w:rsidR="00E130DD">
        <w:rPr>
          <w:lang w:val="en-US"/>
        </w:rPr>
        <w:t xml:space="preserve"> </w:t>
      </w:r>
      <w:r w:rsidR="00014925">
        <w:rPr>
          <w:lang w:val="en-US"/>
        </w:rPr>
        <w:t>viral</w:t>
      </w:r>
      <w:r w:rsidR="00E130DD">
        <w:rPr>
          <w:lang w:val="en-US"/>
        </w:rPr>
        <w:t xml:space="preserve"> epidemic</w:t>
      </w:r>
      <w:r w:rsidR="00014925">
        <w:rPr>
          <w:lang w:val="en-US"/>
        </w:rPr>
        <w:t>s</w:t>
      </w:r>
      <w:r w:rsidR="00392435">
        <w:rPr>
          <w:lang w:val="en-US"/>
        </w:rPr>
        <w:t xml:space="preserve"> with</w:t>
      </w:r>
      <w:r w:rsidR="005F1B43">
        <w:rPr>
          <w:lang w:val="en-US"/>
        </w:rPr>
        <w:t>in crops</w:t>
      </w:r>
      <w:r w:rsidR="00E130DD">
        <w:rPr>
          <w:lang w:val="en-US"/>
        </w:rPr>
        <w:t>, via</w:t>
      </w:r>
      <w:r w:rsidR="005F1B43">
        <w:rPr>
          <w:lang w:val="en-US"/>
        </w:rPr>
        <w:t xml:space="preserve"> dispersal of</w:t>
      </w:r>
      <w:r w:rsidR="00014925">
        <w:rPr>
          <w:lang w:val="en-US"/>
        </w:rPr>
        <w:t xml:space="preserve"> viruliferous</w:t>
      </w:r>
      <w:r w:rsidR="005F1B43">
        <w:rPr>
          <w:lang w:val="en-US"/>
        </w:rPr>
        <w:t xml:space="preserve"> vectors to non-crop</w:t>
      </w:r>
      <w:r w:rsidR="005408C9">
        <w:rPr>
          <w:lang w:val="en-US"/>
        </w:rPr>
        <w:t xml:space="preserve"> plants. </w:t>
      </w:r>
      <w:r w:rsidR="00E147BC">
        <w:rPr>
          <w:lang w:val="en-US"/>
        </w:rPr>
        <w:t>These results show that</w:t>
      </w:r>
      <w:r w:rsidR="005B781B">
        <w:rPr>
          <w:lang w:val="en-US"/>
        </w:rPr>
        <w:t xml:space="preserve"> control of</w:t>
      </w:r>
      <w:r w:rsidR="0044496F">
        <w:rPr>
          <w:lang w:val="en-US"/>
        </w:rPr>
        <w:t xml:space="preserve"> </w:t>
      </w:r>
      <w:r w:rsidR="00B9519A" w:rsidRPr="00B9519A">
        <w:rPr>
          <w:lang w:val="en-US"/>
        </w:rPr>
        <w:t xml:space="preserve">BLRV </w:t>
      </w:r>
      <w:r w:rsidR="0044496F">
        <w:rPr>
          <w:lang w:val="en-US"/>
        </w:rPr>
        <w:t xml:space="preserve">and </w:t>
      </w:r>
      <w:r w:rsidR="00B9519A" w:rsidRPr="00B9519A">
        <w:rPr>
          <w:lang w:val="en-US"/>
        </w:rPr>
        <w:t>PEMV</w:t>
      </w:r>
      <w:r w:rsidR="0044496F">
        <w:rPr>
          <w:lang w:val="en-US"/>
        </w:rPr>
        <w:t xml:space="preserve"> should be </w:t>
      </w:r>
      <w:r w:rsidR="005B781B">
        <w:rPr>
          <w:lang w:val="en-US"/>
        </w:rPr>
        <w:t xml:space="preserve">focused on timely </w:t>
      </w:r>
      <w:r w:rsidR="00A773F5">
        <w:rPr>
          <w:lang w:val="en-US"/>
        </w:rPr>
        <w:t>sprays</w:t>
      </w:r>
      <w:r w:rsidR="005B781B">
        <w:rPr>
          <w:lang w:val="en-US"/>
        </w:rPr>
        <w:t xml:space="preserve"> </w:t>
      </w:r>
      <w:r w:rsidR="00063915">
        <w:rPr>
          <w:lang w:val="en-US"/>
        </w:rPr>
        <w:t>to reduce</w:t>
      </w:r>
      <w:r w:rsidR="00A45477">
        <w:rPr>
          <w:lang w:val="en-US"/>
        </w:rPr>
        <w:t xml:space="preserve"> aphid vectors within pea crops, and that</w:t>
      </w:r>
      <w:r w:rsidR="00023C78">
        <w:rPr>
          <w:lang w:val="en-US"/>
        </w:rPr>
        <w:t xml:space="preserve"> interspecific transmission </w:t>
      </w:r>
      <w:r w:rsidR="00183EBF">
        <w:rPr>
          <w:lang w:val="en-US"/>
        </w:rPr>
        <w:t>between pea plants and</w:t>
      </w:r>
      <w:r w:rsidR="00D90446">
        <w:rPr>
          <w:lang w:val="en-US"/>
        </w:rPr>
        <w:t xml:space="preserve"> weed reservoirs, such as red clover of hairy vetch</w:t>
      </w:r>
      <w:r w:rsidR="00DF7F75">
        <w:rPr>
          <w:lang w:val="en-US"/>
        </w:rPr>
        <w:t xml:space="preserve">, </w:t>
      </w:r>
      <w:r w:rsidR="0071133E">
        <w:rPr>
          <w:lang w:val="en-US"/>
        </w:rPr>
        <w:t xml:space="preserve">seem to </w:t>
      </w:r>
      <w:r w:rsidR="001E7B2E">
        <w:rPr>
          <w:lang w:val="en-US"/>
        </w:rPr>
        <w:t>occur in very specific times</w:t>
      </w:r>
      <w:r w:rsidR="00042593">
        <w:rPr>
          <w:lang w:val="en-US"/>
        </w:rPr>
        <w:t xml:space="preserve"> (not continuously)</w:t>
      </w:r>
      <w:r w:rsidR="003F60E2">
        <w:rPr>
          <w:lang w:val="en-US"/>
        </w:rPr>
        <w:t>, and</w:t>
      </w:r>
      <w:r w:rsidR="004F5E95">
        <w:rPr>
          <w:lang w:val="en-US"/>
        </w:rPr>
        <w:t xml:space="preserve"> guided solely by the </w:t>
      </w:r>
      <w:r w:rsidR="004A2BC0">
        <w:rPr>
          <w:lang w:val="en-US"/>
        </w:rPr>
        <w:t>availability</w:t>
      </w:r>
      <w:r w:rsidR="00A041E5">
        <w:rPr>
          <w:lang w:val="en-US"/>
        </w:rPr>
        <w:t xml:space="preserve"> of hostplants</w:t>
      </w:r>
      <w:r w:rsidR="004A2BC0">
        <w:rPr>
          <w:lang w:val="en-US"/>
        </w:rPr>
        <w:t xml:space="preserve"> </w:t>
      </w:r>
      <w:r w:rsidR="003F60E2">
        <w:rPr>
          <w:lang w:val="en-US"/>
        </w:rPr>
        <w:t xml:space="preserve">for pea aphids </w:t>
      </w:r>
      <w:r w:rsidR="004A2BC0">
        <w:rPr>
          <w:lang w:val="en-US"/>
        </w:rPr>
        <w:t>throughout the growing season.</w:t>
      </w:r>
    </w:p>
    <w:p w14:paraId="7F1A3972" w14:textId="2D69B89C" w:rsidR="00633C3B" w:rsidRDefault="00633C3B" w:rsidP="000522CC">
      <w:pPr>
        <w:rPr>
          <w:b/>
          <w:bCs/>
          <w:lang w:val="en-US"/>
        </w:rPr>
      </w:pPr>
      <w:r w:rsidRPr="00633C3B">
        <w:rPr>
          <w:b/>
          <w:bCs/>
          <w:lang w:val="en-US"/>
        </w:rPr>
        <w:t>Acknowledgments</w:t>
      </w:r>
    </w:p>
    <w:p w14:paraId="47336960" w14:textId="77777777" w:rsidR="005F0A63" w:rsidRPr="005F0A63" w:rsidRDefault="005F0A63" w:rsidP="000522CC">
      <w:pPr>
        <w:rPr>
          <w:lang w:val="en-US"/>
        </w:rPr>
      </w:pPr>
    </w:p>
    <w:p w14:paraId="04E476C4" w14:textId="417BDC67" w:rsidR="00AB5B2B" w:rsidRPr="00AB5B2B" w:rsidRDefault="00F47661">
      <w:pPr>
        <w:rPr>
          <w:b/>
          <w:bCs/>
          <w:lang w:val="en-US"/>
        </w:rPr>
      </w:pPr>
      <w:r>
        <w:rPr>
          <w:b/>
          <w:bCs/>
          <w:lang w:val="en-US"/>
        </w:rPr>
        <w:t>References</w:t>
      </w:r>
    </w:p>
    <w:p w14:paraId="5AC3BF78" w14:textId="77777777" w:rsidR="00070243" w:rsidRPr="00070243" w:rsidRDefault="00FD3180" w:rsidP="00070243">
      <w:pPr>
        <w:pStyle w:val="EndNoteBibliography"/>
        <w:spacing w:after="0"/>
        <w:ind w:left="720" w:hanging="720"/>
      </w:pPr>
      <w:r>
        <w:fldChar w:fldCharType="begin"/>
      </w:r>
      <w:r>
        <w:instrText xml:space="preserve"> ADDIN EN.REFLIST </w:instrText>
      </w:r>
      <w:r>
        <w:fldChar w:fldCharType="separate"/>
      </w:r>
      <w:r w:rsidR="00070243" w:rsidRPr="00070243">
        <w:t xml:space="preserve">ANDERSON, P. K., CUNNINGHAM, A. A., PATEL, N. G., MORALES, F. J., EPSTEIN, P. R. &amp; DASZAK, P. 2004. Emerging infectious diseases of plants: pathogen pollution, climate change and agrotechnology drivers. </w:t>
      </w:r>
      <w:r w:rsidR="00070243" w:rsidRPr="00070243">
        <w:rPr>
          <w:i/>
        </w:rPr>
        <w:t>Trends in Ecology &amp; Evolution,</w:t>
      </w:r>
      <w:r w:rsidR="00070243" w:rsidRPr="00070243">
        <w:t xml:space="preserve"> 19</w:t>
      </w:r>
      <w:r w:rsidR="00070243" w:rsidRPr="00070243">
        <w:rPr>
          <w:b/>
        </w:rPr>
        <w:t>,</w:t>
      </w:r>
      <w:r w:rsidR="00070243" w:rsidRPr="00070243">
        <w:t xml:space="preserve"> 535-544.</w:t>
      </w:r>
    </w:p>
    <w:p w14:paraId="78A3ED31" w14:textId="77777777" w:rsidR="00070243" w:rsidRPr="00070243" w:rsidRDefault="00070243" w:rsidP="00070243">
      <w:pPr>
        <w:pStyle w:val="EndNoteBibliography"/>
        <w:spacing w:after="0"/>
        <w:ind w:left="720" w:hanging="720"/>
      </w:pPr>
      <w:r w:rsidRPr="00070243">
        <w:t xml:space="preserve">ASHBY, B., GUPTA, S. &amp; BUCKLING, A. 2014. Spatial Structure Mitigates Fitness Costs in Host-Parasite Coevolution. </w:t>
      </w:r>
      <w:r w:rsidRPr="00070243">
        <w:rPr>
          <w:i/>
        </w:rPr>
        <w:t>The American Naturalist,</w:t>
      </w:r>
      <w:r w:rsidRPr="00070243">
        <w:t xml:space="preserve"> 183</w:t>
      </w:r>
      <w:r w:rsidRPr="00070243">
        <w:rPr>
          <w:b/>
        </w:rPr>
        <w:t>,</w:t>
      </w:r>
      <w:r w:rsidRPr="00070243">
        <w:t xml:space="preserve"> E64-E74.</w:t>
      </w:r>
    </w:p>
    <w:p w14:paraId="5BA0E523" w14:textId="77777777" w:rsidR="00070243" w:rsidRPr="00070243" w:rsidRDefault="00070243" w:rsidP="00070243">
      <w:pPr>
        <w:pStyle w:val="EndNoteBibliography"/>
        <w:spacing w:after="0"/>
        <w:ind w:left="720" w:hanging="720"/>
      </w:pPr>
      <w:r w:rsidRPr="00070243">
        <w:lastRenderedPageBreak/>
        <w:t xml:space="preserve">BERLOCHER, S. H. &amp; FEDER, J. L. 2002. Sympatric Speciation in Phytophagous Insects: Moving Beyond Controversy? </w:t>
      </w:r>
      <w:r w:rsidRPr="00070243">
        <w:rPr>
          <w:i/>
        </w:rPr>
        <w:t>Annual Review of Entomology,</w:t>
      </w:r>
      <w:r w:rsidRPr="00070243">
        <w:t xml:space="preserve"> 47</w:t>
      </w:r>
      <w:r w:rsidRPr="00070243">
        <w:rPr>
          <w:b/>
        </w:rPr>
        <w:t>,</w:t>
      </w:r>
      <w:r w:rsidRPr="00070243">
        <w:t xml:space="preserve"> 773-815.</w:t>
      </w:r>
    </w:p>
    <w:p w14:paraId="1FE82F06" w14:textId="77777777" w:rsidR="00070243" w:rsidRPr="00070243" w:rsidRDefault="00070243" w:rsidP="00070243">
      <w:pPr>
        <w:pStyle w:val="EndNoteBibliography"/>
        <w:spacing w:after="0"/>
        <w:ind w:left="720" w:hanging="720"/>
      </w:pPr>
      <w:r w:rsidRPr="00070243">
        <w:t xml:space="preserve">BIAN, L., LI, Z.-Q., MA, L., CAI, X.-M., LUO, Z.-X. &amp; CHEN, Z.-M. 2018. Identification of the genes in tea leafhopper, Empoasca onukii (Hemiptera: Cicadellidae), that encode odorant-binding proteins and chemosensory proteins using transcriptome analyses of insect heads. </w:t>
      </w:r>
      <w:r w:rsidRPr="00070243">
        <w:rPr>
          <w:i/>
        </w:rPr>
        <w:t>Applied Entomology and Zoology,</w:t>
      </w:r>
      <w:r w:rsidRPr="00070243">
        <w:t xml:space="preserve"> 53</w:t>
      </w:r>
      <w:r w:rsidRPr="00070243">
        <w:rPr>
          <w:b/>
        </w:rPr>
        <w:t>,</w:t>
      </w:r>
      <w:r w:rsidRPr="00070243">
        <w:t xml:space="preserve"> 93-105.</w:t>
      </w:r>
    </w:p>
    <w:p w14:paraId="4F790A04" w14:textId="77777777" w:rsidR="00070243" w:rsidRPr="00070243" w:rsidRDefault="00070243" w:rsidP="00070243">
      <w:pPr>
        <w:pStyle w:val="EndNoteBibliography"/>
        <w:spacing w:after="0"/>
        <w:ind w:left="720" w:hanging="720"/>
      </w:pPr>
      <w:r w:rsidRPr="00070243">
        <w:t xml:space="preserve">BRISSON, J. A. &amp; STERN, D. L. 2006. The pea aphid, Acyrthosiphon pisum: an emerging genomic model system for ecological, developmental and evolutionary studies. </w:t>
      </w:r>
      <w:r w:rsidRPr="00070243">
        <w:rPr>
          <w:i/>
        </w:rPr>
        <w:t>BioEssays,</w:t>
      </w:r>
      <w:r w:rsidRPr="00070243">
        <w:t xml:space="preserve"> 28</w:t>
      </w:r>
      <w:r w:rsidRPr="00070243">
        <w:rPr>
          <w:b/>
        </w:rPr>
        <w:t>,</w:t>
      </w:r>
      <w:r w:rsidRPr="00070243">
        <w:t xml:space="preserve"> 747-755.</w:t>
      </w:r>
    </w:p>
    <w:p w14:paraId="251EBF70" w14:textId="77777777" w:rsidR="00070243" w:rsidRPr="00070243" w:rsidRDefault="00070243" w:rsidP="00070243">
      <w:pPr>
        <w:pStyle w:val="EndNoteBibliography"/>
        <w:spacing w:after="0"/>
        <w:ind w:left="720" w:hanging="720"/>
      </w:pPr>
      <w:r w:rsidRPr="00070243">
        <w:t xml:space="preserve">BRUCE, T. J. A., WADHAMS, L. J. &amp; WOODCOCK, C. M. 2005. Insect host location: a volatile situation. </w:t>
      </w:r>
      <w:r w:rsidRPr="00070243">
        <w:rPr>
          <w:i/>
        </w:rPr>
        <w:t>Trends in Plant Science,</w:t>
      </w:r>
      <w:r w:rsidRPr="00070243">
        <w:t xml:space="preserve"> 10</w:t>
      </w:r>
      <w:r w:rsidRPr="00070243">
        <w:rPr>
          <w:b/>
        </w:rPr>
        <w:t>,</w:t>
      </w:r>
      <w:r w:rsidRPr="00070243">
        <w:t xml:space="preserve"> 269-274.</w:t>
      </w:r>
    </w:p>
    <w:p w14:paraId="3A20BD6E" w14:textId="77777777" w:rsidR="00070243" w:rsidRPr="00070243" w:rsidRDefault="00070243" w:rsidP="00070243">
      <w:pPr>
        <w:pStyle w:val="EndNoteBibliography"/>
        <w:spacing w:after="0"/>
        <w:ind w:left="720" w:hanging="720"/>
      </w:pPr>
      <w:r w:rsidRPr="00070243">
        <w:t xml:space="preserve">CLARK, R. E., BASU, S., EIGENBRODE, S. D., OELLER, L. C. &amp; CROWDER, D. W. 2023. Risk assessment for non-crop hosts of pea enation mosaic virus and the aphid vector Acyrthosiphon pisum. </w:t>
      </w:r>
      <w:r w:rsidRPr="00070243">
        <w:rPr>
          <w:i/>
        </w:rPr>
        <w:t>Agricultural and Forest Entomology,</w:t>
      </w:r>
      <w:r w:rsidRPr="00070243">
        <w:t xml:space="preserve"> n/a</w:t>
      </w:r>
      <w:r w:rsidRPr="00070243">
        <w:rPr>
          <w:b/>
        </w:rPr>
        <w:t>,</w:t>
      </w:r>
      <w:r w:rsidRPr="00070243">
        <w:t xml:space="preserve"> 1-8.</w:t>
      </w:r>
    </w:p>
    <w:p w14:paraId="58218899" w14:textId="77777777" w:rsidR="00070243" w:rsidRPr="00070243" w:rsidRDefault="00070243" w:rsidP="00070243">
      <w:pPr>
        <w:pStyle w:val="EndNoteBibliography"/>
        <w:spacing w:after="0"/>
        <w:ind w:left="720" w:hanging="720"/>
      </w:pPr>
      <w:r w:rsidRPr="00070243">
        <w:t xml:space="preserve">DAVIS, T. S., WU, Y. &amp; EIGENBRODE, S. D. 2017. The Effects of Bean Leafroll Virus on Life History Traits and Host Selection Behavior of Specialized Pea Aphid (Acyrthosiphon pisum, Hemiptera: Aphididae) Genotypes. </w:t>
      </w:r>
      <w:r w:rsidRPr="00070243">
        <w:rPr>
          <w:i/>
        </w:rPr>
        <w:t>Environmental Entomology,</w:t>
      </w:r>
      <w:r w:rsidRPr="00070243">
        <w:t xml:space="preserve"> 46</w:t>
      </w:r>
      <w:r w:rsidRPr="00070243">
        <w:rPr>
          <w:b/>
        </w:rPr>
        <w:t>,</w:t>
      </w:r>
      <w:r w:rsidRPr="00070243">
        <w:t xml:space="preserve"> 68-74.</w:t>
      </w:r>
    </w:p>
    <w:p w14:paraId="77644A74" w14:textId="77777777" w:rsidR="00070243" w:rsidRPr="00070243" w:rsidRDefault="00070243" w:rsidP="00070243">
      <w:pPr>
        <w:pStyle w:val="EndNoteBibliography"/>
        <w:spacing w:after="0"/>
        <w:ind w:left="720" w:hanging="720"/>
      </w:pPr>
      <w:r w:rsidRPr="00070243">
        <w:t xml:space="preserve">DEMLER, S. A., RUCKER, D. G. &amp; DE ZOETEN, G. A. 1993. The chimeric nature of the genome of pea enation mosaic virus: the independent replication of RNA 2. </w:t>
      </w:r>
      <w:r w:rsidRPr="00070243">
        <w:rPr>
          <w:i/>
        </w:rPr>
        <w:t>Journal of General Virology,</w:t>
      </w:r>
      <w:r w:rsidRPr="00070243">
        <w:t xml:space="preserve"> 74</w:t>
      </w:r>
      <w:r w:rsidRPr="00070243">
        <w:rPr>
          <w:b/>
        </w:rPr>
        <w:t>,</w:t>
      </w:r>
      <w:r w:rsidRPr="00070243">
        <w:t xml:space="preserve"> 1-14.</w:t>
      </w:r>
    </w:p>
    <w:p w14:paraId="0110E592" w14:textId="77777777" w:rsidR="00070243" w:rsidRPr="00070243" w:rsidRDefault="00070243" w:rsidP="00070243">
      <w:pPr>
        <w:pStyle w:val="EndNoteBibliography"/>
        <w:spacing w:after="0"/>
        <w:ind w:left="720" w:hanging="720"/>
      </w:pPr>
      <w:r w:rsidRPr="00070243">
        <w:t xml:space="preserve">DRÈS, M. &amp; MALLET, J. 2002. Host races in plant–feeding insects and their importance in sympatric speciation. </w:t>
      </w:r>
      <w:r w:rsidRPr="00070243">
        <w:rPr>
          <w:i/>
        </w:rPr>
        <w:t>Philosophical Transactions of the Royal Society of London. Series B: Biological Sciences,</w:t>
      </w:r>
      <w:r w:rsidRPr="00070243">
        <w:t xml:space="preserve"> 357</w:t>
      </w:r>
      <w:r w:rsidRPr="00070243">
        <w:rPr>
          <w:b/>
        </w:rPr>
        <w:t>,</w:t>
      </w:r>
      <w:r w:rsidRPr="00070243">
        <w:t xml:space="preserve"> 471-492.</w:t>
      </w:r>
    </w:p>
    <w:p w14:paraId="44D4956B" w14:textId="77777777" w:rsidR="00070243" w:rsidRPr="00070243" w:rsidRDefault="00070243" w:rsidP="00070243">
      <w:pPr>
        <w:pStyle w:val="EndNoteBibliography"/>
        <w:spacing w:after="0"/>
        <w:ind w:left="720" w:hanging="720"/>
      </w:pPr>
      <w:r w:rsidRPr="00070243">
        <w:t xml:space="preserve">DUFFUS, J. E. 1971. Role of Weeds in the Incidence of Virus Diseases. </w:t>
      </w:r>
      <w:r w:rsidRPr="00070243">
        <w:rPr>
          <w:i/>
        </w:rPr>
        <w:t>Annual Review of Phytopathology,</w:t>
      </w:r>
      <w:r w:rsidRPr="00070243">
        <w:t xml:space="preserve"> 9</w:t>
      </w:r>
      <w:r w:rsidRPr="00070243">
        <w:rPr>
          <w:b/>
        </w:rPr>
        <w:t>,</w:t>
      </w:r>
      <w:r w:rsidRPr="00070243">
        <w:t xml:space="preserve"> 319-340.</w:t>
      </w:r>
    </w:p>
    <w:p w14:paraId="49DF54EB" w14:textId="77777777" w:rsidR="00070243" w:rsidRPr="00070243" w:rsidRDefault="00070243" w:rsidP="00070243">
      <w:pPr>
        <w:pStyle w:val="EndNoteBibliography"/>
        <w:spacing w:after="0"/>
        <w:ind w:left="720" w:hanging="720"/>
      </w:pPr>
      <w:r w:rsidRPr="00070243">
        <w:t xml:space="preserve">EASTOP, V. F. 1971. Keys for the identification of Acyrthosiphon (Hemiptera: Aphididae). </w:t>
      </w:r>
      <w:r w:rsidRPr="00070243">
        <w:rPr>
          <w:i/>
        </w:rPr>
        <w:t>Bulletin of the British Museum (Natural History) Entomology,</w:t>
      </w:r>
      <w:r w:rsidRPr="00070243">
        <w:t xml:space="preserve"> 26</w:t>
      </w:r>
      <w:r w:rsidRPr="00070243">
        <w:rPr>
          <w:b/>
        </w:rPr>
        <w:t>,</w:t>
      </w:r>
      <w:r w:rsidRPr="00070243">
        <w:t xml:space="preserve"> 1-115.</w:t>
      </w:r>
    </w:p>
    <w:p w14:paraId="3B1D2030" w14:textId="77777777" w:rsidR="00070243" w:rsidRPr="00070243" w:rsidRDefault="00070243" w:rsidP="00070243">
      <w:pPr>
        <w:pStyle w:val="EndNoteBibliography"/>
        <w:spacing w:after="0"/>
        <w:ind w:left="720" w:hanging="720"/>
      </w:pPr>
      <w:r w:rsidRPr="00070243">
        <w:t xml:space="preserve">EIGENBRODE, S. D., BOSQUE-PÉREZ, N. A. &amp; DAVIS, T. S. 2018. Insect-Borne Plant Pathogens and Their Vectors: Ecology, Evolution, and Complex Interactions. </w:t>
      </w:r>
      <w:r w:rsidRPr="00070243">
        <w:rPr>
          <w:i/>
        </w:rPr>
        <w:t>Annual Review of Entomology,</w:t>
      </w:r>
      <w:r w:rsidRPr="00070243">
        <w:t xml:space="preserve"> 63</w:t>
      </w:r>
      <w:r w:rsidRPr="00070243">
        <w:rPr>
          <w:b/>
        </w:rPr>
        <w:t>,</w:t>
      </w:r>
      <w:r w:rsidRPr="00070243">
        <w:t xml:space="preserve"> 169-191.</w:t>
      </w:r>
    </w:p>
    <w:p w14:paraId="3399CA52" w14:textId="77777777" w:rsidR="00070243" w:rsidRPr="00070243" w:rsidRDefault="00070243" w:rsidP="00070243">
      <w:pPr>
        <w:pStyle w:val="EndNoteBibliography"/>
        <w:spacing w:after="0"/>
        <w:ind w:left="720" w:hanging="720"/>
      </w:pPr>
      <w:r w:rsidRPr="00070243">
        <w:t xml:space="preserve">EIGENBRODE, S. D., DAVIS, T. S., ADAMS, J. R., HUSEBYE, D. S., WAITS, L. P. &amp; HAWTHORNE, D. 2016. Host‐adapted aphid populations differ in their migratory patterns and capacity to colonize crops. </w:t>
      </w:r>
      <w:r w:rsidRPr="00070243">
        <w:rPr>
          <w:i/>
        </w:rPr>
        <w:t>Journal of Applied Ecology,</w:t>
      </w:r>
      <w:r w:rsidRPr="00070243">
        <w:t xml:space="preserve"> 53</w:t>
      </w:r>
      <w:r w:rsidRPr="00070243">
        <w:rPr>
          <w:b/>
        </w:rPr>
        <w:t>,</w:t>
      </w:r>
      <w:r w:rsidRPr="00070243">
        <w:t xml:space="preserve"> 1382-1390.</w:t>
      </w:r>
    </w:p>
    <w:p w14:paraId="7DE3874D" w14:textId="77777777" w:rsidR="00070243" w:rsidRPr="00070243" w:rsidRDefault="00070243" w:rsidP="00070243">
      <w:pPr>
        <w:pStyle w:val="EndNoteBibliography"/>
        <w:spacing w:after="0"/>
        <w:ind w:left="720" w:hanging="720"/>
      </w:pPr>
      <w:r w:rsidRPr="00070243">
        <w:lastRenderedPageBreak/>
        <w:t xml:space="preserve">ELENA, S. F., AGUDELO-ROMERO, P. &amp; LALIĆ, J. 2009. The evolution of viruses in multi-host fitness landscapes. </w:t>
      </w:r>
      <w:r w:rsidRPr="00070243">
        <w:rPr>
          <w:i/>
        </w:rPr>
        <w:t>Open Virol J,</w:t>
      </w:r>
      <w:r w:rsidRPr="00070243">
        <w:t xml:space="preserve"> 3</w:t>
      </w:r>
      <w:r w:rsidRPr="00070243">
        <w:rPr>
          <w:b/>
        </w:rPr>
        <w:t>,</w:t>
      </w:r>
      <w:r w:rsidRPr="00070243">
        <w:t xml:space="preserve"> 1-6.</w:t>
      </w:r>
    </w:p>
    <w:p w14:paraId="7417AEE0" w14:textId="77777777" w:rsidR="00070243" w:rsidRPr="00070243" w:rsidRDefault="00070243" w:rsidP="00070243">
      <w:pPr>
        <w:pStyle w:val="EndNoteBibliography"/>
        <w:spacing w:after="0"/>
        <w:ind w:left="720" w:hanging="720"/>
      </w:pPr>
      <w:r w:rsidRPr="00070243">
        <w:t xml:space="preserve">EYRES, I., JAQUIÉRY, J., SUGIO, A., DUVAUX, L., GHARBI, K., ZHOU, J.-J., LEGEAI, F., NELSON, M., SIMON, J.-C., SMADJA, C. M., BUTLIN, R. &amp; FERRARI, J. 2016. Differential gene expression according to race and host plant in the pea aphid. </w:t>
      </w:r>
      <w:r w:rsidRPr="00070243">
        <w:rPr>
          <w:i/>
        </w:rPr>
        <w:t>Molecular Ecology,</w:t>
      </w:r>
      <w:r w:rsidRPr="00070243">
        <w:t xml:space="preserve"> 25</w:t>
      </w:r>
      <w:r w:rsidRPr="00070243">
        <w:rPr>
          <w:b/>
        </w:rPr>
        <w:t>,</w:t>
      </w:r>
      <w:r w:rsidRPr="00070243">
        <w:t xml:space="preserve"> 4197-4215.</w:t>
      </w:r>
    </w:p>
    <w:p w14:paraId="4AD86AF9" w14:textId="77777777" w:rsidR="00070243" w:rsidRPr="00070243" w:rsidRDefault="00070243" w:rsidP="00070243">
      <w:pPr>
        <w:pStyle w:val="EndNoteBibliography"/>
        <w:spacing w:after="0"/>
        <w:ind w:left="720" w:hanging="720"/>
      </w:pPr>
      <w:r w:rsidRPr="00070243">
        <w:t xml:space="preserve">FOX, J. &amp; WEISBERG, S. 2018. Visualizing Fit and Lack of Fit in Complex Regression Models with Predictor Effect Plots and Partial Residuals. </w:t>
      </w:r>
      <w:r w:rsidRPr="00070243">
        <w:rPr>
          <w:i/>
        </w:rPr>
        <w:t>Journal of Statistical Software,</w:t>
      </w:r>
      <w:r w:rsidRPr="00070243">
        <w:t xml:space="preserve"> 87</w:t>
      </w:r>
      <w:r w:rsidRPr="00070243">
        <w:rPr>
          <w:b/>
        </w:rPr>
        <w:t>,</w:t>
      </w:r>
      <w:r w:rsidRPr="00070243">
        <w:t xml:space="preserve"> 1 - 27.</w:t>
      </w:r>
    </w:p>
    <w:p w14:paraId="0E19B887" w14:textId="77777777" w:rsidR="00070243" w:rsidRPr="00070243" w:rsidRDefault="00070243" w:rsidP="00070243">
      <w:pPr>
        <w:pStyle w:val="EndNoteBibliography"/>
        <w:spacing w:after="0"/>
        <w:ind w:left="720" w:hanging="720"/>
      </w:pPr>
      <w:r w:rsidRPr="00070243">
        <w:t xml:space="preserve">GADHAVE, K. R., GAUTAM, S., RASMUSSEN, D. A. &amp; SRINIVASAN, R. 2020. Aphid Transmission of Potyvirus: The Largest Plant-Infecting RNA Virus Genus. </w:t>
      </w:r>
      <w:r w:rsidRPr="00070243">
        <w:rPr>
          <w:i/>
        </w:rPr>
        <w:t>Viruses,</w:t>
      </w:r>
      <w:r w:rsidRPr="00070243">
        <w:t xml:space="preserve"> 12</w:t>
      </w:r>
      <w:r w:rsidRPr="00070243">
        <w:rPr>
          <w:b/>
        </w:rPr>
        <w:t>,</w:t>
      </w:r>
      <w:r w:rsidRPr="00070243">
        <w:t xml:space="preserve"> 773.</w:t>
      </w:r>
    </w:p>
    <w:p w14:paraId="405D43DD" w14:textId="77777777" w:rsidR="00070243" w:rsidRPr="00070243" w:rsidRDefault="00070243" w:rsidP="00070243">
      <w:pPr>
        <w:pStyle w:val="EndNoteBibliography"/>
        <w:spacing w:after="0"/>
        <w:ind w:left="720" w:hanging="720"/>
      </w:pPr>
      <w:r w:rsidRPr="00070243">
        <w:t xml:space="preserve">GARCÍA-ARENAL, F. &amp; FRAILE, A. 2013. Trade-offs in host range evolution of plant viruses. </w:t>
      </w:r>
      <w:r w:rsidRPr="00070243">
        <w:rPr>
          <w:i/>
        </w:rPr>
        <w:t>Plant Pathology,</w:t>
      </w:r>
      <w:r w:rsidRPr="00070243">
        <w:t xml:space="preserve"> 62</w:t>
      </w:r>
      <w:r w:rsidRPr="00070243">
        <w:rPr>
          <w:b/>
        </w:rPr>
        <w:t>,</w:t>
      </w:r>
      <w:r w:rsidRPr="00070243">
        <w:t xml:space="preserve"> 2-9.</w:t>
      </w:r>
    </w:p>
    <w:p w14:paraId="0D0475C3" w14:textId="77777777" w:rsidR="00070243" w:rsidRPr="00070243" w:rsidRDefault="00070243" w:rsidP="00070243">
      <w:pPr>
        <w:pStyle w:val="EndNoteBibliography"/>
        <w:spacing w:after="0"/>
        <w:ind w:left="720" w:hanging="720"/>
      </w:pPr>
      <w:r w:rsidRPr="00070243">
        <w:t xml:space="preserve">GILBERTSON, R. L., BATUMAN, O., WEBSTER, C. G. &amp; ADKINS, S. 2015. Role of the Insect Supervectors Bemisia tabaci and Frankliniella occidentalis in the Emergence and Global Spread of Plant Viruses. </w:t>
      </w:r>
      <w:r w:rsidRPr="00070243">
        <w:rPr>
          <w:i/>
        </w:rPr>
        <w:t>Annual Review of Virology,</w:t>
      </w:r>
      <w:r w:rsidRPr="00070243">
        <w:t xml:space="preserve"> 2</w:t>
      </w:r>
      <w:r w:rsidRPr="00070243">
        <w:rPr>
          <w:b/>
        </w:rPr>
        <w:t>,</w:t>
      </w:r>
      <w:r w:rsidRPr="00070243">
        <w:t xml:space="preserve"> 67-93.</w:t>
      </w:r>
    </w:p>
    <w:p w14:paraId="026A3503" w14:textId="77777777" w:rsidR="00070243" w:rsidRPr="00070243" w:rsidRDefault="00070243" w:rsidP="00070243">
      <w:pPr>
        <w:pStyle w:val="EndNoteBibliography"/>
        <w:spacing w:after="0"/>
        <w:ind w:left="720" w:hanging="720"/>
      </w:pPr>
      <w:r w:rsidRPr="00070243">
        <w:t xml:space="preserve">GRAY, S. M. &amp; BANERJEE, N. 1999. Mechanisms of arthropod transmission of plant and animal viruses. </w:t>
      </w:r>
      <w:r w:rsidRPr="00070243">
        <w:rPr>
          <w:i/>
        </w:rPr>
        <w:t>Microbiol Mol Biol Rev,</w:t>
      </w:r>
      <w:r w:rsidRPr="00070243">
        <w:t xml:space="preserve"> 63</w:t>
      </w:r>
      <w:r w:rsidRPr="00070243">
        <w:rPr>
          <w:b/>
        </w:rPr>
        <w:t>,</w:t>
      </w:r>
      <w:r w:rsidRPr="00070243">
        <w:t xml:space="preserve"> 128-48.</w:t>
      </w:r>
    </w:p>
    <w:p w14:paraId="5532716A" w14:textId="77777777" w:rsidR="00070243" w:rsidRPr="00070243" w:rsidRDefault="00070243" w:rsidP="00070243">
      <w:pPr>
        <w:pStyle w:val="EndNoteBibliography"/>
        <w:spacing w:after="0"/>
        <w:ind w:left="720" w:hanging="720"/>
      </w:pPr>
      <w:r w:rsidRPr="00070243">
        <w:t xml:space="preserve">HAWTHORNE, D. J. &amp; VIA, S. 2001. Genetic linkage of ecological specialization and reproductive isolation in pea aphids. </w:t>
      </w:r>
      <w:r w:rsidRPr="00070243">
        <w:rPr>
          <w:i/>
        </w:rPr>
        <w:t>Nature,</w:t>
      </w:r>
      <w:r w:rsidRPr="00070243">
        <w:t xml:space="preserve"> 412</w:t>
      </w:r>
      <w:r w:rsidRPr="00070243">
        <w:rPr>
          <w:b/>
        </w:rPr>
        <w:t>,</w:t>
      </w:r>
      <w:r w:rsidRPr="00070243">
        <w:t xml:space="preserve"> 904-907.</w:t>
      </w:r>
    </w:p>
    <w:p w14:paraId="1BB85D62" w14:textId="77777777" w:rsidR="00070243" w:rsidRPr="00070243" w:rsidRDefault="00070243" w:rsidP="00070243">
      <w:pPr>
        <w:pStyle w:val="EndNoteBibliography"/>
        <w:spacing w:after="0"/>
        <w:ind w:left="720" w:hanging="720"/>
      </w:pPr>
      <w:r w:rsidRPr="00070243">
        <w:t xml:space="preserve">HE, M. &amp; HE, P. 2014. Molecular characterization, expression profiling, and binding properties of odorant binding protein genes in the whitebacked planthopper, Sogatella furcifera. </w:t>
      </w:r>
      <w:r w:rsidRPr="00070243">
        <w:rPr>
          <w:i/>
        </w:rPr>
        <w:t>Comparative Biochemistry and Physiology Part B: Biochemistry and Molecular Biology,</w:t>
      </w:r>
      <w:r w:rsidRPr="00070243">
        <w:t xml:space="preserve"> 174</w:t>
      </w:r>
      <w:r w:rsidRPr="00070243">
        <w:rPr>
          <w:b/>
        </w:rPr>
        <w:t>,</w:t>
      </w:r>
      <w:r w:rsidRPr="00070243">
        <w:t xml:space="preserve"> 1-8.</w:t>
      </w:r>
    </w:p>
    <w:p w14:paraId="1B0DE6AC" w14:textId="77777777" w:rsidR="00070243" w:rsidRPr="00070243" w:rsidRDefault="00070243" w:rsidP="00070243">
      <w:pPr>
        <w:pStyle w:val="EndNoteBibliography"/>
        <w:spacing w:after="0"/>
        <w:ind w:left="720" w:hanging="720"/>
      </w:pPr>
      <w:r w:rsidRPr="00070243">
        <w:t xml:space="preserve">HE, P., CHEN, G.-L., LI, S., WANG, J., MA, Y.-F., PAN, Y.-F. &amp; HE, M. 2019. Evolution and functional analysis of odorant-binding proteins in three rice planthoppers: Nilaparvata lugens, Sogatella furcifera, and Laodelphax striatellus. </w:t>
      </w:r>
      <w:r w:rsidRPr="00070243">
        <w:rPr>
          <w:i/>
        </w:rPr>
        <w:t>Pest Management Science,</w:t>
      </w:r>
      <w:r w:rsidRPr="00070243">
        <w:t xml:space="preserve"> 75</w:t>
      </w:r>
      <w:r w:rsidRPr="00070243">
        <w:rPr>
          <w:b/>
        </w:rPr>
        <w:t>,</w:t>
      </w:r>
      <w:r w:rsidRPr="00070243">
        <w:t xml:space="preserve"> 1606-1620.</w:t>
      </w:r>
    </w:p>
    <w:p w14:paraId="096FD860" w14:textId="77777777" w:rsidR="00070243" w:rsidRPr="00070243" w:rsidRDefault="00070243" w:rsidP="00070243">
      <w:pPr>
        <w:pStyle w:val="EndNoteBibliography"/>
        <w:spacing w:after="0"/>
        <w:ind w:left="720" w:hanging="720"/>
      </w:pPr>
      <w:r w:rsidRPr="00070243">
        <w:t xml:space="preserve">HE, P., ENGSONTIA, P., CHEN, G.-L., YIN, Q., WANG, J., LU, X., ZHANG, Y.-N., LI, Z.-Q. &amp; HE, M. 2018. Molecular characterization and evolution of a chemosensory receptor gene family in three notorious rice planthoppers, Nilaparvata lugens, Sogatella furcifera and Laodelphax striatellus, based on genome and transcriptome analyses. </w:t>
      </w:r>
      <w:r w:rsidRPr="00070243">
        <w:rPr>
          <w:i/>
        </w:rPr>
        <w:t>Pest Management Science,</w:t>
      </w:r>
      <w:r w:rsidRPr="00070243">
        <w:t xml:space="preserve"> 74</w:t>
      </w:r>
      <w:r w:rsidRPr="00070243">
        <w:rPr>
          <w:b/>
        </w:rPr>
        <w:t>,</w:t>
      </w:r>
      <w:r w:rsidRPr="00070243">
        <w:t xml:space="preserve"> 2156-2167.</w:t>
      </w:r>
    </w:p>
    <w:p w14:paraId="6F820135" w14:textId="77777777" w:rsidR="00070243" w:rsidRPr="00070243" w:rsidRDefault="00070243" w:rsidP="00070243">
      <w:pPr>
        <w:pStyle w:val="EndNoteBibliography"/>
        <w:spacing w:after="0"/>
        <w:ind w:left="720" w:hanging="720"/>
      </w:pPr>
      <w:r w:rsidRPr="00070243">
        <w:lastRenderedPageBreak/>
        <w:t xml:space="preserve">HE, P., ZHANG, J., LIU, N.-Y., ZHANG, Y.-N., YANG, K. &amp; DONG, S.-L. 2011. Distinct Expression Profiles and Different Functions of Odorant Binding Proteins in Nilaparvata lugens Stål. </w:t>
      </w:r>
      <w:r w:rsidRPr="00070243">
        <w:rPr>
          <w:i/>
        </w:rPr>
        <w:t>PLOS ONE,</w:t>
      </w:r>
      <w:r w:rsidRPr="00070243">
        <w:t xml:space="preserve"> 6</w:t>
      </w:r>
      <w:r w:rsidRPr="00070243">
        <w:rPr>
          <w:b/>
        </w:rPr>
        <w:t>,</w:t>
      </w:r>
      <w:r w:rsidRPr="00070243">
        <w:t xml:space="preserve"> e28921.</w:t>
      </w:r>
    </w:p>
    <w:p w14:paraId="41A77EEA" w14:textId="77777777" w:rsidR="00070243" w:rsidRPr="00070243" w:rsidRDefault="00070243" w:rsidP="00070243">
      <w:pPr>
        <w:pStyle w:val="EndNoteBibliography"/>
        <w:spacing w:after="0"/>
        <w:ind w:left="720" w:hanging="720"/>
      </w:pPr>
      <w:r w:rsidRPr="00070243">
        <w:t xml:space="preserve">HEIL, M. 2016. Host Manipulation by Parasites: Cases, Patterns, and Remaining Doubts. </w:t>
      </w:r>
      <w:r w:rsidRPr="00070243">
        <w:rPr>
          <w:i/>
        </w:rPr>
        <w:t>Frontiers in Ecology and Evolution,</w:t>
      </w:r>
      <w:r w:rsidRPr="00070243">
        <w:t xml:space="preserve"> 4.</w:t>
      </w:r>
    </w:p>
    <w:p w14:paraId="5020F7C3" w14:textId="77777777" w:rsidR="00070243" w:rsidRPr="00070243" w:rsidRDefault="00070243" w:rsidP="00070243">
      <w:pPr>
        <w:pStyle w:val="EndNoteBibliography"/>
        <w:spacing w:after="0"/>
        <w:ind w:left="720" w:hanging="720"/>
      </w:pPr>
      <w:r w:rsidRPr="00070243">
        <w:t xml:space="preserve">HODGE, S. &amp; POWELL, G. 2010. Conditional facilitation of an aphid vector, Acyrthosiphon pisum, by the plant pathogen, pea enation mosaic virus. </w:t>
      </w:r>
      <w:r w:rsidRPr="00070243">
        <w:rPr>
          <w:i/>
        </w:rPr>
        <w:t>Journal of Insect Science,</w:t>
      </w:r>
      <w:r w:rsidRPr="00070243">
        <w:t xml:space="preserve"> 10.</w:t>
      </w:r>
    </w:p>
    <w:p w14:paraId="24F2D53C" w14:textId="77777777" w:rsidR="00070243" w:rsidRPr="00070243" w:rsidRDefault="00070243" w:rsidP="00070243">
      <w:pPr>
        <w:pStyle w:val="EndNoteBibliography"/>
        <w:spacing w:after="0"/>
        <w:ind w:left="720" w:hanging="720"/>
      </w:pPr>
      <w:r w:rsidRPr="00070243">
        <w:t xml:space="preserve">HU, K., YANG, H., LIU, S., HE, H., DING, W., QIU, L. &amp; LI, Y. 2019. Odorant-Binding Protein 2 is Involved in the Preference of &lt;i&gt;Sogatella furcifera&lt;/i&gt; (Hemiptera: Delphacidae) for Rice Plants Infected with the &lt;i&gt;Southern Rice Black-Streaked Dwarf Virus&lt;/i&gt;. </w:t>
      </w:r>
      <w:r w:rsidRPr="00070243">
        <w:rPr>
          <w:i/>
        </w:rPr>
        <w:t>Florida Entomologist,</w:t>
      </w:r>
      <w:r w:rsidRPr="00070243">
        <w:t xml:space="preserve"> 102</w:t>
      </w:r>
      <w:r w:rsidRPr="00070243">
        <w:rPr>
          <w:b/>
        </w:rPr>
        <w:t>,</w:t>
      </w:r>
      <w:r w:rsidRPr="00070243">
        <w:t xml:space="preserve"> 353-358, 6.</w:t>
      </w:r>
    </w:p>
    <w:p w14:paraId="26BC69DA" w14:textId="77777777" w:rsidR="00070243" w:rsidRPr="00070243" w:rsidRDefault="00070243" w:rsidP="00070243">
      <w:pPr>
        <w:pStyle w:val="EndNoteBibliography"/>
        <w:spacing w:after="0"/>
        <w:ind w:left="720" w:hanging="720"/>
      </w:pPr>
      <w:r w:rsidRPr="00070243">
        <w:t xml:space="preserve">HUDSON, A., RICHMAN, D. B., ESCOBAR, I. &amp; CREAMER, R. 2010. Comparison of the Feeding Behavior and Genetics of Beet Leafhopper, &lt;i&gt;Circulifer tenellus,&lt;/i&gt; Populations from California and New Mexico. </w:t>
      </w:r>
      <w:r w:rsidRPr="00070243">
        <w:rPr>
          <w:i/>
        </w:rPr>
        <w:t>Southwestern Entomologist,</w:t>
      </w:r>
      <w:r w:rsidRPr="00070243">
        <w:t xml:space="preserve"> 35</w:t>
      </w:r>
      <w:r w:rsidRPr="00070243">
        <w:rPr>
          <w:b/>
        </w:rPr>
        <w:t>,</w:t>
      </w:r>
      <w:r w:rsidRPr="00070243">
        <w:t xml:space="preserve"> 241-250, 10.</w:t>
      </w:r>
    </w:p>
    <w:p w14:paraId="139B718B" w14:textId="77777777" w:rsidR="00070243" w:rsidRPr="00070243" w:rsidRDefault="00070243" w:rsidP="00070243">
      <w:pPr>
        <w:pStyle w:val="EndNoteBibliography"/>
        <w:spacing w:after="0"/>
        <w:ind w:left="720" w:hanging="720"/>
      </w:pPr>
      <w:r w:rsidRPr="00070243">
        <w:t xml:space="preserve">HULL, R. &amp; LANE, L. C. 1973. The unusual nature of the components of a strain of pea enation mosaic virus. </w:t>
      </w:r>
      <w:r w:rsidRPr="00070243">
        <w:rPr>
          <w:i/>
        </w:rPr>
        <w:t>Virology,</w:t>
      </w:r>
      <w:r w:rsidRPr="00070243">
        <w:t xml:space="preserve"> 55</w:t>
      </w:r>
      <w:r w:rsidRPr="00070243">
        <w:rPr>
          <w:b/>
        </w:rPr>
        <w:t>,</w:t>
      </w:r>
      <w:r w:rsidRPr="00070243">
        <w:t xml:space="preserve"> 1-13.</w:t>
      </w:r>
    </w:p>
    <w:p w14:paraId="625FA99E" w14:textId="77777777" w:rsidR="00070243" w:rsidRPr="00070243" w:rsidRDefault="00070243" w:rsidP="00070243">
      <w:pPr>
        <w:pStyle w:val="EndNoteBibliography"/>
        <w:spacing w:after="0"/>
        <w:ind w:left="720" w:hanging="720"/>
      </w:pPr>
      <w:r w:rsidRPr="00070243">
        <w:t xml:space="preserve">INGWELL, L. L., EIGENBRODE, S. D. &amp; BOSQUE-PÉREZ, N. A. 2012. Plant viruses alter insect behavior to enhance their spread. </w:t>
      </w:r>
      <w:r w:rsidRPr="00070243">
        <w:rPr>
          <w:i/>
        </w:rPr>
        <w:t>Scientific Reports,</w:t>
      </w:r>
      <w:r w:rsidRPr="00070243">
        <w:t xml:space="preserve"> 2</w:t>
      </w:r>
      <w:r w:rsidRPr="00070243">
        <w:rPr>
          <w:b/>
        </w:rPr>
        <w:t>,</w:t>
      </w:r>
      <w:r w:rsidRPr="00070243">
        <w:t xml:space="preserve"> 578.</w:t>
      </w:r>
    </w:p>
    <w:p w14:paraId="71FBBDE7" w14:textId="77777777" w:rsidR="00070243" w:rsidRPr="00070243" w:rsidRDefault="00070243" w:rsidP="00070243">
      <w:pPr>
        <w:pStyle w:val="EndNoteBibliography"/>
        <w:spacing w:after="0"/>
        <w:ind w:left="720" w:hanging="720"/>
      </w:pPr>
      <w:r w:rsidRPr="00070243">
        <w:t xml:space="preserve">KANG, Z. W., LIU, F. H., PANG, R. P., YU, W. B., TAN, X. L., ZHENG, Z. Q., TIAN, H. G. &amp; LIU, T. X. 2018. The identification and expression analysis of candidate chemosensory genes in the bird cherry-oat aphid Rhopalosiphum padi (L.). </w:t>
      </w:r>
      <w:r w:rsidRPr="00070243">
        <w:rPr>
          <w:i/>
        </w:rPr>
        <w:t>Bulletin of Entomological Research,</w:t>
      </w:r>
      <w:r w:rsidRPr="00070243">
        <w:t xml:space="preserve"> 108</w:t>
      </w:r>
      <w:r w:rsidRPr="00070243">
        <w:rPr>
          <w:b/>
        </w:rPr>
        <w:t>,</w:t>
      </w:r>
      <w:r w:rsidRPr="00070243">
        <w:t xml:space="preserve"> 645-657.</w:t>
      </w:r>
    </w:p>
    <w:p w14:paraId="1EA12ECB" w14:textId="77777777" w:rsidR="00070243" w:rsidRPr="00070243" w:rsidRDefault="00070243" w:rsidP="00070243">
      <w:pPr>
        <w:pStyle w:val="EndNoteBibliography"/>
        <w:spacing w:after="0"/>
        <w:ind w:left="720" w:hanging="720"/>
      </w:pPr>
      <w:r w:rsidRPr="00070243">
        <w:t xml:space="preserve">LEE, H., STEPHANUS, A. P., FOWLES, T. M., WINTERMANTEL, W. M., TRUMBLE, J. T., GILBERTSON, R. L. &amp; NANSEN, C. 2022. Insect vector manipulation by a plant virus and simulation modeling of its potential impact on crop infection. </w:t>
      </w:r>
      <w:r w:rsidRPr="00070243">
        <w:rPr>
          <w:i/>
        </w:rPr>
        <w:t>Scientific Reports,</w:t>
      </w:r>
      <w:r w:rsidRPr="00070243">
        <w:t xml:space="preserve"> 12</w:t>
      </w:r>
      <w:r w:rsidRPr="00070243">
        <w:rPr>
          <w:b/>
        </w:rPr>
        <w:t>,</w:t>
      </w:r>
      <w:r w:rsidRPr="00070243">
        <w:t xml:space="preserve"> 8429.</w:t>
      </w:r>
    </w:p>
    <w:p w14:paraId="3F01F030" w14:textId="77777777" w:rsidR="00070243" w:rsidRPr="00070243" w:rsidRDefault="00070243" w:rsidP="00070243">
      <w:pPr>
        <w:pStyle w:val="EndNoteBibliography"/>
        <w:spacing w:after="0"/>
        <w:ind w:left="720" w:hanging="720"/>
      </w:pPr>
      <w:r w:rsidRPr="00070243">
        <w:t>LENTH, R. 2023. emmeans: Estimated Marginal Means, aka Least-Squares Means. R package version 1.8.5.</w:t>
      </w:r>
    </w:p>
    <w:p w14:paraId="24CE20DF" w14:textId="77777777" w:rsidR="00070243" w:rsidRPr="00070243" w:rsidRDefault="00070243" w:rsidP="00070243">
      <w:pPr>
        <w:pStyle w:val="EndNoteBibliography"/>
        <w:spacing w:after="0"/>
        <w:ind w:left="720" w:hanging="720"/>
      </w:pPr>
      <w:r w:rsidRPr="00070243">
        <w:t xml:space="preserve">LOXDALE, H. D., LUSHAI, G. &amp; HARVEY, J. A. 2011. The evolutionary improbability of ‘generalism’ in nature, with special reference to insects. </w:t>
      </w:r>
      <w:r w:rsidRPr="00070243">
        <w:rPr>
          <w:i/>
        </w:rPr>
        <w:t>Biological Journal of the Linnean Society,</w:t>
      </w:r>
      <w:r w:rsidRPr="00070243">
        <w:t xml:space="preserve"> 103</w:t>
      </w:r>
      <w:r w:rsidRPr="00070243">
        <w:rPr>
          <w:b/>
        </w:rPr>
        <w:t>,</w:t>
      </w:r>
      <w:r w:rsidRPr="00070243">
        <w:t xml:space="preserve"> 1-18.</w:t>
      </w:r>
    </w:p>
    <w:p w14:paraId="4909283D" w14:textId="77777777" w:rsidR="00070243" w:rsidRPr="00070243" w:rsidRDefault="00070243" w:rsidP="00070243">
      <w:pPr>
        <w:pStyle w:val="EndNoteBibliography"/>
        <w:spacing w:after="0"/>
        <w:ind w:left="720" w:hanging="720"/>
      </w:pPr>
      <w:r w:rsidRPr="00070243">
        <w:t xml:space="preserve">MAKKOUK, K., PAPPU, H. &amp; KUMARI, S. G. 2012. Chapter 11 - Virus Diseases of Peas, Beans, and Faba Bean in the Mediterranean Region. </w:t>
      </w:r>
      <w:r w:rsidRPr="00070243">
        <w:rPr>
          <w:i/>
        </w:rPr>
        <w:t>In:</w:t>
      </w:r>
      <w:r w:rsidRPr="00070243">
        <w:t xml:space="preserve"> LOEBENSTEIN, G. &amp; LECOQ, H. (eds.) </w:t>
      </w:r>
      <w:r w:rsidRPr="00070243">
        <w:rPr>
          <w:i/>
        </w:rPr>
        <w:t>Advances in Virus Research.</w:t>
      </w:r>
      <w:r w:rsidRPr="00070243">
        <w:t xml:space="preserve"> Academic Press.</w:t>
      </w:r>
    </w:p>
    <w:p w14:paraId="241950D8" w14:textId="77777777" w:rsidR="00070243" w:rsidRPr="00070243" w:rsidRDefault="00070243" w:rsidP="00070243">
      <w:pPr>
        <w:pStyle w:val="EndNoteBibliography"/>
        <w:spacing w:after="0"/>
        <w:ind w:left="720" w:hanging="720"/>
      </w:pPr>
      <w:r w:rsidRPr="00070243">
        <w:lastRenderedPageBreak/>
        <w:t xml:space="preserve">MCLEISH, M. J., FRAILE, A. &amp; GARCÍA-ARENAL, F. 2018. Chapter Nine - Ecological Complexity in Plant Virus Host Range Evolution. </w:t>
      </w:r>
      <w:r w:rsidRPr="00070243">
        <w:rPr>
          <w:i/>
        </w:rPr>
        <w:t>In:</w:t>
      </w:r>
      <w:r w:rsidRPr="00070243">
        <w:t xml:space="preserve"> MALMSTROM, C. M. (ed.) </w:t>
      </w:r>
      <w:r w:rsidRPr="00070243">
        <w:rPr>
          <w:i/>
        </w:rPr>
        <w:t>Advances in Virus Research.</w:t>
      </w:r>
      <w:r w:rsidRPr="00070243">
        <w:t xml:space="preserve"> Academic Press.</w:t>
      </w:r>
    </w:p>
    <w:p w14:paraId="6605900E" w14:textId="77777777" w:rsidR="00070243" w:rsidRPr="00070243" w:rsidRDefault="00070243" w:rsidP="00070243">
      <w:pPr>
        <w:pStyle w:val="EndNoteBibliography"/>
        <w:spacing w:after="0"/>
        <w:ind w:left="720" w:hanging="720"/>
      </w:pPr>
      <w:r w:rsidRPr="00070243">
        <w:t xml:space="preserve">MILLER, W. A. 1999. LUTEOVIRUS (LUTEOVIRIDAE). </w:t>
      </w:r>
      <w:r w:rsidRPr="00070243">
        <w:rPr>
          <w:i/>
        </w:rPr>
        <w:t>In:</w:t>
      </w:r>
      <w:r w:rsidRPr="00070243">
        <w:t xml:space="preserve"> GRANOFF, A. &amp; WEBSTER, R. G. (eds.) </w:t>
      </w:r>
      <w:r w:rsidRPr="00070243">
        <w:rPr>
          <w:i/>
        </w:rPr>
        <w:t>Encyclopedia of Virology (Second Edition).</w:t>
      </w:r>
      <w:r w:rsidRPr="00070243">
        <w:t xml:space="preserve"> Oxford: Elsevier.</w:t>
      </w:r>
    </w:p>
    <w:p w14:paraId="712C3243" w14:textId="77777777" w:rsidR="00070243" w:rsidRPr="00070243" w:rsidRDefault="00070243" w:rsidP="00070243">
      <w:pPr>
        <w:pStyle w:val="EndNoteBibliography"/>
        <w:spacing w:after="0"/>
        <w:ind w:left="720" w:hanging="720"/>
      </w:pPr>
      <w:r w:rsidRPr="00070243">
        <w:t xml:space="preserve">MORALES-HOJAS, R., GONZALEZ-URIARTE, A., ALVIRA IRAIZOZ, F., JENKINS, T., ALDERSON, L., KRUGER, T., HALL, M. J., GREENSLADE, A., SHORTALL, C. R. &amp; BELL, J. R. 2020. Population genetic structure and predominance of cyclical parthenogenesis in the bird cherry-oat aphid Rhopalosiphum padi in England. </w:t>
      </w:r>
      <w:r w:rsidRPr="00070243">
        <w:rPr>
          <w:i/>
        </w:rPr>
        <w:t>Evolutionary Applications,</w:t>
      </w:r>
      <w:r w:rsidRPr="00070243">
        <w:t xml:space="preserve"> 13</w:t>
      </w:r>
      <w:r w:rsidRPr="00070243">
        <w:rPr>
          <w:b/>
        </w:rPr>
        <w:t>,</w:t>
      </w:r>
      <w:r w:rsidRPr="00070243">
        <w:t xml:space="preserve"> 1009-1025.</w:t>
      </w:r>
    </w:p>
    <w:p w14:paraId="295741B6" w14:textId="77777777" w:rsidR="00070243" w:rsidRPr="00070243" w:rsidRDefault="00070243" w:rsidP="00070243">
      <w:pPr>
        <w:pStyle w:val="EndNoteBibliography"/>
        <w:spacing w:after="0"/>
        <w:ind w:left="720" w:hanging="720"/>
      </w:pPr>
      <w:r w:rsidRPr="00070243">
        <w:t xml:space="preserve">MORAN, N. A. 1988. The Evolution of Host-Plant Alternation in Aphids: Evidence for Specialization as a Dead End. </w:t>
      </w:r>
      <w:r w:rsidRPr="00070243">
        <w:rPr>
          <w:i/>
        </w:rPr>
        <w:t>The American Naturalist,</w:t>
      </w:r>
      <w:r w:rsidRPr="00070243">
        <w:t xml:space="preserve"> 132</w:t>
      </w:r>
      <w:r w:rsidRPr="00070243">
        <w:rPr>
          <w:b/>
        </w:rPr>
        <w:t>,</w:t>
      </w:r>
      <w:r w:rsidRPr="00070243">
        <w:t xml:space="preserve"> 681-706.</w:t>
      </w:r>
    </w:p>
    <w:p w14:paraId="11A7F7BD" w14:textId="77777777" w:rsidR="00070243" w:rsidRPr="00070243" w:rsidRDefault="00070243" w:rsidP="00070243">
      <w:pPr>
        <w:pStyle w:val="EndNoteBibliography"/>
        <w:spacing w:after="0"/>
        <w:ind w:left="720" w:hanging="720"/>
      </w:pPr>
      <w:r w:rsidRPr="00070243">
        <w:t xml:space="preserve">MORAN, N. A. 1994. Adaptation and constraint in the complex life cycles of animals. </w:t>
      </w:r>
      <w:r w:rsidRPr="00070243">
        <w:rPr>
          <w:i/>
        </w:rPr>
        <w:t>Annual Review of Ecology and Systematics,</w:t>
      </w:r>
      <w:r w:rsidRPr="00070243">
        <w:t xml:space="preserve"> 25</w:t>
      </w:r>
      <w:r w:rsidRPr="00070243">
        <w:rPr>
          <w:b/>
        </w:rPr>
        <w:t>,</w:t>
      </w:r>
      <w:r w:rsidRPr="00070243">
        <w:t xml:space="preserve"> 573-600.</w:t>
      </w:r>
    </w:p>
    <w:p w14:paraId="37A8E6EC" w14:textId="77777777" w:rsidR="00070243" w:rsidRPr="00070243" w:rsidRDefault="00070243" w:rsidP="00070243">
      <w:pPr>
        <w:pStyle w:val="EndNoteBibliography"/>
        <w:spacing w:after="0"/>
        <w:ind w:left="720" w:hanging="720"/>
      </w:pPr>
      <w:r w:rsidRPr="00070243">
        <w:t xml:space="preserve">NAULT, L. R. 1997. Arthropod Transmission of Plant Viruses: a New Synthesis. </w:t>
      </w:r>
      <w:r w:rsidRPr="00070243">
        <w:rPr>
          <w:i/>
        </w:rPr>
        <w:t>Annals of the Entomological Society of America,</w:t>
      </w:r>
      <w:r w:rsidRPr="00070243">
        <w:t xml:space="preserve"> 90</w:t>
      </w:r>
      <w:r w:rsidRPr="00070243">
        <w:rPr>
          <w:b/>
        </w:rPr>
        <w:t>,</w:t>
      </w:r>
      <w:r w:rsidRPr="00070243">
        <w:t xml:space="preserve"> 521-541.</w:t>
      </w:r>
    </w:p>
    <w:p w14:paraId="4B7821B9" w14:textId="77777777" w:rsidR="00070243" w:rsidRPr="00070243" w:rsidRDefault="00070243" w:rsidP="00070243">
      <w:pPr>
        <w:pStyle w:val="EndNoteBibliography"/>
        <w:spacing w:after="0"/>
        <w:ind w:left="720" w:hanging="720"/>
      </w:pPr>
      <w:r w:rsidRPr="00070243">
        <w:t xml:space="preserve">NICAISE, V. 2014. Crop immunity against viruses: outcomes and future challenges. </w:t>
      </w:r>
      <w:r w:rsidRPr="00070243">
        <w:rPr>
          <w:i/>
        </w:rPr>
        <w:t>Frontiers in Plant Science,</w:t>
      </w:r>
      <w:r w:rsidRPr="00070243">
        <w:t xml:space="preserve"> 5.</w:t>
      </w:r>
    </w:p>
    <w:p w14:paraId="0E0DDC64" w14:textId="77777777" w:rsidR="00070243" w:rsidRPr="00070243" w:rsidRDefault="00070243" w:rsidP="00070243">
      <w:pPr>
        <w:pStyle w:val="EndNoteBibliography"/>
        <w:spacing w:after="0"/>
        <w:ind w:left="720" w:hanging="720"/>
      </w:pPr>
      <w:r w:rsidRPr="00070243">
        <w:t xml:space="preserve">PECCOUD, J., DE LA HUERTA, M., BONHOMME, J., LAURENCE, C., OUTREMAN, Y., SMADJA, C. M. &amp; SIMON, J.-C. 2014. Widespread Host-Dependent Hybrid Unfitness In The Pea Aphid Species Complex. </w:t>
      </w:r>
      <w:r w:rsidRPr="00070243">
        <w:rPr>
          <w:i/>
        </w:rPr>
        <w:t>Evolution,</w:t>
      </w:r>
      <w:r w:rsidRPr="00070243">
        <w:t xml:space="preserve"> 68</w:t>
      </w:r>
      <w:r w:rsidRPr="00070243">
        <w:rPr>
          <w:b/>
        </w:rPr>
        <w:t>,</w:t>
      </w:r>
      <w:r w:rsidRPr="00070243">
        <w:t xml:space="preserve"> 2983-2995.</w:t>
      </w:r>
    </w:p>
    <w:p w14:paraId="06451D81" w14:textId="77777777" w:rsidR="00070243" w:rsidRPr="00070243" w:rsidRDefault="00070243" w:rsidP="00070243">
      <w:pPr>
        <w:pStyle w:val="EndNoteBibliography"/>
        <w:spacing w:after="0"/>
        <w:ind w:left="720" w:hanging="720"/>
      </w:pPr>
      <w:r w:rsidRPr="00070243">
        <w:t xml:space="preserve">PECCOUD, J., FIGUEROA, C. C., SILVA, A. X., RAMIREZ, C. C., MIEUZET, L., BONHOMME, J., STOECKEL, S., PLANTEGENEST, M. &amp; SIMON, J.-C. 2008. Host range expansion of an introduced insect pest through multiple colonizations of specialized clones. </w:t>
      </w:r>
      <w:r w:rsidRPr="00070243">
        <w:rPr>
          <w:i/>
        </w:rPr>
        <w:t>Molecular Ecology,</w:t>
      </w:r>
      <w:r w:rsidRPr="00070243">
        <w:t xml:space="preserve"> 17</w:t>
      </w:r>
      <w:r w:rsidRPr="00070243">
        <w:rPr>
          <w:b/>
        </w:rPr>
        <w:t>,</w:t>
      </w:r>
      <w:r w:rsidRPr="00070243">
        <w:t xml:space="preserve"> 4608-4618.</w:t>
      </w:r>
    </w:p>
    <w:p w14:paraId="4B3DB7ED" w14:textId="77777777" w:rsidR="00070243" w:rsidRPr="00070243" w:rsidRDefault="00070243" w:rsidP="00070243">
      <w:pPr>
        <w:pStyle w:val="EndNoteBibliography"/>
        <w:spacing w:after="0"/>
        <w:ind w:left="720" w:hanging="720"/>
      </w:pPr>
      <w:r w:rsidRPr="00070243">
        <w:t xml:space="preserve">PECCOUD, J. &amp; SIMON, J.-C. 2010. The pea aphid complex as a model of ecological speciation. </w:t>
      </w:r>
      <w:r w:rsidRPr="00070243">
        <w:rPr>
          <w:i/>
        </w:rPr>
        <w:t>Ecological Entomology,</w:t>
      </w:r>
      <w:r w:rsidRPr="00070243">
        <w:t xml:space="preserve"> 35</w:t>
      </w:r>
      <w:r w:rsidRPr="00070243">
        <w:rPr>
          <w:b/>
        </w:rPr>
        <w:t>,</w:t>
      </w:r>
      <w:r w:rsidRPr="00070243">
        <w:t xml:space="preserve"> 119-130.</w:t>
      </w:r>
    </w:p>
    <w:p w14:paraId="2A782C14" w14:textId="77777777" w:rsidR="00070243" w:rsidRPr="00070243" w:rsidRDefault="00070243" w:rsidP="00070243">
      <w:pPr>
        <w:pStyle w:val="EndNoteBibliography"/>
        <w:spacing w:after="0"/>
        <w:ind w:left="720" w:hanging="720"/>
      </w:pPr>
      <w:r w:rsidRPr="00070243">
        <w:t xml:space="preserve">PELOSI, P., ZHOU, J. J., BAN, L. P. &amp; CALVELLO, M. 2006. Soluble proteins in insect chemical communication. </w:t>
      </w:r>
      <w:r w:rsidRPr="00070243">
        <w:rPr>
          <w:i/>
        </w:rPr>
        <w:t>Cellular and Molecular Life Sciences CMLS,</w:t>
      </w:r>
      <w:r w:rsidRPr="00070243">
        <w:t xml:space="preserve"> 63</w:t>
      </w:r>
      <w:r w:rsidRPr="00070243">
        <w:rPr>
          <w:b/>
        </w:rPr>
        <w:t>,</w:t>
      </w:r>
      <w:r w:rsidRPr="00070243">
        <w:t xml:space="preserve"> 1658-1676.</w:t>
      </w:r>
    </w:p>
    <w:p w14:paraId="2CBD170E" w14:textId="77777777" w:rsidR="00070243" w:rsidRPr="00070243" w:rsidRDefault="00070243" w:rsidP="00070243">
      <w:pPr>
        <w:pStyle w:val="EndNoteBibliography"/>
        <w:spacing w:after="0"/>
        <w:ind w:left="720" w:hanging="720"/>
      </w:pPr>
      <w:r w:rsidRPr="00070243">
        <w:t xml:space="preserve">POWER, A. G. &amp; FLECKER, A. S. 2003. Virus Specificity in Disease Systems: Are Species Redundant? </w:t>
      </w:r>
      <w:r w:rsidRPr="00070243">
        <w:rPr>
          <w:i/>
        </w:rPr>
        <w:t>In:</w:t>
      </w:r>
      <w:r w:rsidRPr="00070243">
        <w:t xml:space="preserve"> PETER, K. &amp; SIMON, A. L. (eds.) </w:t>
      </w:r>
      <w:r w:rsidRPr="00070243">
        <w:rPr>
          <w:i/>
        </w:rPr>
        <w:t>The Importance of Species.</w:t>
      </w:r>
      <w:r w:rsidRPr="00070243">
        <w:t xml:space="preserve"> Princeton: Princeton University Press.</w:t>
      </w:r>
    </w:p>
    <w:p w14:paraId="5FAF4EC8" w14:textId="77777777" w:rsidR="00070243" w:rsidRPr="00070243" w:rsidRDefault="00070243" w:rsidP="00070243">
      <w:pPr>
        <w:pStyle w:val="EndNoteBibliography"/>
        <w:spacing w:after="0"/>
        <w:ind w:left="720" w:hanging="720"/>
      </w:pPr>
      <w:r w:rsidRPr="00070243">
        <w:t xml:space="preserve">QUELLER, D. C. &amp; STRASSMANN, J. E. 2018. Evolutionary Conflict. </w:t>
      </w:r>
      <w:r w:rsidRPr="00070243">
        <w:rPr>
          <w:i/>
        </w:rPr>
        <w:t>Annual Review of Ecology, Evolution, and Systematics,</w:t>
      </w:r>
      <w:r w:rsidRPr="00070243">
        <w:t xml:space="preserve"> 49</w:t>
      </w:r>
      <w:r w:rsidRPr="00070243">
        <w:rPr>
          <w:b/>
        </w:rPr>
        <w:t>,</w:t>
      </w:r>
      <w:r w:rsidRPr="00070243">
        <w:t xml:space="preserve"> 73-93.</w:t>
      </w:r>
    </w:p>
    <w:p w14:paraId="0E6646A4" w14:textId="77777777" w:rsidR="00070243" w:rsidRPr="00070243" w:rsidRDefault="00070243" w:rsidP="00070243">
      <w:pPr>
        <w:pStyle w:val="EndNoteBibliography"/>
        <w:spacing w:after="0"/>
        <w:ind w:left="720" w:hanging="720"/>
      </w:pPr>
      <w:r w:rsidRPr="00070243">
        <w:lastRenderedPageBreak/>
        <w:t>R DEVELOPMENT CORE TEAM 2022. R: A Language and Environment for Statistical Computing. R version 4.2.2. R version 4.2.2 ed. Vienna, Austria: R Foundation for Statistical Computing.</w:t>
      </w:r>
    </w:p>
    <w:p w14:paraId="382FC50E" w14:textId="77777777" w:rsidR="00070243" w:rsidRPr="00070243" w:rsidRDefault="00070243" w:rsidP="00070243">
      <w:pPr>
        <w:pStyle w:val="EndNoteBibliography"/>
        <w:spacing w:after="0"/>
        <w:ind w:left="720" w:hanging="720"/>
      </w:pPr>
      <w:r w:rsidRPr="00070243">
        <w:t xml:space="preserve">RASHED, A., FENG, X., PRAGER, S. M., PORTER, L. D., KNODEL, J. J., KARASEV, A. &amp; EIGENBRODE, S. D. 2018. Vector-Borne Viruses of Pulse Crops, With a Particular Emphasis on North American Cropping System. </w:t>
      </w:r>
      <w:r w:rsidRPr="00070243">
        <w:rPr>
          <w:i/>
        </w:rPr>
        <w:t>Annals of the Entomological Society of America,</w:t>
      </w:r>
      <w:r w:rsidRPr="00070243">
        <w:t xml:space="preserve"> 111</w:t>
      </w:r>
      <w:r w:rsidRPr="00070243">
        <w:rPr>
          <w:b/>
        </w:rPr>
        <w:t>,</w:t>
      </w:r>
      <w:r w:rsidRPr="00070243">
        <w:t xml:space="preserve"> 205-227.</w:t>
      </w:r>
    </w:p>
    <w:p w14:paraId="6F70A0D6" w14:textId="77777777" w:rsidR="00070243" w:rsidRPr="00070243" w:rsidRDefault="00070243" w:rsidP="00070243">
      <w:pPr>
        <w:pStyle w:val="EndNoteBibliography"/>
        <w:spacing w:after="0"/>
        <w:ind w:left="720" w:hanging="720"/>
      </w:pPr>
      <w:r w:rsidRPr="00070243">
        <w:t xml:space="preserve">ROBERTSON, H. M., ROBERTSON, E. C. N., WALDEN, K. K. O., ENDERS, L. S. &amp; MILLER, N. J. 2019. The chemoreceptors and odorant binding proteins of the soybean and pea aphids. </w:t>
      </w:r>
      <w:r w:rsidRPr="00070243">
        <w:rPr>
          <w:i/>
        </w:rPr>
        <w:t>Insect Biochemistry and Molecular Biology,</w:t>
      </w:r>
      <w:r w:rsidRPr="00070243">
        <w:t xml:space="preserve"> 105</w:t>
      </w:r>
      <w:r w:rsidRPr="00070243">
        <w:rPr>
          <w:b/>
        </w:rPr>
        <w:t>,</w:t>
      </w:r>
      <w:r w:rsidRPr="00070243">
        <w:t xml:space="preserve"> 69-78.</w:t>
      </w:r>
    </w:p>
    <w:p w14:paraId="2C14E2B5" w14:textId="77777777" w:rsidR="00070243" w:rsidRPr="00070243" w:rsidRDefault="00070243" w:rsidP="00070243">
      <w:pPr>
        <w:pStyle w:val="EndNoteBibliography"/>
        <w:spacing w:after="0"/>
        <w:ind w:left="720" w:hanging="720"/>
      </w:pPr>
      <w:r w:rsidRPr="00070243">
        <w:t xml:space="preserve">SANDHI, R. &amp; REDDY, G. 2020. Biology, ecology, and management strategies for pea aphid (Hemiptera: Aphididae) in pulse crops. </w:t>
      </w:r>
      <w:r w:rsidRPr="00070243">
        <w:rPr>
          <w:i/>
        </w:rPr>
        <w:t>International Journal of Pest Management,</w:t>
      </w:r>
      <w:r w:rsidRPr="00070243">
        <w:t xml:space="preserve"> 11</w:t>
      </w:r>
      <w:r w:rsidRPr="00070243">
        <w:rPr>
          <w:b/>
        </w:rPr>
        <w:t>,</w:t>
      </w:r>
      <w:r w:rsidRPr="00070243">
        <w:t xml:space="preserve"> 1-20.</w:t>
      </w:r>
    </w:p>
    <w:p w14:paraId="767B72E2" w14:textId="77777777" w:rsidR="00070243" w:rsidRPr="00070243" w:rsidRDefault="00070243" w:rsidP="00070243">
      <w:pPr>
        <w:pStyle w:val="EndNoteBibliography"/>
        <w:spacing w:after="0"/>
        <w:ind w:left="720" w:hanging="720"/>
      </w:pPr>
      <w:r w:rsidRPr="00070243">
        <w:t xml:space="preserve">SHIH, P.-Y., SUGIO, A. &amp; SIMON, J.-C. 2023. Molecular Mechanisms Underlying Host Plant Specificity in Aphids. </w:t>
      </w:r>
      <w:r w:rsidRPr="00070243">
        <w:rPr>
          <w:i/>
        </w:rPr>
        <w:t>Annual Review of Entomology,</w:t>
      </w:r>
      <w:r w:rsidRPr="00070243">
        <w:t xml:space="preserve"> 68</w:t>
      </w:r>
      <w:r w:rsidRPr="00070243">
        <w:rPr>
          <w:b/>
        </w:rPr>
        <w:t>,</w:t>
      </w:r>
      <w:r w:rsidRPr="00070243">
        <w:t xml:space="preserve"> 431-450.</w:t>
      </w:r>
    </w:p>
    <w:p w14:paraId="6FB7ED5C" w14:textId="77777777" w:rsidR="00070243" w:rsidRPr="00070243" w:rsidRDefault="00070243" w:rsidP="00070243">
      <w:pPr>
        <w:pStyle w:val="EndNoteBibliography"/>
        <w:spacing w:after="0"/>
        <w:ind w:left="720" w:hanging="720"/>
      </w:pPr>
      <w:r w:rsidRPr="00070243">
        <w:t xml:space="preserve">SHOEMAKER, L. G., HAYHURST, E., WEISS-LEHMAN, C. P., STRAUSS, A. T., PORATH-KRAUSE, A., BORER, E. T., SEABLOOM, E. W. &amp; SHAW, A. K. 2019. Pathogens manipulate the preference of vectors, slowing disease spread in a multi-host system. </w:t>
      </w:r>
      <w:r w:rsidRPr="00070243">
        <w:rPr>
          <w:i/>
        </w:rPr>
        <w:t>Ecology Letters,</w:t>
      </w:r>
      <w:r w:rsidRPr="00070243">
        <w:t xml:space="preserve"> 22</w:t>
      </w:r>
      <w:r w:rsidRPr="00070243">
        <w:rPr>
          <w:b/>
        </w:rPr>
        <w:t>,</w:t>
      </w:r>
      <w:r w:rsidRPr="00070243">
        <w:t xml:space="preserve"> 1115-1125.</w:t>
      </w:r>
    </w:p>
    <w:p w14:paraId="319809AE" w14:textId="77777777" w:rsidR="00070243" w:rsidRPr="00070243" w:rsidRDefault="00070243" w:rsidP="00070243">
      <w:pPr>
        <w:pStyle w:val="EndNoteBibliography"/>
        <w:spacing w:after="0"/>
        <w:ind w:left="720" w:hanging="720"/>
      </w:pPr>
      <w:r w:rsidRPr="00070243">
        <w:t xml:space="preserve">SIMON, J.-C. &amp; HEBERT, P. D. N. 1995. Patterns of genetic variation among Canadian populations of the bird cherry-oat aphid, Rhopalosiphum padi L. (Homoptera: Aphididae). </w:t>
      </w:r>
      <w:r w:rsidRPr="00070243">
        <w:rPr>
          <w:i/>
        </w:rPr>
        <w:t>Heredity,</w:t>
      </w:r>
      <w:r w:rsidRPr="00070243">
        <w:t xml:space="preserve"> 74</w:t>
      </w:r>
      <w:r w:rsidRPr="00070243">
        <w:rPr>
          <w:b/>
        </w:rPr>
        <w:t>,</w:t>
      </w:r>
      <w:r w:rsidRPr="00070243">
        <w:t xml:space="preserve"> 346-353.</w:t>
      </w:r>
    </w:p>
    <w:p w14:paraId="222633C6" w14:textId="77777777" w:rsidR="00070243" w:rsidRPr="00070243" w:rsidRDefault="00070243" w:rsidP="00070243">
      <w:pPr>
        <w:pStyle w:val="EndNoteBibliography"/>
        <w:spacing w:after="0"/>
        <w:ind w:left="720" w:hanging="720"/>
      </w:pPr>
      <w:r w:rsidRPr="00070243">
        <w:t xml:space="preserve">SKAF, J. S., DEMLER, S. A. &amp; ZOETEN, G. A. D. 1999. Pea enation mosaic virus (Luteoviridae). </w:t>
      </w:r>
      <w:r w:rsidRPr="00070243">
        <w:rPr>
          <w:i/>
        </w:rPr>
        <w:t>In:</w:t>
      </w:r>
      <w:r w:rsidRPr="00070243">
        <w:t xml:space="preserve"> GRANOFF, A. &amp; WEBSTER, R. G. (eds.) </w:t>
      </w:r>
      <w:r w:rsidRPr="00070243">
        <w:rPr>
          <w:i/>
        </w:rPr>
        <w:t>Encyclopedia of Virology (Second Edition).</w:t>
      </w:r>
      <w:r w:rsidRPr="00070243">
        <w:t xml:space="preserve"> Oxford: Elsevier.</w:t>
      </w:r>
    </w:p>
    <w:p w14:paraId="076544AD" w14:textId="77777777" w:rsidR="00070243" w:rsidRPr="00070243" w:rsidRDefault="00070243" w:rsidP="00070243">
      <w:pPr>
        <w:pStyle w:val="EndNoteBibliography"/>
        <w:spacing w:after="0"/>
        <w:ind w:left="720" w:hanging="720"/>
      </w:pPr>
      <w:r w:rsidRPr="00070243">
        <w:t xml:space="preserve">SWEI, A., OSTFELD, R. S., LANE, R. S. &amp; BRIGGS, C. J. 2011. Impact of the experimental removal of lizards on Lyme disease risk. </w:t>
      </w:r>
      <w:r w:rsidRPr="00070243">
        <w:rPr>
          <w:i/>
        </w:rPr>
        <w:t>Proceedings of the Royal Society B: Biological Sciences,</w:t>
      </w:r>
      <w:r w:rsidRPr="00070243">
        <w:t xml:space="preserve"> 278</w:t>
      </w:r>
      <w:r w:rsidRPr="00070243">
        <w:rPr>
          <w:b/>
        </w:rPr>
        <w:t>,</w:t>
      </w:r>
      <w:r w:rsidRPr="00070243">
        <w:t xml:space="preserve"> 2970-2978.</w:t>
      </w:r>
    </w:p>
    <w:p w14:paraId="0F4C14B3" w14:textId="77777777" w:rsidR="00070243" w:rsidRPr="00070243" w:rsidRDefault="00070243" w:rsidP="00070243">
      <w:pPr>
        <w:pStyle w:val="EndNoteBibliography"/>
        <w:spacing w:after="0"/>
        <w:ind w:left="720" w:hanging="720"/>
      </w:pPr>
      <w:r w:rsidRPr="00070243">
        <w:t xml:space="preserve">VENABLES, W. N. &amp; RIPLEY, B. D. 2002. </w:t>
      </w:r>
      <w:r w:rsidRPr="00070243">
        <w:rPr>
          <w:i/>
        </w:rPr>
        <w:t xml:space="preserve">Modern applied statistics with S, </w:t>
      </w:r>
      <w:r w:rsidRPr="00070243">
        <w:t>New York, Springer.</w:t>
      </w:r>
    </w:p>
    <w:p w14:paraId="6FF3B321" w14:textId="77777777" w:rsidR="00070243" w:rsidRPr="00070243" w:rsidRDefault="00070243" w:rsidP="00070243">
      <w:pPr>
        <w:pStyle w:val="EndNoteBibliography"/>
        <w:spacing w:after="0"/>
        <w:ind w:left="720" w:hanging="720"/>
      </w:pPr>
      <w:r w:rsidRPr="00070243">
        <w:t xml:space="preserve">VIA, S. 1991. The Genetic Structure of Host Plant Adaptation in a Spatial Patchwork: Demographic Variability among Reciprocally Transplanted Pea Aphid Clones. </w:t>
      </w:r>
      <w:r w:rsidRPr="00070243">
        <w:rPr>
          <w:i/>
        </w:rPr>
        <w:t>Evolution,</w:t>
      </w:r>
      <w:r w:rsidRPr="00070243">
        <w:t xml:space="preserve"> 45</w:t>
      </w:r>
      <w:r w:rsidRPr="00070243">
        <w:rPr>
          <w:b/>
        </w:rPr>
        <w:t>,</w:t>
      </w:r>
      <w:r w:rsidRPr="00070243">
        <w:t xml:space="preserve"> 827-852.</w:t>
      </w:r>
    </w:p>
    <w:p w14:paraId="098A0282" w14:textId="77777777" w:rsidR="00070243" w:rsidRPr="00070243" w:rsidRDefault="00070243" w:rsidP="00070243">
      <w:pPr>
        <w:pStyle w:val="EndNoteBibliography"/>
        <w:spacing w:after="0"/>
        <w:ind w:left="720" w:hanging="720"/>
      </w:pPr>
      <w:r w:rsidRPr="00070243">
        <w:t xml:space="preserve">VIA, S. 1999. Reproductive isolation between sympatric races of pea aphids. I. Gene flow restriction and habitat choice. </w:t>
      </w:r>
      <w:r w:rsidRPr="00070243">
        <w:rPr>
          <w:i/>
        </w:rPr>
        <w:t>Evolution,</w:t>
      </w:r>
      <w:r w:rsidRPr="00070243">
        <w:t xml:space="preserve"> 53</w:t>
      </w:r>
      <w:r w:rsidRPr="00070243">
        <w:rPr>
          <w:b/>
        </w:rPr>
        <w:t>,</w:t>
      </w:r>
      <w:r w:rsidRPr="00070243">
        <w:t xml:space="preserve"> 1446-1457.</w:t>
      </w:r>
    </w:p>
    <w:p w14:paraId="331480FB" w14:textId="77777777" w:rsidR="00070243" w:rsidRPr="00070243" w:rsidRDefault="00070243" w:rsidP="00070243">
      <w:pPr>
        <w:pStyle w:val="EndNoteBibliography"/>
        <w:spacing w:after="0"/>
        <w:ind w:left="720" w:hanging="720"/>
      </w:pPr>
      <w:r w:rsidRPr="00070243">
        <w:lastRenderedPageBreak/>
        <w:t xml:space="preserve">VIA, S., BOUCK, A. C. &amp; SKILLMAN, S. 2000. Reproductive isolation between divergent races of pea aphids on two hosts. II. Selection against migrants and hybrids in the parental environments. </w:t>
      </w:r>
      <w:r w:rsidRPr="00070243">
        <w:rPr>
          <w:i/>
        </w:rPr>
        <w:t>Evolution,</w:t>
      </w:r>
      <w:r w:rsidRPr="00070243">
        <w:t xml:space="preserve"> 54</w:t>
      </w:r>
      <w:r w:rsidRPr="00070243">
        <w:rPr>
          <w:b/>
        </w:rPr>
        <w:t>,</w:t>
      </w:r>
      <w:r w:rsidRPr="00070243">
        <w:t xml:space="preserve"> 1626-1637.</w:t>
      </w:r>
    </w:p>
    <w:p w14:paraId="25ACEEF1" w14:textId="77777777" w:rsidR="00070243" w:rsidRPr="00070243" w:rsidRDefault="00070243" w:rsidP="00070243">
      <w:pPr>
        <w:pStyle w:val="EndNoteBibliography"/>
        <w:spacing w:after="0"/>
        <w:ind w:left="720" w:hanging="720"/>
      </w:pPr>
      <w:r w:rsidRPr="00070243">
        <w:t xml:space="preserve">WALKER, P. J., SIDDELL, S. G., LEFKOWITZ, E. J., MUSHEGIAN, A. R., ADRIAENSSENS, E. M., ALFENAS-ZERBINI, P., DAVISON, A. J., DEMPSEY, D. M., DUTILH, B. E., GARCÍA, M. L., HARRACH, B., HARRISON, R. L., HENDRICKSON, R. C., JUNGLEN, S., KNOWLES, N. J., KRUPOVIC, M., KUHN, J. H., LAMBERT, A. J., ŁOBOCKA, M., NIBERT, M. L., OKSANEN, H. M., ORTON, R. J., ROBERTSON, D. L., RUBINO, L., SABANADZOVIC, S., SIMMONDS, P., SMITH, D. B., SUZUKI, N., VAN DOOERSLAER, K., VANDAMME, A.-M., VARSANI, A. &amp; ZERBINI, F. M. 2021. Changes to virus taxonomy and to the International Code of Virus Classification and Nomenclature ratified by the International Committee on Taxonomy of Viruses (2021). </w:t>
      </w:r>
      <w:r w:rsidRPr="00070243">
        <w:rPr>
          <w:i/>
        </w:rPr>
        <w:t>Archives of Virology,</w:t>
      </w:r>
      <w:r w:rsidRPr="00070243">
        <w:t xml:space="preserve"> 166</w:t>
      </w:r>
      <w:r w:rsidRPr="00070243">
        <w:rPr>
          <w:b/>
        </w:rPr>
        <w:t>,</w:t>
      </w:r>
      <w:r w:rsidRPr="00070243">
        <w:t xml:space="preserve"> 2633-2648.</w:t>
      </w:r>
    </w:p>
    <w:p w14:paraId="54940A48" w14:textId="77777777" w:rsidR="00070243" w:rsidRPr="00070243" w:rsidRDefault="00070243" w:rsidP="00070243">
      <w:pPr>
        <w:pStyle w:val="EndNoteBibliography"/>
        <w:spacing w:after="0"/>
        <w:ind w:left="720" w:hanging="720"/>
      </w:pPr>
      <w:r w:rsidRPr="00070243">
        <w:t xml:space="preserve">WANG, Q., ZHOU, J.-J., LIU, J.-T., HUANG, G.-Z., XU, W.-Y., ZHANG, Q., CHEN, J.-L., ZHANG, Y.-J., LI, X.-C. &amp; GU, S.-H. 2019. Integrative transcriptomic and genomic analysis of odorant binding proteins and chemosensory proteins in aphids. </w:t>
      </w:r>
      <w:r w:rsidRPr="00070243">
        <w:rPr>
          <w:i/>
        </w:rPr>
        <w:t>Insect Molecular Biology,</w:t>
      </w:r>
      <w:r w:rsidRPr="00070243">
        <w:t xml:space="preserve"> 28</w:t>
      </w:r>
      <w:r w:rsidRPr="00070243">
        <w:rPr>
          <w:b/>
        </w:rPr>
        <w:t>,</w:t>
      </w:r>
      <w:r w:rsidRPr="00070243">
        <w:t xml:space="preserve"> 1-22.</w:t>
      </w:r>
    </w:p>
    <w:p w14:paraId="32C4A596" w14:textId="77777777" w:rsidR="00070243" w:rsidRPr="00070243" w:rsidRDefault="00070243" w:rsidP="00070243">
      <w:pPr>
        <w:pStyle w:val="EndNoteBibliography"/>
        <w:spacing w:after="0"/>
        <w:ind w:left="720" w:hanging="720"/>
      </w:pPr>
      <w:r w:rsidRPr="00070243">
        <w:t xml:space="preserve">WILKE, C. O., FORSTER, R. &amp; NOVELLA, I. S. 2006. Quasispecies in Time-Dependent Environments. </w:t>
      </w:r>
      <w:r w:rsidRPr="00070243">
        <w:rPr>
          <w:i/>
        </w:rPr>
        <w:t>In:</w:t>
      </w:r>
      <w:r w:rsidRPr="00070243">
        <w:t xml:space="preserve"> DOMINGO, E. (ed.) </w:t>
      </w:r>
      <w:r w:rsidRPr="00070243">
        <w:rPr>
          <w:i/>
        </w:rPr>
        <w:t>Quasispecies: Concept and Implications for Virology.</w:t>
      </w:r>
      <w:r w:rsidRPr="00070243">
        <w:t xml:space="preserve"> Berlin, Heidelberg: Springer Berlin Heidelberg.</w:t>
      </w:r>
    </w:p>
    <w:p w14:paraId="5AE29C72" w14:textId="77777777" w:rsidR="00070243" w:rsidRPr="00070243" w:rsidRDefault="00070243" w:rsidP="00070243">
      <w:pPr>
        <w:pStyle w:val="EndNoteBibliography"/>
        <w:spacing w:after="0"/>
        <w:ind w:left="720" w:hanging="720"/>
      </w:pPr>
      <w:r w:rsidRPr="00070243">
        <w:t xml:space="preserve">WU, Y., DAVIS, T. S. &amp; EIGENBRODE, S. D. 2014. Aphid behavioral responses to virus-infected plants are similar despite divergent fitness effects. </w:t>
      </w:r>
      <w:r w:rsidRPr="00070243">
        <w:rPr>
          <w:i/>
        </w:rPr>
        <w:t>Entomologia Experimentalis et Applicata,</w:t>
      </w:r>
      <w:r w:rsidRPr="00070243">
        <w:t xml:space="preserve"> 153</w:t>
      </w:r>
      <w:r w:rsidRPr="00070243">
        <w:rPr>
          <w:b/>
        </w:rPr>
        <w:t>,</w:t>
      </w:r>
      <w:r w:rsidRPr="00070243">
        <w:t xml:space="preserve"> 246-255.</w:t>
      </w:r>
    </w:p>
    <w:p w14:paraId="5A874CF2" w14:textId="77777777" w:rsidR="00070243" w:rsidRPr="00070243" w:rsidRDefault="00070243" w:rsidP="00070243">
      <w:pPr>
        <w:pStyle w:val="EndNoteBibliography"/>
        <w:ind w:left="720" w:hanging="720"/>
      </w:pPr>
      <w:r w:rsidRPr="00070243">
        <w:t xml:space="preserve">YOUNG, D. &amp; FRAZIER, N. 1954. A study of the leafhopper genus Circulifer Zakhvatkin (Homoptera, Cicadellidae). </w:t>
      </w:r>
      <w:r w:rsidRPr="00070243">
        <w:rPr>
          <w:i/>
        </w:rPr>
        <w:t>Hilgardia,</w:t>
      </w:r>
      <w:r w:rsidRPr="00070243">
        <w:t xml:space="preserve"> 23</w:t>
      </w:r>
      <w:r w:rsidRPr="00070243">
        <w:rPr>
          <w:b/>
        </w:rPr>
        <w:t>,</w:t>
      </w:r>
      <w:r w:rsidRPr="00070243">
        <w:t xml:space="preserve"> 25-52.</w:t>
      </w:r>
    </w:p>
    <w:p w14:paraId="7D505641" w14:textId="75E48320" w:rsidR="003E58A6" w:rsidRDefault="00FD3180">
      <w:pPr>
        <w:rPr>
          <w:lang w:val="en-US"/>
        </w:rPr>
      </w:pPr>
      <w:r>
        <w:rPr>
          <w:lang w:val="en-US"/>
        </w:rPr>
        <w:fldChar w:fldCharType="end"/>
      </w:r>
    </w:p>
    <w:sectPr w:rsidR="003E58A6" w:rsidSect="00B75CCC">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igenbrode, Sanford (sanforde@uidaho.edu)" w:date="2023-06-04T09:45:00Z" w:initials="SE">
    <w:p w14:paraId="4DD413C1" w14:textId="77777777" w:rsidR="00FF414B" w:rsidRDefault="00FF414B" w:rsidP="002A6AA5">
      <w:r>
        <w:rPr>
          <w:rStyle w:val="Refdecomentario"/>
        </w:rPr>
        <w:annotationRef/>
      </w:r>
      <w:r>
        <w:rPr>
          <w:color w:val="000000"/>
          <w:sz w:val="20"/>
          <w:szCs w:val="20"/>
        </w:rPr>
        <w:t>since the rest of the MS is active voice, this section needs to be converted.  We established five clonal colonies, etc.</w:t>
      </w:r>
    </w:p>
  </w:comment>
  <w:comment w:id="1" w:author="Diego Fernando Rincón Rueda" w:date="2023-06-10T23:04:00Z" w:initials="DFRR">
    <w:p w14:paraId="54A677B6" w14:textId="77777777" w:rsidR="007369A4" w:rsidRDefault="007369A4" w:rsidP="005E502F">
      <w:pPr>
        <w:pStyle w:val="Textocomentario"/>
      </w:pPr>
      <w:r>
        <w:rPr>
          <w:rStyle w:val="Refdecomentario"/>
        </w:rPr>
        <w:annotationRef/>
      </w:r>
      <w:r>
        <w:rPr>
          <w:lang w:val="es-ES"/>
        </w:rPr>
        <w:t>Not sure if active voice sounds good here</w:t>
      </w:r>
    </w:p>
  </w:comment>
  <w:comment w:id="2" w:author="Eigenbrode, Sanford (sanforde@uidaho.edu)" w:date="2023-06-04T09:38:00Z" w:initials="SE">
    <w:p w14:paraId="7DC2A5A1" w14:textId="1DBD112D" w:rsidR="00AE3A85" w:rsidRDefault="00AE3A85" w:rsidP="00E9096A">
      <w:r>
        <w:rPr>
          <w:rStyle w:val="Refdecomentario"/>
        </w:rPr>
        <w:annotationRef/>
      </w:r>
      <w:r>
        <w:rPr>
          <w:color w:val="000000"/>
          <w:sz w:val="20"/>
          <w:szCs w:val="20"/>
        </w:rPr>
        <w:t>would it be easier to follow if these results first presented the effects of plant species on aphid performance, then how virus infection modified this. Here we start discussing host species, then virus, then back to host species. I could reorganize with a green light to do that.</w:t>
      </w:r>
    </w:p>
  </w:comment>
  <w:comment w:id="3" w:author="Eigenbrode, Sanford (sanforde@uidaho.edu)" w:date="2023-06-04T09:40:00Z" w:initials="SE">
    <w:p w14:paraId="1287B93A" w14:textId="77777777" w:rsidR="00AE3A85" w:rsidRDefault="00AE3A85" w:rsidP="00391A34">
      <w:r>
        <w:rPr>
          <w:rStyle w:val="Refdecomentario"/>
        </w:rPr>
        <w:annotationRef/>
      </w:r>
      <w:r>
        <w:rPr>
          <w:color w:val="000000"/>
          <w:sz w:val="20"/>
          <w:szCs w:val="20"/>
        </w:rPr>
        <w:t>just need to standardize our terminology on these genotype groups</w:t>
      </w:r>
    </w:p>
  </w:comment>
  <w:comment w:id="4" w:author="Diego Fernando Rincón Rueda" w:date="2023-06-10T23:32:00Z" w:initials="DFRR">
    <w:p w14:paraId="2B80FF33" w14:textId="77777777" w:rsidR="00371B46" w:rsidRDefault="00A06E6B" w:rsidP="00D05BDA">
      <w:pPr>
        <w:pStyle w:val="Textocomentario"/>
      </w:pPr>
      <w:r>
        <w:rPr>
          <w:rStyle w:val="Refdecomentario"/>
        </w:rPr>
        <w:annotationRef/>
      </w:r>
      <w:r w:rsidR="00371B46">
        <w:rPr>
          <w:lang w:val="es-ES"/>
        </w:rPr>
        <w:t>I just set it as "biotype", but not sure if that is the correct term.</w:t>
      </w:r>
    </w:p>
  </w:comment>
  <w:comment w:id="16" w:author="Eigenbrode, Sanford (sanforde@uidaho.edu)" w:date="2023-06-05T06:43:00Z" w:initials="ES(">
    <w:p w14:paraId="4B5613BC" w14:textId="3EA1B5CB" w:rsidR="00886D95" w:rsidRDefault="00886D95" w:rsidP="001C1A5A">
      <w:r>
        <w:rPr>
          <w:rStyle w:val="Refdecomentario"/>
        </w:rPr>
        <w:annotationRef/>
      </w:r>
      <w:r>
        <w:rPr>
          <w:color w:val="000000"/>
          <w:sz w:val="20"/>
          <w:szCs w:val="20"/>
        </w:rPr>
        <w:t>need a thumbnail summary of the results here. Discussion should make sense if read alone or first.</w:t>
      </w:r>
    </w:p>
  </w:comment>
  <w:comment w:id="17" w:author="Eigenbrode, Sanford (sanforde@uidaho.edu)" w:date="2023-06-05T06:45:00Z" w:initials="ES(">
    <w:p w14:paraId="7E52EFDE" w14:textId="77777777" w:rsidR="00886D95" w:rsidRDefault="00886D95" w:rsidP="00EF44B2">
      <w:r>
        <w:rPr>
          <w:rStyle w:val="Refdecomentario"/>
        </w:rPr>
        <w:annotationRef/>
      </w:r>
      <w:r>
        <w:rPr>
          <w:color w:val="000000"/>
          <w:sz w:val="20"/>
          <w:szCs w:val="20"/>
        </w:rPr>
        <w:t>let’s discuss this interpretation of course : )!</w:t>
      </w:r>
    </w:p>
  </w:comment>
  <w:comment w:id="18" w:author="Eigenbrode, Sanford (sanforde@uidaho.edu)" w:date="2023-06-05T06:47:00Z" w:initials="ES(">
    <w:p w14:paraId="226C23AD" w14:textId="77777777" w:rsidR="00886D95" w:rsidRDefault="00886D95" w:rsidP="007E13A8">
      <w:r>
        <w:rPr>
          <w:rStyle w:val="Refdecomentario"/>
        </w:rPr>
        <w:annotationRef/>
      </w:r>
      <w:r>
        <w:rPr>
          <w:color w:val="000000"/>
          <w:sz w:val="20"/>
          <w:szCs w:val="20"/>
        </w:rPr>
        <w:t>? I don’t see how this paper corroborates the statement other than vetch and pea were sampled without knowing the genotypes</w:t>
      </w:r>
    </w:p>
  </w:comment>
  <w:comment w:id="20" w:author="Eigenbrode, Sanford (sanforde@uidaho.edu)" w:date="2023-06-05T06:49:00Z" w:initials="ES(">
    <w:p w14:paraId="38CA0A4A" w14:textId="77777777" w:rsidR="005A6602" w:rsidRDefault="005A6602" w:rsidP="00C24CD7">
      <w:r>
        <w:rPr>
          <w:rStyle w:val="Refdecomentario"/>
        </w:rPr>
        <w:annotationRef/>
      </w:r>
      <w:r>
        <w:rPr>
          <w:color w:val="000000"/>
          <w:sz w:val="20"/>
          <w:szCs w:val="20"/>
        </w:rPr>
        <w:t xml:space="preserve">unclear what is meant here by morph. </w:t>
      </w:r>
    </w:p>
  </w:comment>
  <w:comment w:id="19" w:author="Eigenbrode, Sanford (sanforde@uidaho.edu)" w:date="2023-06-05T06:53:00Z" w:initials="ES(">
    <w:p w14:paraId="677499ED" w14:textId="77777777" w:rsidR="005A6602" w:rsidRDefault="005A6602" w:rsidP="00F27942">
      <w:r>
        <w:rPr>
          <w:rStyle w:val="Refdecomentario"/>
        </w:rPr>
        <w:annotationRef/>
      </w:r>
      <w:r>
        <w:rPr>
          <w:color w:val="000000"/>
          <w:sz w:val="20"/>
          <w:szCs w:val="20"/>
        </w:rPr>
        <w:t>again, these are interesting ideas but I don’t see how they are related to the data from the bioassays except that vetch and pea are among the hosts used?</w:t>
      </w:r>
    </w:p>
  </w:comment>
  <w:comment w:id="21" w:author="Eigenbrode, Sanford (sanforde@uidaho.edu)" w:date="2023-06-05T06:57:00Z" w:initials="ES(">
    <w:p w14:paraId="4902E328" w14:textId="77777777" w:rsidR="005A6602" w:rsidRDefault="005A6602" w:rsidP="004E0EBA">
      <w:r>
        <w:rPr>
          <w:rStyle w:val="Refdecomentario"/>
        </w:rPr>
        <w:annotationRef/>
      </w:r>
      <w:r>
        <w:rPr>
          <w:color w:val="000000"/>
          <w:sz w:val="20"/>
          <w:szCs w:val="20"/>
        </w:rPr>
        <w:t>These are very interesting studies, but they examine the direct effects of virus on the vector rather than the indirect of infection on the host plants.</w:t>
      </w:r>
    </w:p>
    <w:p w14:paraId="0ED144F5" w14:textId="77777777" w:rsidR="005A6602" w:rsidRDefault="005A6602" w:rsidP="004E0EBA"/>
    <w:p w14:paraId="3BBBB507" w14:textId="77777777" w:rsidR="005A6602" w:rsidRDefault="005A6602" w:rsidP="004E0EBA">
      <w:r>
        <w:rPr>
          <w:color w:val="000000"/>
          <w:sz w:val="20"/>
          <w:szCs w:val="20"/>
        </w:rPr>
        <w:t>They are relevant because one could argue that manipulating multiple host plants to modify vector behavior and performance is less likely than manipulating the vector to increase behavior leading to transmission regardless of the host plant species. Belongs in the discussion to make that point, I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D413C1" w15:done="0"/>
  <w15:commentEx w15:paraId="54A677B6" w15:paraIdParent="4DD413C1" w15:done="0"/>
  <w15:commentEx w15:paraId="7DC2A5A1" w15:done="0"/>
  <w15:commentEx w15:paraId="1287B93A" w15:done="0"/>
  <w15:commentEx w15:paraId="2B80FF33" w15:paraIdParent="1287B93A" w15:done="0"/>
  <w15:commentEx w15:paraId="4B5613BC" w15:done="0"/>
  <w15:commentEx w15:paraId="7E52EFDE" w15:done="0"/>
  <w15:commentEx w15:paraId="226C23AD" w15:done="0"/>
  <w15:commentEx w15:paraId="38CA0A4A" w15:done="0"/>
  <w15:commentEx w15:paraId="677499ED" w15:done="0"/>
  <w15:commentEx w15:paraId="3BBBB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6DBC4" w16cex:dateUtc="2023-06-04T16:45:00Z"/>
  <w16cex:commentExtensible w16cex:durableId="282F8010" w16cex:dateUtc="2023-06-11T06:04:00Z"/>
  <w16cex:commentExtensible w16cex:durableId="2826DA03" w16cex:dateUtc="2023-06-04T16:38:00Z"/>
  <w16cex:commentExtensible w16cex:durableId="2826DA7E" w16cex:dateUtc="2023-06-04T16:40:00Z"/>
  <w16cex:commentExtensible w16cex:durableId="282F8685" w16cex:dateUtc="2023-06-11T06:32:00Z"/>
  <w16cex:commentExtensible w16cex:durableId="2828027C" w16cex:dateUtc="2023-06-05T13:43:00Z"/>
  <w16cex:commentExtensible w16cex:durableId="2828031F" w16cex:dateUtc="2023-06-05T13:45:00Z"/>
  <w16cex:commentExtensible w16cex:durableId="2828037E" w16cex:dateUtc="2023-06-05T13:47:00Z"/>
  <w16cex:commentExtensible w16cex:durableId="282803E6" w16cex:dateUtc="2023-06-05T13:49:00Z"/>
  <w16cex:commentExtensible w16cex:durableId="282804CF" w16cex:dateUtc="2023-06-05T13:53:00Z"/>
  <w16cex:commentExtensible w16cex:durableId="282805CE" w16cex:dateUtc="2023-06-05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D413C1" w16cid:durableId="2826DBC4"/>
  <w16cid:commentId w16cid:paraId="54A677B6" w16cid:durableId="282F8010"/>
  <w16cid:commentId w16cid:paraId="7DC2A5A1" w16cid:durableId="2826DA03"/>
  <w16cid:commentId w16cid:paraId="1287B93A" w16cid:durableId="2826DA7E"/>
  <w16cid:commentId w16cid:paraId="2B80FF33" w16cid:durableId="282F8685"/>
  <w16cid:commentId w16cid:paraId="4B5613BC" w16cid:durableId="2828027C"/>
  <w16cid:commentId w16cid:paraId="7E52EFDE" w16cid:durableId="2828031F"/>
  <w16cid:commentId w16cid:paraId="226C23AD" w16cid:durableId="2828037E"/>
  <w16cid:commentId w16cid:paraId="38CA0A4A" w16cid:durableId="282803E6"/>
  <w16cid:commentId w16cid:paraId="677499ED" w16cid:durableId="282804CF"/>
  <w16cid:commentId w16cid:paraId="3BBBB507" w16cid:durableId="282805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C13269"/>
    <w:multiLevelType w:val="multilevel"/>
    <w:tmpl w:val="8C32C490"/>
    <w:lvl w:ilvl="0">
      <w:start w:val="1"/>
      <w:numFmt w:val="decimal"/>
      <w:pStyle w:val="Ttulo1"/>
      <w:lvlText w:val="%1"/>
      <w:lvlJc w:val="left"/>
      <w:pPr>
        <w:ind w:left="432" w:hanging="432"/>
      </w:p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num w:numId="1" w16cid:durableId="327245417">
    <w:abstractNumId w:val="0"/>
  </w:num>
  <w:num w:numId="2" w16cid:durableId="1153447425">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igenbrode, Sanford (sanforde@uidaho.edu)">
    <w15:presenceInfo w15:providerId="AD" w15:userId="S::sanforde@uidaho.edu::c9cec5a7-c2df-49ab-8f93-93235f21ee05"/>
  </w15:person>
  <w15:person w15:author="Diego Fernando Rincón Rueda">
    <w15:presenceInfo w15:providerId="AD" w15:userId="S::drincon@agrosavia.co::1d3b3bbe-be32-4314-9d38-91c7b16826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v5z5rzf7tsernexazoxwp5hrep9zftffrwv&quot;&gt;My EndNote Library-Converted&lt;record-ids&gt;&lt;item&gt;1324&lt;/item&gt;&lt;item&gt;1686&lt;/item&gt;&lt;item&gt;1976&lt;/item&gt;&lt;item&gt;1977&lt;/item&gt;&lt;item&gt;1978&lt;/item&gt;&lt;item&gt;1979&lt;/item&gt;&lt;item&gt;1981&lt;/item&gt;&lt;item&gt;1983&lt;/item&gt;&lt;item&gt;1984&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4&lt;/item&gt;&lt;item&gt;2005&lt;/item&gt;&lt;item&gt;2006&lt;/item&gt;&lt;item&gt;2007&lt;/item&gt;&lt;item&gt;2008&lt;/item&gt;&lt;item&gt;2014&lt;/item&gt;&lt;item&gt;2015&lt;/item&gt;&lt;item&gt;2016&lt;/item&gt;&lt;item&gt;2017&lt;/item&gt;&lt;item&gt;2018&lt;/item&gt;&lt;item&gt;2021&lt;/item&gt;&lt;item&gt;2023&lt;/item&gt;&lt;item&gt;2024&lt;/item&gt;&lt;item&gt;2026&lt;/item&gt;&lt;item&gt;2028&lt;/item&gt;&lt;item&gt;2030&lt;/item&gt;&lt;item&gt;2031&lt;/item&gt;&lt;item&gt;2032&lt;/item&gt;&lt;item&gt;2034&lt;/item&gt;&lt;item&gt;2035&lt;/item&gt;&lt;item&gt;2036&lt;/item&gt;&lt;item&gt;2038&lt;/item&gt;&lt;item&gt;2039&lt;/item&gt;&lt;item&gt;2040&lt;/item&gt;&lt;item&gt;2041&lt;/item&gt;&lt;item&gt;2042&lt;/item&gt;&lt;item&gt;2044&lt;/item&gt;&lt;item&gt;2045&lt;/item&gt;&lt;item&gt;2046&lt;/item&gt;&lt;item&gt;2047&lt;/item&gt;&lt;item&gt;2048&lt;/item&gt;&lt;item&gt;2049&lt;/item&gt;&lt;item&gt;2050&lt;/item&gt;&lt;item&gt;2051&lt;/item&gt;&lt;item&gt;2052&lt;/item&gt;&lt;item&gt;2053&lt;/item&gt;&lt;item&gt;2054&lt;/item&gt;&lt;item&gt;2055&lt;/item&gt;&lt;item&gt;2056&lt;/item&gt;&lt;item&gt;2057&lt;/item&gt;&lt;item&gt;2058&lt;/item&gt;&lt;item&gt;2059&lt;/item&gt;&lt;item&gt;2060&lt;/item&gt;&lt;item&gt;2063&lt;/item&gt;&lt;/record-ids&gt;&lt;/item&gt;&lt;/Libraries&gt;"/>
  </w:docVars>
  <w:rsids>
    <w:rsidRoot w:val="003F20FC"/>
    <w:rsid w:val="00000145"/>
    <w:rsid w:val="00000973"/>
    <w:rsid w:val="00000CE2"/>
    <w:rsid w:val="00000E8A"/>
    <w:rsid w:val="000012AC"/>
    <w:rsid w:val="000014D2"/>
    <w:rsid w:val="00001979"/>
    <w:rsid w:val="00002F43"/>
    <w:rsid w:val="00003D49"/>
    <w:rsid w:val="000040B8"/>
    <w:rsid w:val="00005B97"/>
    <w:rsid w:val="00006076"/>
    <w:rsid w:val="0000778F"/>
    <w:rsid w:val="000105A3"/>
    <w:rsid w:val="000113E0"/>
    <w:rsid w:val="00012223"/>
    <w:rsid w:val="00013E55"/>
    <w:rsid w:val="000142A9"/>
    <w:rsid w:val="00014925"/>
    <w:rsid w:val="0001609A"/>
    <w:rsid w:val="000164E0"/>
    <w:rsid w:val="000165B9"/>
    <w:rsid w:val="00020796"/>
    <w:rsid w:val="00020AB5"/>
    <w:rsid w:val="00023C78"/>
    <w:rsid w:val="000247BC"/>
    <w:rsid w:val="00024A4A"/>
    <w:rsid w:val="00026FF3"/>
    <w:rsid w:val="00027197"/>
    <w:rsid w:val="00031065"/>
    <w:rsid w:val="000319F2"/>
    <w:rsid w:val="00032D3E"/>
    <w:rsid w:val="00036D1A"/>
    <w:rsid w:val="00040271"/>
    <w:rsid w:val="00042593"/>
    <w:rsid w:val="00042A08"/>
    <w:rsid w:val="00042B8E"/>
    <w:rsid w:val="00042E58"/>
    <w:rsid w:val="000440D0"/>
    <w:rsid w:val="000441F2"/>
    <w:rsid w:val="0004504F"/>
    <w:rsid w:val="000460FF"/>
    <w:rsid w:val="000462EE"/>
    <w:rsid w:val="000522CC"/>
    <w:rsid w:val="00052970"/>
    <w:rsid w:val="00053569"/>
    <w:rsid w:val="00053E93"/>
    <w:rsid w:val="00054F75"/>
    <w:rsid w:val="00060399"/>
    <w:rsid w:val="000614CD"/>
    <w:rsid w:val="00061831"/>
    <w:rsid w:val="00061D96"/>
    <w:rsid w:val="0006213D"/>
    <w:rsid w:val="00062D44"/>
    <w:rsid w:val="0006348C"/>
    <w:rsid w:val="00063915"/>
    <w:rsid w:val="0006450E"/>
    <w:rsid w:val="00064F4C"/>
    <w:rsid w:val="000657F9"/>
    <w:rsid w:val="00066CD2"/>
    <w:rsid w:val="000674FE"/>
    <w:rsid w:val="00067AE9"/>
    <w:rsid w:val="00067EFF"/>
    <w:rsid w:val="00070243"/>
    <w:rsid w:val="00071BA0"/>
    <w:rsid w:val="0007221B"/>
    <w:rsid w:val="0007309F"/>
    <w:rsid w:val="00073E45"/>
    <w:rsid w:val="0007431F"/>
    <w:rsid w:val="00074C0B"/>
    <w:rsid w:val="00076A77"/>
    <w:rsid w:val="00076E5F"/>
    <w:rsid w:val="000779E4"/>
    <w:rsid w:val="00080AE5"/>
    <w:rsid w:val="000813B7"/>
    <w:rsid w:val="000824C0"/>
    <w:rsid w:val="000834F2"/>
    <w:rsid w:val="00083C59"/>
    <w:rsid w:val="00086B3A"/>
    <w:rsid w:val="00086EDC"/>
    <w:rsid w:val="0008778C"/>
    <w:rsid w:val="0008794F"/>
    <w:rsid w:val="000902ED"/>
    <w:rsid w:val="000934C9"/>
    <w:rsid w:val="00094501"/>
    <w:rsid w:val="0009524F"/>
    <w:rsid w:val="000956ED"/>
    <w:rsid w:val="00095AF7"/>
    <w:rsid w:val="000A0656"/>
    <w:rsid w:val="000A1249"/>
    <w:rsid w:val="000A2B3F"/>
    <w:rsid w:val="000A2D0A"/>
    <w:rsid w:val="000A38A0"/>
    <w:rsid w:val="000B0B97"/>
    <w:rsid w:val="000B1174"/>
    <w:rsid w:val="000B153D"/>
    <w:rsid w:val="000B279C"/>
    <w:rsid w:val="000B2E9C"/>
    <w:rsid w:val="000B4281"/>
    <w:rsid w:val="000B47E0"/>
    <w:rsid w:val="000B4C8B"/>
    <w:rsid w:val="000B5C91"/>
    <w:rsid w:val="000B71AC"/>
    <w:rsid w:val="000C1613"/>
    <w:rsid w:val="000C196C"/>
    <w:rsid w:val="000C197E"/>
    <w:rsid w:val="000C1B4C"/>
    <w:rsid w:val="000C1CBC"/>
    <w:rsid w:val="000C2F56"/>
    <w:rsid w:val="000C456E"/>
    <w:rsid w:val="000C56E8"/>
    <w:rsid w:val="000C584A"/>
    <w:rsid w:val="000D0D4A"/>
    <w:rsid w:val="000D28F9"/>
    <w:rsid w:val="000D4896"/>
    <w:rsid w:val="000D5A0C"/>
    <w:rsid w:val="000E09E2"/>
    <w:rsid w:val="000E1784"/>
    <w:rsid w:val="000E2087"/>
    <w:rsid w:val="000E361A"/>
    <w:rsid w:val="000E47F0"/>
    <w:rsid w:val="000E59C2"/>
    <w:rsid w:val="000E6F07"/>
    <w:rsid w:val="000F2FC7"/>
    <w:rsid w:val="000F3EEC"/>
    <w:rsid w:val="000F7CE7"/>
    <w:rsid w:val="001007E0"/>
    <w:rsid w:val="00101627"/>
    <w:rsid w:val="00102876"/>
    <w:rsid w:val="00102F95"/>
    <w:rsid w:val="001038C4"/>
    <w:rsid w:val="0010466F"/>
    <w:rsid w:val="0010571F"/>
    <w:rsid w:val="001076AD"/>
    <w:rsid w:val="001128AB"/>
    <w:rsid w:val="0011459F"/>
    <w:rsid w:val="001161C9"/>
    <w:rsid w:val="0011647D"/>
    <w:rsid w:val="00116860"/>
    <w:rsid w:val="0011778B"/>
    <w:rsid w:val="001207EC"/>
    <w:rsid w:val="00121B08"/>
    <w:rsid w:val="00121C18"/>
    <w:rsid w:val="001228D7"/>
    <w:rsid w:val="00124DE1"/>
    <w:rsid w:val="001250A4"/>
    <w:rsid w:val="00126272"/>
    <w:rsid w:val="00132569"/>
    <w:rsid w:val="001328C9"/>
    <w:rsid w:val="0013344D"/>
    <w:rsid w:val="00134CAB"/>
    <w:rsid w:val="00135C6B"/>
    <w:rsid w:val="00136DB1"/>
    <w:rsid w:val="00136FB8"/>
    <w:rsid w:val="00137496"/>
    <w:rsid w:val="00137ADA"/>
    <w:rsid w:val="00140F72"/>
    <w:rsid w:val="00142E8E"/>
    <w:rsid w:val="001432CA"/>
    <w:rsid w:val="001452CF"/>
    <w:rsid w:val="0014557F"/>
    <w:rsid w:val="001468C1"/>
    <w:rsid w:val="001500EC"/>
    <w:rsid w:val="00152980"/>
    <w:rsid w:val="0015352F"/>
    <w:rsid w:val="001539F1"/>
    <w:rsid w:val="00153B80"/>
    <w:rsid w:val="0015735F"/>
    <w:rsid w:val="00157D2A"/>
    <w:rsid w:val="00160C80"/>
    <w:rsid w:val="001628AC"/>
    <w:rsid w:val="001641CE"/>
    <w:rsid w:val="00164B21"/>
    <w:rsid w:val="001701DC"/>
    <w:rsid w:val="0017059A"/>
    <w:rsid w:val="00170DAE"/>
    <w:rsid w:val="001743DD"/>
    <w:rsid w:val="00174438"/>
    <w:rsid w:val="0017673A"/>
    <w:rsid w:val="001773F4"/>
    <w:rsid w:val="00180322"/>
    <w:rsid w:val="00181331"/>
    <w:rsid w:val="00183EBF"/>
    <w:rsid w:val="00184494"/>
    <w:rsid w:val="00186148"/>
    <w:rsid w:val="0018720A"/>
    <w:rsid w:val="001878F0"/>
    <w:rsid w:val="00190493"/>
    <w:rsid w:val="00191F5B"/>
    <w:rsid w:val="001941F5"/>
    <w:rsid w:val="00195EA8"/>
    <w:rsid w:val="00197109"/>
    <w:rsid w:val="00197C59"/>
    <w:rsid w:val="00197F0D"/>
    <w:rsid w:val="001A2517"/>
    <w:rsid w:val="001A39A5"/>
    <w:rsid w:val="001A78AE"/>
    <w:rsid w:val="001B1A60"/>
    <w:rsid w:val="001B28EA"/>
    <w:rsid w:val="001C1145"/>
    <w:rsid w:val="001C11DA"/>
    <w:rsid w:val="001C287E"/>
    <w:rsid w:val="001C2C6E"/>
    <w:rsid w:val="001C356E"/>
    <w:rsid w:val="001C46CB"/>
    <w:rsid w:val="001C4A29"/>
    <w:rsid w:val="001C546F"/>
    <w:rsid w:val="001D0920"/>
    <w:rsid w:val="001D3BCD"/>
    <w:rsid w:val="001D5088"/>
    <w:rsid w:val="001D5EE2"/>
    <w:rsid w:val="001D61A4"/>
    <w:rsid w:val="001D71B7"/>
    <w:rsid w:val="001D72BB"/>
    <w:rsid w:val="001D7C68"/>
    <w:rsid w:val="001E1736"/>
    <w:rsid w:val="001E37FB"/>
    <w:rsid w:val="001E5F09"/>
    <w:rsid w:val="001E78E2"/>
    <w:rsid w:val="001E7B2E"/>
    <w:rsid w:val="001F0172"/>
    <w:rsid w:val="001F3F18"/>
    <w:rsid w:val="001F5B50"/>
    <w:rsid w:val="0020031F"/>
    <w:rsid w:val="00202455"/>
    <w:rsid w:val="00203138"/>
    <w:rsid w:val="00203EF4"/>
    <w:rsid w:val="00204BA2"/>
    <w:rsid w:val="00205BC4"/>
    <w:rsid w:val="00207BFA"/>
    <w:rsid w:val="00207DD4"/>
    <w:rsid w:val="002104CF"/>
    <w:rsid w:val="002118E5"/>
    <w:rsid w:val="0021190F"/>
    <w:rsid w:val="00212972"/>
    <w:rsid w:val="0021421D"/>
    <w:rsid w:val="00220C87"/>
    <w:rsid w:val="00221B1B"/>
    <w:rsid w:val="00221E6C"/>
    <w:rsid w:val="00223959"/>
    <w:rsid w:val="00223CFB"/>
    <w:rsid w:val="00225D61"/>
    <w:rsid w:val="0022636D"/>
    <w:rsid w:val="00230CD0"/>
    <w:rsid w:val="00232099"/>
    <w:rsid w:val="00232724"/>
    <w:rsid w:val="00232B74"/>
    <w:rsid w:val="00233573"/>
    <w:rsid w:val="002349D2"/>
    <w:rsid w:val="00234F6E"/>
    <w:rsid w:val="002369CA"/>
    <w:rsid w:val="00237399"/>
    <w:rsid w:val="002406B8"/>
    <w:rsid w:val="00240C2D"/>
    <w:rsid w:val="00242D4C"/>
    <w:rsid w:val="00245088"/>
    <w:rsid w:val="00247B3D"/>
    <w:rsid w:val="00247F01"/>
    <w:rsid w:val="002516D6"/>
    <w:rsid w:val="002517E1"/>
    <w:rsid w:val="00253378"/>
    <w:rsid w:val="0025357E"/>
    <w:rsid w:val="0026095D"/>
    <w:rsid w:val="0026179A"/>
    <w:rsid w:val="002628F3"/>
    <w:rsid w:val="00262F2A"/>
    <w:rsid w:val="0026790D"/>
    <w:rsid w:val="0027273E"/>
    <w:rsid w:val="00272896"/>
    <w:rsid w:val="00272AF5"/>
    <w:rsid w:val="00274032"/>
    <w:rsid w:val="002771ED"/>
    <w:rsid w:val="00283ED9"/>
    <w:rsid w:val="00284AEA"/>
    <w:rsid w:val="002871EB"/>
    <w:rsid w:val="00287B53"/>
    <w:rsid w:val="0029072F"/>
    <w:rsid w:val="00290D27"/>
    <w:rsid w:val="002924E2"/>
    <w:rsid w:val="00292B32"/>
    <w:rsid w:val="00292DBA"/>
    <w:rsid w:val="00296877"/>
    <w:rsid w:val="00297312"/>
    <w:rsid w:val="002A0211"/>
    <w:rsid w:val="002A0263"/>
    <w:rsid w:val="002A27CD"/>
    <w:rsid w:val="002A321D"/>
    <w:rsid w:val="002A3948"/>
    <w:rsid w:val="002A50A4"/>
    <w:rsid w:val="002A55A9"/>
    <w:rsid w:val="002A6787"/>
    <w:rsid w:val="002B0467"/>
    <w:rsid w:val="002B224B"/>
    <w:rsid w:val="002B27A5"/>
    <w:rsid w:val="002B2E70"/>
    <w:rsid w:val="002B552E"/>
    <w:rsid w:val="002B73D9"/>
    <w:rsid w:val="002B761A"/>
    <w:rsid w:val="002B7A92"/>
    <w:rsid w:val="002C0987"/>
    <w:rsid w:val="002C2F8F"/>
    <w:rsid w:val="002C7AE8"/>
    <w:rsid w:val="002D0EBE"/>
    <w:rsid w:val="002D1ABB"/>
    <w:rsid w:val="002D60A1"/>
    <w:rsid w:val="002E14FF"/>
    <w:rsid w:val="002E1F6C"/>
    <w:rsid w:val="002E293A"/>
    <w:rsid w:val="002E2B6B"/>
    <w:rsid w:val="002E2B7F"/>
    <w:rsid w:val="002E3C82"/>
    <w:rsid w:val="002E5177"/>
    <w:rsid w:val="002E5478"/>
    <w:rsid w:val="002E6F2E"/>
    <w:rsid w:val="002E6FE1"/>
    <w:rsid w:val="002F407F"/>
    <w:rsid w:val="002F6DC6"/>
    <w:rsid w:val="0030028C"/>
    <w:rsid w:val="00304E60"/>
    <w:rsid w:val="003052D6"/>
    <w:rsid w:val="0030552B"/>
    <w:rsid w:val="00307366"/>
    <w:rsid w:val="003113BB"/>
    <w:rsid w:val="00312206"/>
    <w:rsid w:val="00313EDB"/>
    <w:rsid w:val="003165EE"/>
    <w:rsid w:val="003174BF"/>
    <w:rsid w:val="0032150D"/>
    <w:rsid w:val="00321E95"/>
    <w:rsid w:val="00324991"/>
    <w:rsid w:val="003259BE"/>
    <w:rsid w:val="0032655E"/>
    <w:rsid w:val="00327A94"/>
    <w:rsid w:val="0033151B"/>
    <w:rsid w:val="003374A2"/>
    <w:rsid w:val="00337880"/>
    <w:rsid w:val="00337B38"/>
    <w:rsid w:val="003406C3"/>
    <w:rsid w:val="003432BE"/>
    <w:rsid w:val="003438AE"/>
    <w:rsid w:val="00343958"/>
    <w:rsid w:val="00344474"/>
    <w:rsid w:val="00346636"/>
    <w:rsid w:val="00346DDF"/>
    <w:rsid w:val="0034792A"/>
    <w:rsid w:val="003522E1"/>
    <w:rsid w:val="003526ED"/>
    <w:rsid w:val="00354EAA"/>
    <w:rsid w:val="0035532E"/>
    <w:rsid w:val="00355B73"/>
    <w:rsid w:val="0035684B"/>
    <w:rsid w:val="003568C6"/>
    <w:rsid w:val="00360AB1"/>
    <w:rsid w:val="00361273"/>
    <w:rsid w:val="003622C0"/>
    <w:rsid w:val="0036390C"/>
    <w:rsid w:val="0036550D"/>
    <w:rsid w:val="003656AA"/>
    <w:rsid w:val="003657B9"/>
    <w:rsid w:val="00366330"/>
    <w:rsid w:val="00371B46"/>
    <w:rsid w:val="003747AF"/>
    <w:rsid w:val="003765E0"/>
    <w:rsid w:val="0037791D"/>
    <w:rsid w:val="00377D4E"/>
    <w:rsid w:val="00380CF7"/>
    <w:rsid w:val="003810BA"/>
    <w:rsid w:val="00381FB6"/>
    <w:rsid w:val="003857AA"/>
    <w:rsid w:val="00386359"/>
    <w:rsid w:val="003870DC"/>
    <w:rsid w:val="003877BB"/>
    <w:rsid w:val="00390055"/>
    <w:rsid w:val="00390D4C"/>
    <w:rsid w:val="003912AD"/>
    <w:rsid w:val="00392435"/>
    <w:rsid w:val="00392793"/>
    <w:rsid w:val="003936F8"/>
    <w:rsid w:val="0039410B"/>
    <w:rsid w:val="003943ED"/>
    <w:rsid w:val="00394862"/>
    <w:rsid w:val="00397CD4"/>
    <w:rsid w:val="00397DAF"/>
    <w:rsid w:val="003A2C9C"/>
    <w:rsid w:val="003A335A"/>
    <w:rsid w:val="003A37A3"/>
    <w:rsid w:val="003A40C0"/>
    <w:rsid w:val="003A579F"/>
    <w:rsid w:val="003A6319"/>
    <w:rsid w:val="003A6B0D"/>
    <w:rsid w:val="003A6B51"/>
    <w:rsid w:val="003A7A9F"/>
    <w:rsid w:val="003B11C6"/>
    <w:rsid w:val="003B205C"/>
    <w:rsid w:val="003B382F"/>
    <w:rsid w:val="003B50F1"/>
    <w:rsid w:val="003B597E"/>
    <w:rsid w:val="003C0284"/>
    <w:rsid w:val="003C1CE7"/>
    <w:rsid w:val="003C1EC8"/>
    <w:rsid w:val="003C5160"/>
    <w:rsid w:val="003C5817"/>
    <w:rsid w:val="003C79BA"/>
    <w:rsid w:val="003D0F91"/>
    <w:rsid w:val="003D1803"/>
    <w:rsid w:val="003D1806"/>
    <w:rsid w:val="003D7474"/>
    <w:rsid w:val="003E06CD"/>
    <w:rsid w:val="003E1FD3"/>
    <w:rsid w:val="003E2798"/>
    <w:rsid w:val="003E399C"/>
    <w:rsid w:val="003E4F56"/>
    <w:rsid w:val="003E58A6"/>
    <w:rsid w:val="003E7487"/>
    <w:rsid w:val="003F20FC"/>
    <w:rsid w:val="003F2D04"/>
    <w:rsid w:val="003F2E64"/>
    <w:rsid w:val="003F516F"/>
    <w:rsid w:val="003F517B"/>
    <w:rsid w:val="003F60E2"/>
    <w:rsid w:val="00401DF5"/>
    <w:rsid w:val="00404648"/>
    <w:rsid w:val="004049B1"/>
    <w:rsid w:val="004061EB"/>
    <w:rsid w:val="00407C82"/>
    <w:rsid w:val="00412389"/>
    <w:rsid w:val="004145F9"/>
    <w:rsid w:val="004179CC"/>
    <w:rsid w:val="00420149"/>
    <w:rsid w:val="00421782"/>
    <w:rsid w:val="00422F1C"/>
    <w:rsid w:val="00422F77"/>
    <w:rsid w:val="0042372C"/>
    <w:rsid w:val="004238B0"/>
    <w:rsid w:val="0042399B"/>
    <w:rsid w:val="00424832"/>
    <w:rsid w:val="00425068"/>
    <w:rsid w:val="00427909"/>
    <w:rsid w:val="00427966"/>
    <w:rsid w:val="00433513"/>
    <w:rsid w:val="00433C1C"/>
    <w:rsid w:val="00434112"/>
    <w:rsid w:val="004353F7"/>
    <w:rsid w:val="004356A5"/>
    <w:rsid w:val="00435F1B"/>
    <w:rsid w:val="0044088F"/>
    <w:rsid w:val="0044174A"/>
    <w:rsid w:val="00442B8B"/>
    <w:rsid w:val="0044496F"/>
    <w:rsid w:val="004465D5"/>
    <w:rsid w:val="00446F88"/>
    <w:rsid w:val="00447F42"/>
    <w:rsid w:val="00450DD0"/>
    <w:rsid w:val="0045312F"/>
    <w:rsid w:val="0045611A"/>
    <w:rsid w:val="00461FB0"/>
    <w:rsid w:val="0046316D"/>
    <w:rsid w:val="004641CF"/>
    <w:rsid w:val="0046644D"/>
    <w:rsid w:val="00471D0E"/>
    <w:rsid w:val="00474E1E"/>
    <w:rsid w:val="004759F6"/>
    <w:rsid w:val="00476871"/>
    <w:rsid w:val="00477244"/>
    <w:rsid w:val="004823ED"/>
    <w:rsid w:val="00482518"/>
    <w:rsid w:val="00482607"/>
    <w:rsid w:val="0048331B"/>
    <w:rsid w:val="004853FA"/>
    <w:rsid w:val="00485766"/>
    <w:rsid w:val="00487DB6"/>
    <w:rsid w:val="00491035"/>
    <w:rsid w:val="0049257E"/>
    <w:rsid w:val="00493F15"/>
    <w:rsid w:val="00495EE6"/>
    <w:rsid w:val="004960C0"/>
    <w:rsid w:val="004960E2"/>
    <w:rsid w:val="00496B34"/>
    <w:rsid w:val="004A0382"/>
    <w:rsid w:val="004A2BC0"/>
    <w:rsid w:val="004A38F5"/>
    <w:rsid w:val="004A4F21"/>
    <w:rsid w:val="004A4F67"/>
    <w:rsid w:val="004A5A9C"/>
    <w:rsid w:val="004B2668"/>
    <w:rsid w:val="004B2967"/>
    <w:rsid w:val="004B4639"/>
    <w:rsid w:val="004B53B8"/>
    <w:rsid w:val="004B6E06"/>
    <w:rsid w:val="004C0381"/>
    <w:rsid w:val="004C529E"/>
    <w:rsid w:val="004C53D3"/>
    <w:rsid w:val="004C5586"/>
    <w:rsid w:val="004D18C2"/>
    <w:rsid w:val="004D18C3"/>
    <w:rsid w:val="004D1A90"/>
    <w:rsid w:val="004D4368"/>
    <w:rsid w:val="004D4F77"/>
    <w:rsid w:val="004D527F"/>
    <w:rsid w:val="004D53AC"/>
    <w:rsid w:val="004D62D0"/>
    <w:rsid w:val="004D7267"/>
    <w:rsid w:val="004E321A"/>
    <w:rsid w:val="004E433C"/>
    <w:rsid w:val="004E452C"/>
    <w:rsid w:val="004E5593"/>
    <w:rsid w:val="004E61CD"/>
    <w:rsid w:val="004E677E"/>
    <w:rsid w:val="004E6B2C"/>
    <w:rsid w:val="004F044A"/>
    <w:rsid w:val="004F0496"/>
    <w:rsid w:val="004F0D1D"/>
    <w:rsid w:val="004F1B7B"/>
    <w:rsid w:val="004F21EB"/>
    <w:rsid w:val="004F4B72"/>
    <w:rsid w:val="004F5E95"/>
    <w:rsid w:val="004F70D1"/>
    <w:rsid w:val="00500EF7"/>
    <w:rsid w:val="005015FF"/>
    <w:rsid w:val="00502244"/>
    <w:rsid w:val="00505A0C"/>
    <w:rsid w:val="005060A6"/>
    <w:rsid w:val="00506B9F"/>
    <w:rsid w:val="00507008"/>
    <w:rsid w:val="00511B78"/>
    <w:rsid w:val="00512030"/>
    <w:rsid w:val="00514B03"/>
    <w:rsid w:val="00516651"/>
    <w:rsid w:val="00517F66"/>
    <w:rsid w:val="00517FD0"/>
    <w:rsid w:val="005212B7"/>
    <w:rsid w:val="00522604"/>
    <w:rsid w:val="0052574E"/>
    <w:rsid w:val="005302AF"/>
    <w:rsid w:val="005321B2"/>
    <w:rsid w:val="00533FE1"/>
    <w:rsid w:val="00534649"/>
    <w:rsid w:val="0053492B"/>
    <w:rsid w:val="00535FAA"/>
    <w:rsid w:val="005361FC"/>
    <w:rsid w:val="0053660F"/>
    <w:rsid w:val="00537000"/>
    <w:rsid w:val="00537AB3"/>
    <w:rsid w:val="00540898"/>
    <w:rsid w:val="005408C9"/>
    <w:rsid w:val="00541484"/>
    <w:rsid w:val="00542743"/>
    <w:rsid w:val="00543826"/>
    <w:rsid w:val="00543B52"/>
    <w:rsid w:val="00544A12"/>
    <w:rsid w:val="00544CFC"/>
    <w:rsid w:val="00545F0C"/>
    <w:rsid w:val="00547CAF"/>
    <w:rsid w:val="00547F26"/>
    <w:rsid w:val="00550DF7"/>
    <w:rsid w:val="005521EF"/>
    <w:rsid w:val="005559C2"/>
    <w:rsid w:val="005559E3"/>
    <w:rsid w:val="00556289"/>
    <w:rsid w:val="00556D17"/>
    <w:rsid w:val="005612EB"/>
    <w:rsid w:val="00561581"/>
    <w:rsid w:val="00562CD2"/>
    <w:rsid w:val="005651D4"/>
    <w:rsid w:val="00567D91"/>
    <w:rsid w:val="00567F77"/>
    <w:rsid w:val="0057182E"/>
    <w:rsid w:val="00580B28"/>
    <w:rsid w:val="0058156F"/>
    <w:rsid w:val="0058167F"/>
    <w:rsid w:val="005818F1"/>
    <w:rsid w:val="00582AB4"/>
    <w:rsid w:val="005837B6"/>
    <w:rsid w:val="00585DE2"/>
    <w:rsid w:val="00590B05"/>
    <w:rsid w:val="00592413"/>
    <w:rsid w:val="00595377"/>
    <w:rsid w:val="00595573"/>
    <w:rsid w:val="005962D1"/>
    <w:rsid w:val="005965E7"/>
    <w:rsid w:val="005A037C"/>
    <w:rsid w:val="005A0701"/>
    <w:rsid w:val="005A11E2"/>
    <w:rsid w:val="005A14E6"/>
    <w:rsid w:val="005A46C6"/>
    <w:rsid w:val="005A5203"/>
    <w:rsid w:val="005A6602"/>
    <w:rsid w:val="005A6D9C"/>
    <w:rsid w:val="005B0075"/>
    <w:rsid w:val="005B00FF"/>
    <w:rsid w:val="005B0B01"/>
    <w:rsid w:val="005B781B"/>
    <w:rsid w:val="005C0ADA"/>
    <w:rsid w:val="005C1CFB"/>
    <w:rsid w:val="005C41CD"/>
    <w:rsid w:val="005C4554"/>
    <w:rsid w:val="005D087F"/>
    <w:rsid w:val="005D1CC0"/>
    <w:rsid w:val="005D2466"/>
    <w:rsid w:val="005D298C"/>
    <w:rsid w:val="005D2C6D"/>
    <w:rsid w:val="005D31BF"/>
    <w:rsid w:val="005D69B8"/>
    <w:rsid w:val="005E05C6"/>
    <w:rsid w:val="005E2A57"/>
    <w:rsid w:val="005E411B"/>
    <w:rsid w:val="005E4A34"/>
    <w:rsid w:val="005E53BD"/>
    <w:rsid w:val="005E5E45"/>
    <w:rsid w:val="005E7A9E"/>
    <w:rsid w:val="005F0A63"/>
    <w:rsid w:val="005F0BFC"/>
    <w:rsid w:val="005F0DDE"/>
    <w:rsid w:val="005F1B43"/>
    <w:rsid w:val="005F2776"/>
    <w:rsid w:val="005F279C"/>
    <w:rsid w:val="005F36FE"/>
    <w:rsid w:val="005F5356"/>
    <w:rsid w:val="005F7713"/>
    <w:rsid w:val="00601E51"/>
    <w:rsid w:val="006024D6"/>
    <w:rsid w:val="00604168"/>
    <w:rsid w:val="006058CC"/>
    <w:rsid w:val="00606611"/>
    <w:rsid w:val="006107BB"/>
    <w:rsid w:val="00610BC9"/>
    <w:rsid w:val="00611C24"/>
    <w:rsid w:val="006124B4"/>
    <w:rsid w:val="00616C80"/>
    <w:rsid w:val="00620713"/>
    <w:rsid w:val="00620974"/>
    <w:rsid w:val="00622492"/>
    <w:rsid w:val="00622F51"/>
    <w:rsid w:val="00623035"/>
    <w:rsid w:val="006231AF"/>
    <w:rsid w:val="00624A4A"/>
    <w:rsid w:val="00626AAA"/>
    <w:rsid w:val="00626B4F"/>
    <w:rsid w:val="0062740A"/>
    <w:rsid w:val="006279E5"/>
    <w:rsid w:val="00627D70"/>
    <w:rsid w:val="00632A80"/>
    <w:rsid w:val="00633C3B"/>
    <w:rsid w:val="00635722"/>
    <w:rsid w:val="00635846"/>
    <w:rsid w:val="00635B3A"/>
    <w:rsid w:val="00636312"/>
    <w:rsid w:val="00636F99"/>
    <w:rsid w:val="0064036C"/>
    <w:rsid w:val="00640796"/>
    <w:rsid w:val="0064095A"/>
    <w:rsid w:val="006422B3"/>
    <w:rsid w:val="006459DB"/>
    <w:rsid w:val="006471B6"/>
    <w:rsid w:val="00647E4A"/>
    <w:rsid w:val="00650494"/>
    <w:rsid w:val="00651F60"/>
    <w:rsid w:val="0065280D"/>
    <w:rsid w:val="00652D16"/>
    <w:rsid w:val="0065309F"/>
    <w:rsid w:val="00656ED0"/>
    <w:rsid w:val="00662F6C"/>
    <w:rsid w:val="00663EE0"/>
    <w:rsid w:val="006648F5"/>
    <w:rsid w:val="00666F49"/>
    <w:rsid w:val="00667D67"/>
    <w:rsid w:val="00670B0E"/>
    <w:rsid w:val="00670D7C"/>
    <w:rsid w:val="006725D4"/>
    <w:rsid w:val="00672F4A"/>
    <w:rsid w:val="0067369F"/>
    <w:rsid w:val="0067689D"/>
    <w:rsid w:val="00676944"/>
    <w:rsid w:val="00677B69"/>
    <w:rsid w:val="006813DD"/>
    <w:rsid w:val="00681B6D"/>
    <w:rsid w:val="00682310"/>
    <w:rsid w:val="00683386"/>
    <w:rsid w:val="006843C1"/>
    <w:rsid w:val="00691A24"/>
    <w:rsid w:val="006924F0"/>
    <w:rsid w:val="00693292"/>
    <w:rsid w:val="00694400"/>
    <w:rsid w:val="00694D45"/>
    <w:rsid w:val="00696729"/>
    <w:rsid w:val="00697320"/>
    <w:rsid w:val="00697F6B"/>
    <w:rsid w:val="006A2ACA"/>
    <w:rsid w:val="006A2D5A"/>
    <w:rsid w:val="006A5F7C"/>
    <w:rsid w:val="006A6396"/>
    <w:rsid w:val="006A7CA3"/>
    <w:rsid w:val="006B023D"/>
    <w:rsid w:val="006B05CB"/>
    <w:rsid w:val="006B0F25"/>
    <w:rsid w:val="006B45E5"/>
    <w:rsid w:val="006B5390"/>
    <w:rsid w:val="006B57C1"/>
    <w:rsid w:val="006B5BE1"/>
    <w:rsid w:val="006C0971"/>
    <w:rsid w:val="006C54C2"/>
    <w:rsid w:val="006D2290"/>
    <w:rsid w:val="006D3BE4"/>
    <w:rsid w:val="006D3DDC"/>
    <w:rsid w:val="006D3F63"/>
    <w:rsid w:val="006D444A"/>
    <w:rsid w:val="006D4D01"/>
    <w:rsid w:val="006D4EBD"/>
    <w:rsid w:val="006D57CC"/>
    <w:rsid w:val="006D76B4"/>
    <w:rsid w:val="006E0449"/>
    <w:rsid w:val="006E1095"/>
    <w:rsid w:val="006E23C2"/>
    <w:rsid w:val="006E3A80"/>
    <w:rsid w:val="006E3EE9"/>
    <w:rsid w:val="006E406F"/>
    <w:rsid w:val="006E4158"/>
    <w:rsid w:val="006E72B1"/>
    <w:rsid w:val="006F2D9A"/>
    <w:rsid w:val="006F2DAF"/>
    <w:rsid w:val="006F728C"/>
    <w:rsid w:val="00701AFE"/>
    <w:rsid w:val="0070246E"/>
    <w:rsid w:val="00705E9D"/>
    <w:rsid w:val="00705F61"/>
    <w:rsid w:val="007063C7"/>
    <w:rsid w:val="00706601"/>
    <w:rsid w:val="00706A2E"/>
    <w:rsid w:val="00707D72"/>
    <w:rsid w:val="00707E07"/>
    <w:rsid w:val="00710535"/>
    <w:rsid w:val="00710D8C"/>
    <w:rsid w:val="0071133E"/>
    <w:rsid w:val="00712251"/>
    <w:rsid w:val="007153FC"/>
    <w:rsid w:val="00715C3A"/>
    <w:rsid w:val="007160B3"/>
    <w:rsid w:val="007170AC"/>
    <w:rsid w:val="00717C98"/>
    <w:rsid w:val="00723755"/>
    <w:rsid w:val="0072433A"/>
    <w:rsid w:val="00727D6F"/>
    <w:rsid w:val="00731533"/>
    <w:rsid w:val="00731DFD"/>
    <w:rsid w:val="00732438"/>
    <w:rsid w:val="00733A16"/>
    <w:rsid w:val="0073441C"/>
    <w:rsid w:val="007369A4"/>
    <w:rsid w:val="00740710"/>
    <w:rsid w:val="00740B6D"/>
    <w:rsid w:val="00741C63"/>
    <w:rsid w:val="00742064"/>
    <w:rsid w:val="00743A1B"/>
    <w:rsid w:val="00743D33"/>
    <w:rsid w:val="00743D9E"/>
    <w:rsid w:val="007441ED"/>
    <w:rsid w:val="00745E03"/>
    <w:rsid w:val="00750DB5"/>
    <w:rsid w:val="007510A0"/>
    <w:rsid w:val="00753AF5"/>
    <w:rsid w:val="007540AD"/>
    <w:rsid w:val="00754B92"/>
    <w:rsid w:val="007557FE"/>
    <w:rsid w:val="00756824"/>
    <w:rsid w:val="00757A3C"/>
    <w:rsid w:val="00757F32"/>
    <w:rsid w:val="00760F81"/>
    <w:rsid w:val="007617D4"/>
    <w:rsid w:val="00763B0D"/>
    <w:rsid w:val="00763F75"/>
    <w:rsid w:val="00764029"/>
    <w:rsid w:val="00764747"/>
    <w:rsid w:val="007650A7"/>
    <w:rsid w:val="00765BBF"/>
    <w:rsid w:val="00766FC6"/>
    <w:rsid w:val="0076716B"/>
    <w:rsid w:val="00770E5D"/>
    <w:rsid w:val="007714A8"/>
    <w:rsid w:val="00776298"/>
    <w:rsid w:val="007763AC"/>
    <w:rsid w:val="00780193"/>
    <w:rsid w:val="00780498"/>
    <w:rsid w:val="007809CD"/>
    <w:rsid w:val="00781C67"/>
    <w:rsid w:val="00782955"/>
    <w:rsid w:val="007845B2"/>
    <w:rsid w:val="007877AA"/>
    <w:rsid w:val="00787828"/>
    <w:rsid w:val="00790FBA"/>
    <w:rsid w:val="00791A2C"/>
    <w:rsid w:val="007925F8"/>
    <w:rsid w:val="00792B01"/>
    <w:rsid w:val="00792F6D"/>
    <w:rsid w:val="0079416D"/>
    <w:rsid w:val="00794421"/>
    <w:rsid w:val="00796857"/>
    <w:rsid w:val="007A1376"/>
    <w:rsid w:val="007A51E1"/>
    <w:rsid w:val="007A6AA2"/>
    <w:rsid w:val="007A7D59"/>
    <w:rsid w:val="007B1A72"/>
    <w:rsid w:val="007B52B0"/>
    <w:rsid w:val="007B59A9"/>
    <w:rsid w:val="007C1345"/>
    <w:rsid w:val="007C2A23"/>
    <w:rsid w:val="007C54A0"/>
    <w:rsid w:val="007C598E"/>
    <w:rsid w:val="007C5F02"/>
    <w:rsid w:val="007D2C64"/>
    <w:rsid w:val="007D3013"/>
    <w:rsid w:val="007D3CEE"/>
    <w:rsid w:val="007D3DC4"/>
    <w:rsid w:val="007D3EE0"/>
    <w:rsid w:val="007D400D"/>
    <w:rsid w:val="007D5896"/>
    <w:rsid w:val="007D79AF"/>
    <w:rsid w:val="007E025D"/>
    <w:rsid w:val="007E1D07"/>
    <w:rsid w:val="007E1E31"/>
    <w:rsid w:val="007E36BA"/>
    <w:rsid w:val="007E3FA3"/>
    <w:rsid w:val="007E46BC"/>
    <w:rsid w:val="007E5019"/>
    <w:rsid w:val="007E5957"/>
    <w:rsid w:val="007E64D8"/>
    <w:rsid w:val="007E6D91"/>
    <w:rsid w:val="007F2CE6"/>
    <w:rsid w:val="007F39E3"/>
    <w:rsid w:val="007F6138"/>
    <w:rsid w:val="007F6524"/>
    <w:rsid w:val="008006C9"/>
    <w:rsid w:val="008010DE"/>
    <w:rsid w:val="00801AA6"/>
    <w:rsid w:val="00801C3D"/>
    <w:rsid w:val="00803B11"/>
    <w:rsid w:val="00803F6C"/>
    <w:rsid w:val="00807B8F"/>
    <w:rsid w:val="00807BD4"/>
    <w:rsid w:val="00810016"/>
    <w:rsid w:val="00811746"/>
    <w:rsid w:val="00813617"/>
    <w:rsid w:val="00814E2C"/>
    <w:rsid w:val="00815686"/>
    <w:rsid w:val="008159FC"/>
    <w:rsid w:val="008213E6"/>
    <w:rsid w:val="008225F2"/>
    <w:rsid w:val="00822B30"/>
    <w:rsid w:val="00823AA8"/>
    <w:rsid w:val="00824568"/>
    <w:rsid w:val="00826FCD"/>
    <w:rsid w:val="00827BC6"/>
    <w:rsid w:val="00827FC1"/>
    <w:rsid w:val="00831116"/>
    <w:rsid w:val="00831E98"/>
    <w:rsid w:val="00832F84"/>
    <w:rsid w:val="008330D1"/>
    <w:rsid w:val="00836D56"/>
    <w:rsid w:val="0084085B"/>
    <w:rsid w:val="00841657"/>
    <w:rsid w:val="00841838"/>
    <w:rsid w:val="00842975"/>
    <w:rsid w:val="00843F0A"/>
    <w:rsid w:val="00845F00"/>
    <w:rsid w:val="008461D1"/>
    <w:rsid w:val="00846405"/>
    <w:rsid w:val="00846E58"/>
    <w:rsid w:val="008518F4"/>
    <w:rsid w:val="008533D9"/>
    <w:rsid w:val="008560FC"/>
    <w:rsid w:val="00856216"/>
    <w:rsid w:val="00856259"/>
    <w:rsid w:val="008565EE"/>
    <w:rsid w:val="008567FE"/>
    <w:rsid w:val="00856815"/>
    <w:rsid w:val="00856D35"/>
    <w:rsid w:val="0086054E"/>
    <w:rsid w:val="00861863"/>
    <w:rsid w:val="00861AC4"/>
    <w:rsid w:val="00863531"/>
    <w:rsid w:val="0086438C"/>
    <w:rsid w:val="008649FF"/>
    <w:rsid w:val="00867049"/>
    <w:rsid w:val="00870E80"/>
    <w:rsid w:val="00871E3B"/>
    <w:rsid w:val="00874559"/>
    <w:rsid w:val="008828B9"/>
    <w:rsid w:val="008832D4"/>
    <w:rsid w:val="00886D95"/>
    <w:rsid w:val="00886DA2"/>
    <w:rsid w:val="0089083B"/>
    <w:rsid w:val="00890FE6"/>
    <w:rsid w:val="0089160B"/>
    <w:rsid w:val="0089528A"/>
    <w:rsid w:val="0089587B"/>
    <w:rsid w:val="00896482"/>
    <w:rsid w:val="008A17BC"/>
    <w:rsid w:val="008A3238"/>
    <w:rsid w:val="008A63B2"/>
    <w:rsid w:val="008A6634"/>
    <w:rsid w:val="008B07A7"/>
    <w:rsid w:val="008B17AA"/>
    <w:rsid w:val="008B392B"/>
    <w:rsid w:val="008B4423"/>
    <w:rsid w:val="008B4720"/>
    <w:rsid w:val="008C218E"/>
    <w:rsid w:val="008C56DD"/>
    <w:rsid w:val="008C633E"/>
    <w:rsid w:val="008C76C9"/>
    <w:rsid w:val="008D1DEF"/>
    <w:rsid w:val="008D5DA0"/>
    <w:rsid w:val="008D6393"/>
    <w:rsid w:val="008E0AD8"/>
    <w:rsid w:val="008E2149"/>
    <w:rsid w:val="008E2ADB"/>
    <w:rsid w:val="008E3247"/>
    <w:rsid w:val="008F00C3"/>
    <w:rsid w:val="008F1837"/>
    <w:rsid w:val="008F19F7"/>
    <w:rsid w:val="008F2B72"/>
    <w:rsid w:val="008F6570"/>
    <w:rsid w:val="008F7BF8"/>
    <w:rsid w:val="009002E9"/>
    <w:rsid w:val="00902DFB"/>
    <w:rsid w:val="0090342D"/>
    <w:rsid w:val="009070A4"/>
    <w:rsid w:val="00907431"/>
    <w:rsid w:val="00907A80"/>
    <w:rsid w:val="0091149B"/>
    <w:rsid w:val="00911DDB"/>
    <w:rsid w:val="00914048"/>
    <w:rsid w:val="00914AF2"/>
    <w:rsid w:val="00916F0F"/>
    <w:rsid w:val="00917D73"/>
    <w:rsid w:val="00917F04"/>
    <w:rsid w:val="00920742"/>
    <w:rsid w:val="00924560"/>
    <w:rsid w:val="00926B25"/>
    <w:rsid w:val="009270F4"/>
    <w:rsid w:val="00931553"/>
    <w:rsid w:val="00933624"/>
    <w:rsid w:val="00935B74"/>
    <w:rsid w:val="009368DF"/>
    <w:rsid w:val="00936F72"/>
    <w:rsid w:val="00937220"/>
    <w:rsid w:val="009407BB"/>
    <w:rsid w:val="009415A8"/>
    <w:rsid w:val="0094318B"/>
    <w:rsid w:val="00943230"/>
    <w:rsid w:val="009434F2"/>
    <w:rsid w:val="00944183"/>
    <w:rsid w:val="00944760"/>
    <w:rsid w:val="009448DE"/>
    <w:rsid w:val="00945DEE"/>
    <w:rsid w:val="009509EB"/>
    <w:rsid w:val="009516DF"/>
    <w:rsid w:val="009526E7"/>
    <w:rsid w:val="009540B7"/>
    <w:rsid w:val="0095438B"/>
    <w:rsid w:val="0095676F"/>
    <w:rsid w:val="0095684E"/>
    <w:rsid w:val="009576AC"/>
    <w:rsid w:val="009610AC"/>
    <w:rsid w:val="009632B4"/>
    <w:rsid w:val="009640A9"/>
    <w:rsid w:val="00964422"/>
    <w:rsid w:val="00965548"/>
    <w:rsid w:val="00966EEA"/>
    <w:rsid w:val="00970008"/>
    <w:rsid w:val="0097092C"/>
    <w:rsid w:val="009733C0"/>
    <w:rsid w:val="0097632A"/>
    <w:rsid w:val="00976811"/>
    <w:rsid w:val="00983BBA"/>
    <w:rsid w:val="009850F2"/>
    <w:rsid w:val="0098590B"/>
    <w:rsid w:val="00985A59"/>
    <w:rsid w:val="00985D91"/>
    <w:rsid w:val="00985E72"/>
    <w:rsid w:val="00986EC7"/>
    <w:rsid w:val="00991426"/>
    <w:rsid w:val="009917C1"/>
    <w:rsid w:val="009924D6"/>
    <w:rsid w:val="00993C54"/>
    <w:rsid w:val="00993FA2"/>
    <w:rsid w:val="009952A0"/>
    <w:rsid w:val="00995FE5"/>
    <w:rsid w:val="009A13BC"/>
    <w:rsid w:val="009A144E"/>
    <w:rsid w:val="009A28D7"/>
    <w:rsid w:val="009A4C9B"/>
    <w:rsid w:val="009A7117"/>
    <w:rsid w:val="009A7DF9"/>
    <w:rsid w:val="009B2948"/>
    <w:rsid w:val="009B497A"/>
    <w:rsid w:val="009B5F27"/>
    <w:rsid w:val="009B68BD"/>
    <w:rsid w:val="009B772E"/>
    <w:rsid w:val="009C0DB2"/>
    <w:rsid w:val="009C1ED9"/>
    <w:rsid w:val="009C4D18"/>
    <w:rsid w:val="009C5280"/>
    <w:rsid w:val="009C54C1"/>
    <w:rsid w:val="009C5870"/>
    <w:rsid w:val="009C6AC4"/>
    <w:rsid w:val="009D0AA8"/>
    <w:rsid w:val="009D0B5E"/>
    <w:rsid w:val="009D1A11"/>
    <w:rsid w:val="009D2178"/>
    <w:rsid w:val="009D27FA"/>
    <w:rsid w:val="009D2CF5"/>
    <w:rsid w:val="009D4B47"/>
    <w:rsid w:val="009D5D31"/>
    <w:rsid w:val="009D5D3F"/>
    <w:rsid w:val="009D5F38"/>
    <w:rsid w:val="009D617A"/>
    <w:rsid w:val="009D7A28"/>
    <w:rsid w:val="009D7E46"/>
    <w:rsid w:val="009E018B"/>
    <w:rsid w:val="009E1DAA"/>
    <w:rsid w:val="009E269F"/>
    <w:rsid w:val="009E3008"/>
    <w:rsid w:val="009E419F"/>
    <w:rsid w:val="009F0486"/>
    <w:rsid w:val="009F1734"/>
    <w:rsid w:val="009F1833"/>
    <w:rsid w:val="009F1E39"/>
    <w:rsid w:val="009F38A3"/>
    <w:rsid w:val="009F3983"/>
    <w:rsid w:val="009F4A7C"/>
    <w:rsid w:val="00A041E5"/>
    <w:rsid w:val="00A04D28"/>
    <w:rsid w:val="00A068F0"/>
    <w:rsid w:val="00A06E6B"/>
    <w:rsid w:val="00A07B27"/>
    <w:rsid w:val="00A1056B"/>
    <w:rsid w:val="00A105C9"/>
    <w:rsid w:val="00A1430A"/>
    <w:rsid w:val="00A14652"/>
    <w:rsid w:val="00A14AF2"/>
    <w:rsid w:val="00A1552D"/>
    <w:rsid w:val="00A16319"/>
    <w:rsid w:val="00A16716"/>
    <w:rsid w:val="00A17902"/>
    <w:rsid w:val="00A20D6E"/>
    <w:rsid w:val="00A21F30"/>
    <w:rsid w:val="00A23F8D"/>
    <w:rsid w:val="00A31AE6"/>
    <w:rsid w:val="00A32CBF"/>
    <w:rsid w:val="00A33853"/>
    <w:rsid w:val="00A36450"/>
    <w:rsid w:val="00A4010E"/>
    <w:rsid w:val="00A40162"/>
    <w:rsid w:val="00A40E51"/>
    <w:rsid w:val="00A45477"/>
    <w:rsid w:val="00A51050"/>
    <w:rsid w:val="00A53CF4"/>
    <w:rsid w:val="00A6034C"/>
    <w:rsid w:val="00A6264E"/>
    <w:rsid w:val="00A62C0F"/>
    <w:rsid w:val="00A64DDA"/>
    <w:rsid w:val="00A650EF"/>
    <w:rsid w:val="00A6520D"/>
    <w:rsid w:val="00A6526C"/>
    <w:rsid w:val="00A66413"/>
    <w:rsid w:val="00A67F6B"/>
    <w:rsid w:val="00A72302"/>
    <w:rsid w:val="00A7510B"/>
    <w:rsid w:val="00A773F5"/>
    <w:rsid w:val="00A803D4"/>
    <w:rsid w:val="00A80485"/>
    <w:rsid w:val="00A81484"/>
    <w:rsid w:val="00A81BF0"/>
    <w:rsid w:val="00A8334A"/>
    <w:rsid w:val="00A833ED"/>
    <w:rsid w:val="00A83EE9"/>
    <w:rsid w:val="00A83F1D"/>
    <w:rsid w:val="00A84243"/>
    <w:rsid w:val="00A842D9"/>
    <w:rsid w:val="00A864F4"/>
    <w:rsid w:val="00A8684F"/>
    <w:rsid w:val="00A90BF2"/>
    <w:rsid w:val="00A931E8"/>
    <w:rsid w:val="00A936F1"/>
    <w:rsid w:val="00A9377D"/>
    <w:rsid w:val="00A95161"/>
    <w:rsid w:val="00A9541B"/>
    <w:rsid w:val="00A954CB"/>
    <w:rsid w:val="00A961C2"/>
    <w:rsid w:val="00A97753"/>
    <w:rsid w:val="00A97DD4"/>
    <w:rsid w:val="00AA219B"/>
    <w:rsid w:val="00AA40D1"/>
    <w:rsid w:val="00AA53C9"/>
    <w:rsid w:val="00AA5959"/>
    <w:rsid w:val="00AA6047"/>
    <w:rsid w:val="00AA7647"/>
    <w:rsid w:val="00AB1552"/>
    <w:rsid w:val="00AB1D53"/>
    <w:rsid w:val="00AB228C"/>
    <w:rsid w:val="00AB59DB"/>
    <w:rsid w:val="00AB5B2B"/>
    <w:rsid w:val="00AC0405"/>
    <w:rsid w:val="00AC2C3F"/>
    <w:rsid w:val="00AC353B"/>
    <w:rsid w:val="00AC6022"/>
    <w:rsid w:val="00AC6AF7"/>
    <w:rsid w:val="00AD10A0"/>
    <w:rsid w:val="00AD38F0"/>
    <w:rsid w:val="00AD470A"/>
    <w:rsid w:val="00AD5DEE"/>
    <w:rsid w:val="00AE0EED"/>
    <w:rsid w:val="00AE0FB3"/>
    <w:rsid w:val="00AE3162"/>
    <w:rsid w:val="00AE3971"/>
    <w:rsid w:val="00AE3A85"/>
    <w:rsid w:val="00AE4FC2"/>
    <w:rsid w:val="00AE54DC"/>
    <w:rsid w:val="00AE6BE6"/>
    <w:rsid w:val="00AF0E3E"/>
    <w:rsid w:val="00AF0E51"/>
    <w:rsid w:val="00AF5770"/>
    <w:rsid w:val="00AF5816"/>
    <w:rsid w:val="00AF7375"/>
    <w:rsid w:val="00AF7965"/>
    <w:rsid w:val="00B007B9"/>
    <w:rsid w:val="00B00DD5"/>
    <w:rsid w:val="00B0243E"/>
    <w:rsid w:val="00B03920"/>
    <w:rsid w:val="00B04C14"/>
    <w:rsid w:val="00B10A9A"/>
    <w:rsid w:val="00B13F0A"/>
    <w:rsid w:val="00B1607F"/>
    <w:rsid w:val="00B175CA"/>
    <w:rsid w:val="00B17A42"/>
    <w:rsid w:val="00B20C52"/>
    <w:rsid w:val="00B225DB"/>
    <w:rsid w:val="00B22D7B"/>
    <w:rsid w:val="00B24BB4"/>
    <w:rsid w:val="00B259AC"/>
    <w:rsid w:val="00B2631B"/>
    <w:rsid w:val="00B26EB4"/>
    <w:rsid w:val="00B272AD"/>
    <w:rsid w:val="00B3154F"/>
    <w:rsid w:val="00B318B2"/>
    <w:rsid w:val="00B31FBE"/>
    <w:rsid w:val="00B34865"/>
    <w:rsid w:val="00B35EE1"/>
    <w:rsid w:val="00B3627B"/>
    <w:rsid w:val="00B40D98"/>
    <w:rsid w:val="00B40FE3"/>
    <w:rsid w:val="00B4163B"/>
    <w:rsid w:val="00B417CB"/>
    <w:rsid w:val="00B41EA8"/>
    <w:rsid w:val="00B43EC5"/>
    <w:rsid w:val="00B441E1"/>
    <w:rsid w:val="00B46306"/>
    <w:rsid w:val="00B46CCE"/>
    <w:rsid w:val="00B51298"/>
    <w:rsid w:val="00B53939"/>
    <w:rsid w:val="00B53FF1"/>
    <w:rsid w:val="00B5464A"/>
    <w:rsid w:val="00B54833"/>
    <w:rsid w:val="00B54EB0"/>
    <w:rsid w:val="00B55B76"/>
    <w:rsid w:val="00B55C63"/>
    <w:rsid w:val="00B55E8D"/>
    <w:rsid w:val="00B55EC7"/>
    <w:rsid w:val="00B57B7E"/>
    <w:rsid w:val="00B6254C"/>
    <w:rsid w:val="00B66E90"/>
    <w:rsid w:val="00B7066F"/>
    <w:rsid w:val="00B728D6"/>
    <w:rsid w:val="00B75225"/>
    <w:rsid w:val="00B75CCC"/>
    <w:rsid w:val="00B808D8"/>
    <w:rsid w:val="00B81DA4"/>
    <w:rsid w:val="00B822F3"/>
    <w:rsid w:val="00B82634"/>
    <w:rsid w:val="00B837BD"/>
    <w:rsid w:val="00B83B76"/>
    <w:rsid w:val="00B85D0B"/>
    <w:rsid w:val="00B862BA"/>
    <w:rsid w:val="00B86EF7"/>
    <w:rsid w:val="00B90E80"/>
    <w:rsid w:val="00B93A43"/>
    <w:rsid w:val="00B9519A"/>
    <w:rsid w:val="00B95B58"/>
    <w:rsid w:val="00BA264F"/>
    <w:rsid w:val="00BA6D81"/>
    <w:rsid w:val="00BA6FED"/>
    <w:rsid w:val="00BA72C7"/>
    <w:rsid w:val="00BA7853"/>
    <w:rsid w:val="00BB0FF2"/>
    <w:rsid w:val="00BC005C"/>
    <w:rsid w:val="00BC3A6A"/>
    <w:rsid w:val="00BC3A71"/>
    <w:rsid w:val="00BC4AC1"/>
    <w:rsid w:val="00BC7549"/>
    <w:rsid w:val="00BC7E04"/>
    <w:rsid w:val="00BD1C01"/>
    <w:rsid w:val="00BD38EE"/>
    <w:rsid w:val="00BD39AD"/>
    <w:rsid w:val="00BD3D77"/>
    <w:rsid w:val="00BD4F46"/>
    <w:rsid w:val="00BD5527"/>
    <w:rsid w:val="00BD6198"/>
    <w:rsid w:val="00BD6768"/>
    <w:rsid w:val="00BE0D9C"/>
    <w:rsid w:val="00BE12F4"/>
    <w:rsid w:val="00BE40D2"/>
    <w:rsid w:val="00BF04A0"/>
    <w:rsid w:val="00BF16D6"/>
    <w:rsid w:val="00BF418E"/>
    <w:rsid w:val="00BF4977"/>
    <w:rsid w:val="00BF4C12"/>
    <w:rsid w:val="00BF73DC"/>
    <w:rsid w:val="00BF7DB8"/>
    <w:rsid w:val="00BF7FA5"/>
    <w:rsid w:val="00C0001F"/>
    <w:rsid w:val="00C00F21"/>
    <w:rsid w:val="00C03145"/>
    <w:rsid w:val="00C039BB"/>
    <w:rsid w:val="00C04C75"/>
    <w:rsid w:val="00C04C82"/>
    <w:rsid w:val="00C05393"/>
    <w:rsid w:val="00C0682F"/>
    <w:rsid w:val="00C07101"/>
    <w:rsid w:val="00C076B6"/>
    <w:rsid w:val="00C10C09"/>
    <w:rsid w:val="00C11009"/>
    <w:rsid w:val="00C12CB9"/>
    <w:rsid w:val="00C1307A"/>
    <w:rsid w:val="00C13995"/>
    <w:rsid w:val="00C177DF"/>
    <w:rsid w:val="00C21DC6"/>
    <w:rsid w:val="00C222A7"/>
    <w:rsid w:val="00C23B64"/>
    <w:rsid w:val="00C25061"/>
    <w:rsid w:val="00C25286"/>
    <w:rsid w:val="00C263BA"/>
    <w:rsid w:val="00C276F7"/>
    <w:rsid w:val="00C311D9"/>
    <w:rsid w:val="00C32394"/>
    <w:rsid w:val="00C32B59"/>
    <w:rsid w:val="00C3504F"/>
    <w:rsid w:val="00C35DC6"/>
    <w:rsid w:val="00C36B9C"/>
    <w:rsid w:val="00C40B9C"/>
    <w:rsid w:val="00C41DDD"/>
    <w:rsid w:val="00C421F6"/>
    <w:rsid w:val="00C42E51"/>
    <w:rsid w:val="00C45063"/>
    <w:rsid w:val="00C459E1"/>
    <w:rsid w:val="00C465B4"/>
    <w:rsid w:val="00C51AF1"/>
    <w:rsid w:val="00C52238"/>
    <w:rsid w:val="00C53502"/>
    <w:rsid w:val="00C544AD"/>
    <w:rsid w:val="00C553CB"/>
    <w:rsid w:val="00C554FB"/>
    <w:rsid w:val="00C5651B"/>
    <w:rsid w:val="00C56724"/>
    <w:rsid w:val="00C5796C"/>
    <w:rsid w:val="00C602B6"/>
    <w:rsid w:val="00C6461E"/>
    <w:rsid w:val="00C73F6C"/>
    <w:rsid w:val="00C74378"/>
    <w:rsid w:val="00C7554C"/>
    <w:rsid w:val="00C75BFF"/>
    <w:rsid w:val="00C82269"/>
    <w:rsid w:val="00C83ADA"/>
    <w:rsid w:val="00C83F41"/>
    <w:rsid w:val="00C9022F"/>
    <w:rsid w:val="00C90951"/>
    <w:rsid w:val="00C90B01"/>
    <w:rsid w:val="00C928C2"/>
    <w:rsid w:val="00C93642"/>
    <w:rsid w:val="00C94862"/>
    <w:rsid w:val="00C94BAF"/>
    <w:rsid w:val="00C9553E"/>
    <w:rsid w:val="00CA289E"/>
    <w:rsid w:val="00CA309C"/>
    <w:rsid w:val="00CA54A2"/>
    <w:rsid w:val="00CA564A"/>
    <w:rsid w:val="00CA5732"/>
    <w:rsid w:val="00CA6636"/>
    <w:rsid w:val="00CA705D"/>
    <w:rsid w:val="00CA7670"/>
    <w:rsid w:val="00CB0592"/>
    <w:rsid w:val="00CB1DF6"/>
    <w:rsid w:val="00CB29F7"/>
    <w:rsid w:val="00CB2D08"/>
    <w:rsid w:val="00CB344B"/>
    <w:rsid w:val="00CB6A4B"/>
    <w:rsid w:val="00CC4CD1"/>
    <w:rsid w:val="00CC60B1"/>
    <w:rsid w:val="00CD35B2"/>
    <w:rsid w:val="00CD62F6"/>
    <w:rsid w:val="00CD638D"/>
    <w:rsid w:val="00CE4F5E"/>
    <w:rsid w:val="00CE6C83"/>
    <w:rsid w:val="00CF2931"/>
    <w:rsid w:val="00CF2A52"/>
    <w:rsid w:val="00CF2D3B"/>
    <w:rsid w:val="00CF5E5E"/>
    <w:rsid w:val="00CF6A76"/>
    <w:rsid w:val="00CF78BF"/>
    <w:rsid w:val="00D00354"/>
    <w:rsid w:val="00D024F2"/>
    <w:rsid w:val="00D02E78"/>
    <w:rsid w:val="00D03A9C"/>
    <w:rsid w:val="00D03AB8"/>
    <w:rsid w:val="00D03C35"/>
    <w:rsid w:val="00D04983"/>
    <w:rsid w:val="00D054D6"/>
    <w:rsid w:val="00D06A11"/>
    <w:rsid w:val="00D124A8"/>
    <w:rsid w:val="00D13614"/>
    <w:rsid w:val="00D1541D"/>
    <w:rsid w:val="00D15798"/>
    <w:rsid w:val="00D21B3B"/>
    <w:rsid w:val="00D21BDF"/>
    <w:rsid w:val="00D21CD5"/>
    <w:rsid w:val="00D21F55"/>
    <w:rsid w:val="00D22ED6"/>
    <w:rsid w:val="00D24D75"/>
    <w:rsid w:val="00D25B06"/>
    <w:rsid w:val="00D26E13"/>
    <w:rsid w:val="00D277FB"/>
    <w:rsid w:val="00D27900"/>
    <w:rsid w:val="00D31B74"/>
    <w:rsid w:val="00D31D5D"/>
    <w:rsid w:val="00D32257"/>
    <w:rsid w:val="00D32651"/>
    <w:rsid w:val="00D3291A"/>
    <w:rsid w:val="00D32B10"/>
    <w:rsid w:val="00D348BF"/>
    <w:rsid w:val="00D34A2C"/>
    <w:rsid w:val="00D35C43"/>
    <w:rsid w:val="00D40EEC"/>
    <w:rsid w:val="00D418DE"/>
    <w:rsid w:val="00D4419A"/>
    <w:rsid w:val="00D462DE"/>
    <w:rsid w:val="00D46891"/>
    <w:rsid w:val="00D46B1E"/>
    <w:rsid w:val="00D51CAF"/>
    <w:rsid w:val="00D53648"/>
    <w:rsid w:val="00D53ED0"/>
    <w:rsid w:val="00D55177"/>
    <w:rsid w:val="00D55B2E"/>
    <w:rsid w:val="00D55C3C"/>
    <w:rsid w:val="00D609D4"/>
    <w:rsid w:val="00D60A08"/>
    <w:rsid w:val="00D61437"/>
    <w:rsid w:val="00D619E4"/>
    <w:rsid w:val="00D62229"/>
    <w:rsid w:val="00D62A2F"/>
    <w:rsid w:val="00D63CE7"/>
    <w:rsid w:val="00D658B6"/>
    <w:rsid w:val="00D65F68"/>
    <w:rsid w:val="00D673AE"/>
    <w:rsid w:val="00D67B93"/>
    <w:rsid w:val="00D70B15"/>
    <w:rsid w:val="00D70D86"/>
    <w:rsid w:val="00D7107F"/>
    <w:rsid w:val="00D722FD"/>
    <w:rsid w:val="00D7315C"/>
    <w:rsid w:val="00D73F61"/>
    <w:rsid w:val="00D743E0"/>
    <w:rsid w:val="00D74E90"/>
    <w:rsid w:val="00D76754"/>
    <w:rsid w:val="00D76FFD"/>
    <w:rsid w:val="00D77A4C"/>
    <w:rsid w:val="00D801CF"/>
    <w:rsid w:val="00D81967"/>
    <w:rsid w:val="00D83B9E"/>
    <w:rsid w:val="00D90260"/>
    <w:rsid w:val="00D90446"/>
    <w:rsid w:val="00D918F7"/>
    <w:rsid w:val="00D926C7"/>
    <w:rsid w:val="00D92A3D"/>
    <w:rsid w:val="00D92DFC"/>
    <w:rsid w:val="00D93469"/>
    <w:rsid w:val="00D942C2"/>
    <w:rsid w:val="00D94FDA"/>
    <w:rsid w:val="00D97AB9"/>
    <w:rsid w:val="00DA1B8F"/>
    <w:rsid w:val="00DA5A4C"/>
    <w:rsid w:val="00DB12AD"/>
    <w:rsid w:val="00DB26DD"/>
    <w:rsid w:val="00DB2B0A"/>
    <w:rsid w:val="00DB38B6"/>
    <w:rsid w:val="00DB49B1"/>
    <w:rsid w:val="00DB49D4"/>
    <w:rsid w:val="00DB4EB0"/>
    <w:rsid w:val="00DB50A3"/>
    <w:rsid w:val="00DB7736"/>
    <w:rsid w:val="00DB7CC3"/>
    <w:rsid w:val="00DB7EF1"/>
    <w:rsid w:val="00DC0745"/>
    <w:rsid w:val="00DC22C3"/>
    <w:rsid w:val="00DC2885"/>
    <w:rsid w:val="00DC2A28"/>
    <w:rsid w:val="00DC2B4D"/>
    <w:rsid w:val="00DC2F75"/>
    <w:rsid w:val="00DC2FC5"/>
    <w:rsid w:val="00DC3251"/>
    <w:rsid w:val="00DC328F"/>
    <w:rsid w:val="00DC6722"/>
    <w:rsid w:val="00DC68A3"/>
    <w:rsid w:val="00DD0849"/>
    <w:rsid w:val="00DD25E5"/>
    <w:rsid w:val="00DD296F"/>
    <w:rsid w:val="00DD3AF2"/>
    <w:rsid w:val="00DD4A92"/>
    <w:rsid w:val="00DD60F0"/>
    <w:rsid w:val="00DD6403"/>
    <w:rsid w:val="00DE1939"/>
    <w:rsid w:val="00DE2109"/>
    <w:rsid w:val="00DE7683"/>
    <w:rsid w:val="00DE7A5A"/>
    <w:rsid w:val="00DF192B"/>
    <w:rsid w:val="00DF385D"/>
    <w:rsid w:val="00DF5C2C"/>
    <w:rsid w:val="00DF7F75"/>
    <w:rsid w:val="00E01458"/>
    <w:rsid w:val="00E016DF"/>
    <w:rsid w:val="00E0334B"/>
    <w:rsid w:val="00E04296"/>
    <w:rsid w:val="00E052A2"/>
    <w:rsid w:val="00E07A87"/>
    <w:rsid w:val="00E07D47"/>
    <w:rsid w:val="00E104D4"/>
    <w:rsid w:val="00E11CDD"/>
    <w:rsid w:val="00E130DD"/>
    <w:rsid w:val="00E147BC"/>
    <w:rsid w:val="00E1635C"/>
    <w:rsid w:val="00E16D19"/>
    <w:rsid w:val="00E16FCF"/>
    <w:rsid w:val="00E17F7E"/>
    <w:rsid w:val="00E22E23"/>
    <w:rsid w:val="00E242AD"/>
    <w:rsid w:val="00E25083"/>
    <w:rsid w:val="00E27B15"/>
    <w:rsid w:val="00E27CE2"/>
    <w:rsid w:val="00E3096F"/>
    <w:rsid w:val="00E31004"/>
    <w:rsid w:val="00E3102E"/>
    <w:rsid w:val="00E32322"/>
    <w:rsid w:val="00E32B89"/>
    <w:rsid w:val="00E33936"/>
    <w:rsid w:val="00E347AB"/>
    <w:rsid w:val="00E35548"/>
    <w:rsid w:val="00E35B5D"/>
    <w:rsid w:val="00E36208"/>
    <w:rsid w:val="00E3751D"/>
    <w:rsid w:val="00E402A7"/>
    <w:rsid w:val="00E4102F"/>
    <w:rsid w:val="00E414DA"/>
    <w:rsid w:val="00E41C61"/>
    <w:rsid w:val="00E421E9"/>
    <w:rsid w:val="00E43100"/>
    <w:rsid w:val="00E44381"/>
    <w:rsid w:val="00E446ED"/>
    <w:rsid w:val="00E4553E"/>
    <w:rsid w:val="00E51C51"/>
    <w:rsid w:val="00E5617A"/>
    <w:rsid w:val="00E56AA7"/>
    <w:rsid w:val="00E57D9A"/>
    <w:rsid w:val="00E607D5"/>
    <w:rsid w:val="00E60BC0"/>
    <w:rsid w:val="00E62F1A"/>
    <w:rsid w:val="00E65A1D"/>
    <w:rsid w:val="00E66183"/>
    <w:rsid w:val="00E70A31"/>
    <w:rsid w:val="00E71345"/>
    <w:rsid w:val="00E739D1"/>
    <w:rsid w:val="00E755A0"/>
    <w:rsid w:val="00E764BA"/>
    <w:rsid w:val="00E807F9"/>
    <w:rsid w:val="00E80E16"/>
    <w:rsid w:val="00E80E73"/>
    <w:rsid w:val="00E85D74"/>
    <w:rsid w:val="00E85DC7"/>
    <w:rsid w:val="00E87001"/>
    <w:rsid w:val="00E90BC8"/>
    <w:rsid w:val="00E917CF"/>
    <w:rsid w:val="00E92AD7"/>
    <w:rsid w:val="00E95911"/>
    <w:rsid w:val="00E961AE"/>
    <w:rsid w:val="00E96B9C"/>
    <w:rsid w:val="00EA000A"/>
    <w:rsid w:val="00EA16DD"/>
    <w:rsid w:val="00EA1804"/>
    <w:rsid w:val="00EA6432"/>
    <w:rsid w:val="00EA72A5"/>
    <w:rsid w:val="00EB03EB"/>
    <w:rsid w:val="00EB1F01"/>
    <w:rsid w:val="00EB38DC"/>
    <w:rsid w:val="00EB5F93"/>
    <w:rsid w:val="00EC0B1E"/>
    <w:rsid w:val="00EC0CD8"/>
    <w:rsid w:val="00EC1B55"/>
    <w:rsid w:val="00EC3A00"/>
    <w:rsid w:val="00EC409D"/>
    <w:rsid w:val="00EC4B18"/>
    <w:rsid w:val="00EC7501"/>
    <w:rsid w:val="00EC7622"/>
    <w:rsid w:val="00EC771B"/>
    <w:rsid w:val="00ED19A1"/>
    <w:rsid w:val="00ED464B"/>
    <w:rsid w:val="00ED6E99"/>
    <w:rsid w:val="00EE0795"/>
    <w:rsid w:val="00EF1D10"/>
    <w:rsid w:val="00EF2AD9"/>
    <w:rsid w:val="00EF380A"/>
    <w:rsid w:val="00EF392E"/>
    <w:rsid w:val="00EF5E3E"/>
    <w:rsid w:val="00EF76A4"/>
    <w:rsid w:val="00F00247"/>
    <w:rsid w:val="00F01C9A"/>
    <w:rsid w:val="00F0244B"/>
    <w:rsid w:val="00F030BA"/>
    <w:rsid w:val="00F0330C"/>
    <w:rsid w:val="00F04040"/>
    <w:rsid w:val="00F0474A"/>
    <w:rsid w:val="00F05F16"/>
    <w:rsid w:val="00F06CFF"/>
    <w:rsid w:val="00F06FE3"/>
    <w:rsid w:val="00F10252"/>
    <w:rsid w:val="00F119D0"/>
    <w:rsid w:val="00F122E7"/>
    <w:rsid w:val="00F132D6"/>
    <w:rsid w:val="00F164E1"/>
    <w:rsid w:val="00F20E3E"/>
    <w:rsid w:val="00F216CE"/>
    <w:rsid w:val="00F21D9B"/>
    <w:rsid w:val="00F25A3B"/>
    <w:rsid w:val="00F26000"/>
    <w:rsid w:val="00F27C0E"/>
    <w:rsid w:val="00F3033B"/>
    <w:rsid w:val="00F3168D"/>
    <w:rsid w:val="00F319AA"/>
    <w:rsid w:val="00F34F5C"/>
    <w:rsid w:val="00F35CD8"/>
    <w:rsid w:val="00F3705E"/>
    <w:rsid w:val="00F40E61"/>
    <w:rsid w:val="00F4266C"/>
    <w:rsid w:val="00F44D6B"/>
    <w:rsid w:val="00F4743F"/>
    <w:rsid w:val="00F47661"/>
    <w:rsid w:val="00F51D8D"/>
    <w:rsid w:val="00F53429"/>
    <w:rsid w:val="00F53468"/>
    <w:rsid w:val="00F54A4C"/>
    <w:rsid w:val="00F611A6"/>
    <w:rsid w:val="00F671B2"/>
    <w:rsid w:val="00F675BD"/>
    <w:rsid w:val="00F67619"/>
    <w:rsid w:val="00F67DA7"/>
    <w:rsid w:val="00F707FA"/>
    <w:rsid w:val="00F71A11"/>
    <w:rsid w:val="00F72C15"/>
    <w:rsid w:val="00F73934"/>
    <w:rsid w:val="00F74DA7"/>
    <w:rsid w:val="00F74EF1"/>
    <w:rsid w:val="00F75EA0"/>
    <w:rsid w:val="00F76978"/>
    <w:rsid w:val="00F76E7A"/>
    <w:rsid w:val="00F77599"/>
    <w:rsid w:val="00F775F2"/>
    <w:rsid w:val="00F7774E"/>
    <w:rsid w:val="00F80135"/>
    <w:rsid w:val="00F817FA"/>
    <w:rsid w:val="00F8247F"/>
    <w:rsid w:val="00F82A52"/>
    <w:rsid w:val="00F82E19"/>
    <w:rsid w:val="00F8572D"/>
    <w:rsid w:val="00F9166C"/>
    <w:rsid w:val="00F930FA"/>
    <w:rsid w:val="00F940BB"/>
    <w:rsid w:val="00F96721"/>
    <w:rsid w:val="00F974F0"/>
    <w:rsid w:val="00FA0B3E"/>
    <w:rsid w:val="00FA1326"/>
    <w:rsid w:val="00FA268D"/>
    <w:rsid w:val="00FA4C82"/>
    <w:rsid w:val="00FA6147"/>
    <w:rsid w:val="00FA6795"/>
    <w:rsid w:val="00FB28CB"/>
    <w:rsid w:val="00FB4007"/>
    <w:rsid w:val="00FB407A"/>
    <w:rsid w:val="00FB4F1D"/>
    <w:rsid w:val="00FB50D2"/>
    <w:rsid w:val="00FC00D7"/>
    <w:rsid w:val="00FC081A"/>
    <w:rsid w:val="00FC0A83"/>
    <w:rsid w:val="00FC3CC9"/>
    <w:rsid w:val="00FC3F61"/>
    <w:rsid w:val="00FC47D1"/>
    <w:rsid w:val="00FC5CDB"/>
    <w:rsid w:val="00FC67A6"/>
    <w:rsid w:val="00FC6814"/>
    <w:rsid w:val="00FC6FBB"/>
    <w:rsid w:val="00FC794A"/>
    <w:rsid w:val="00FD0088"/>
    <w:rsid w:val="00FD0499"/>
    <w:rsid w:val="00FD04FA"/>
    <w:rsid w:val="00FD14CE"/>
    <w:rsid w:val="00FD19D0"/>
    <w:rsid w:val="00FD2A5A"/>
    <w:rsid w:val="00FD3180"/>
    <w:rsid w:val="00FD454A"/>
    <w:rsid w:val="00FD5166"/>
    <w:rsid w:val="00FD56AD"/>
    <w:rsid w:val="00FD729C"/>
    <w:rsid w:val="00FE05BB"/>
    <w:rsid w:val="00FE5235"/>
    <w:rsid w:val="00FF0CAD"/>
    <w:rsid w:val="00FF1872"/>
    <w:rsid w:val="00FF2F10"/>
    <w:rsid w:val="00FF31F5"/>
    <w:rsid w:val="00FF3605"/>
    <w:rsid w:val="00FF414B"/>
    <w:rsid w:val="00FF702C"/>
    <w:rsid w:val="057F0522"/>
    <w:rsid w:val="2F84BC24"/>
    <w:rsid w:val="30445E58"/>
    <w:rsid w:val="42DA6E36"/>
    <w:rsid w:val="5FCD8171"/>
    <w:rsid w:val="6128018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34DE4"/>
  <w15:chartTrackingRefBased/>
  <w15:docId w15:val="{C45388E3-187F-4E09-91EF-B240D1937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394"/>
    <w:pPr>
      <w:spacing w:line="360" w:lineRule="auto"/>
    </w:pPr>
    <w:rPr>
      <w:rFonts w:ascii="Times New Roman" w:hAnsi="Times New Roman"/>
    </w:rPr>
  </w:style>
  <w:style w:type="paragraph" w:styleId="Ttulo1">
    <w:name w:val="heading 1"/>
    <w:basedOn w:val="Normal"/>
    <w:next w:val="Normal"/>
    <w:link w:val="Ttulo1Car"/>
    <w:uiPriority w:val="9"/>
    <w:qFormat/>
    <w:rsid w:val="00662F6C"/>
    <w:pPr>
      <w:keepNext/>
      <w:keepLines/>
      <w:numPr>
        <w:numId w:val="1"/>
      </w:numPr>
      <w:spacing w:before="240" w:after="12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AE6BE6"/>
    <w:pPr>
      <w:keepNext/>
      <w:keepLines/>
      <w:numPr>
        <w:ilvl w:val="1"/>
        <w:numId w:val="1"/>
      </w:numPr>
      <w:spacing w:before="160" w:after="1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1007E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1007E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1007E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1007E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1007E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007E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007E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FD3180"/>
    <w:pPr>
      <w:spacing w:after="0"/>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FD3180"/>
    <w:rPr>
      <w:rFonts w:ascii="Times New Roman" w:hAnsi="Times New Roman" w:cs="Times New Roman"/>
      <w:noProof/>
      <w:lang w:val="en-US"/>
    </w:rPr>
  </w:style>
  <w:style w:type="paragraph" w:customStyle="1" w:styleId="EndNoteBibliography">
    <w:name w:val="EndNote Bibliography"/>
    <w:basedOn w:val="Normal"/>
    <w:link w:val="EndNoteBibliographyCar"/>
    <w:rsid w:val="00FD3180"/>
    <w:rPr>
      <w:rFonts w:cs="Times New Roman"/>
      <w:noProof/>
      <w:lang w:val="en-US"/>
    </w:rPr>
  </w:style>
  <w:style w:type="character" w:customStyle="1" w:styleId="EndNoteBibliographyCar">
    <w:name w:val="EndNote Bibliography Car"/>
    <w:basedOn w:val="Fuentedeprrafopredeter"/>
    <w:link w:val="EndNoteBibliography"/>
    <w:rsid w:val="00FD3180"/>
    <w:rPr>
      <w:rFonts w:ascii="Times New Roman" w:hAnsi="Times New Roman" w:cs="Times New Roman"/>
      <w:noProof/>
      <w:lang w:val="en-US"/>
    </w:rPr>
  </w:style>
  <w:style w:type="character" w:styleId="Hipervnculo">
    <w:name w:val="Hyperlink"/>
    <w:basedOn w:val="Fuentedeprrafopredeter"/>
    <w:uiPriority w:val="99"/>
    <w:unhideWhenUsed/>
    <w:rsid w:val="00FD3180"/>
    <w:rPr>
      <w:color w:val="0563C1" w:themeColor="hyperlink"/>
      <w:u w:val="single"/>
    </w:rPr>
  </w:style>
  <w:style w:type="character" w:styleId="Mencinsinresolver">
    <w:name w:val="Unresolved Mention"/>
    <w:basedOn w:val="Fuentedeprrafopredeter"/>
    <w:uiPriority w:val="99"/>
    <w:semiHidden/>
    <w:unhideWhenUsed/>
    <w:rsid w:val="00FD3180"/>
    <w:rPr>
      <w:color w:val="605E5C"/>
      <w:shd w:val="clear" w:color="auto" w:fill="E1DFDD"/>
    </w:rPr>
  </w:style>
  <w:style w:type="paragraph" w:styleId="Revisin">
    <w:name w:val="Revision"/>
    <w:hidden/>
    <w:uiPriority w:val="99"/>
    <w:semiHidden/>
    <w:rsid w:val="001452CF"/>
    <w:pPr>
      <w:spacing w:after="0" w:line="240" w:lineRule="auto"/>
    </w:pPr>
    <w:rPr>
      <w:rFonts w:ascii="Times New Roman" w:hAnsi="Times New Roman"/>
    </w:rPr>
  </w:style>
  <w:style w:type="character" w:styleId="Hipervnculovisitado">
    <w:name w:val="FollowedHyperlink"/>
    <w:basedOn w:val="Fuentedeprrafopredeter"/>
    <w:uiPriority w:val="99"/>
    <w:semiHidden/>
    <w:unhideWhenUsed/>
    <w:rsid w:val="00354EAA"/>
    <w:rPr>
      <w:color w:val="954F72" w:themeColor="followedHyperlink"/>
      <w:u w:val="single"/>
    </w:rPr>
  </w:style>
  <w:style w:type="character" w:styleId="Nmerodelnea">
    <w:name w:val="line number"/>
    <w:basedOn w:val="Fuentedeprrafopredeter"/>
    <w:uiPriority w:val="99"/>
    <w:semiHidden/>
    <w:unhideWhenUsed/>
    <w:rsid w:val="00B75CCC"/>
  </w:style>
  <w:style w:type="character" w:customStyle="1" w:styleId="Ttulo1Car">
    <w:name w:val="Título 1 Car"/>
    <w:basedOn w:val="Fuentedeprrafopredeter"/>
    <w:link w:val="Ttulo1"/>
    <w:uiPriority w:val="9"/>
    <w:rsid w:val="00662F6C"/>
    <w:rPr>
      <w:rFonts w:ascii="Times New Roman" w:eastAsiaTheme="majorEastAsia" w:hAnsi="Times New Roman" w:cstheme="majorBidi"/>
      <w:b/>
      <w:szCs w:val="32"/>
    </w:rPr>
  </w:style>
  <w:style w:type="character" w:customStyle="1" w:styleId="Ttulo2Car">
    <w:name w:val="Título 2 Car"/>
    <w:basedOn w:val="Fuentedeprrafopredeter"/>
    <w:link w:val="Ttulo2"/>
    <w:uiPriority w:val="9"/>
    <w:rsid w:val="00AE6BE6"/>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semiHidden/>
    <w:rsid w:val="001007E0"/>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1007E0"/>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1007E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1007E0"/>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1007E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1007E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007E0"/>
    <w:rPr>
      <w:rFonts w:asciiTheme="majorHAnsi" w:eastAsiaTheme="majorEastAsia" w:hAnsiTheme="majorHAnsi" w:cstheme="majorBidi"/>
      <w:i/>
      <w:iCs/>
      <w:color w:val="272727" w:themeColor="text1" w:themeTint="D8"/>
      <w:sz w:val="21"/>
      <w:szCs w:val="21"/>
    </w:rPr>
  </w:style>
  <w:style w:type="character" w:styleId="Refdecomentario">
    <w:name w:val="annotation reference"/>
    <w:basedOn w:val="Fuentedeprrafopredeter"/>
    <w:uiPriority w:val="99"/>
    <w:semiHidden/>
    <w:unhideWhenUsed/>
    <w:rsid w:val="00E41C61"/>
    <w:rPr>
      <w:sz w:val="16"/>
      <w:szCs w:val="16"/>
    </w:rPr>
  </w:style>
  <w:style w:type="paragraph" w:styleId="Textocomentario">
    <w:name w:val="annotation text"/>
    <w:basedOn w:val="Normal"/>
    <w:link w:val="TextocomentarioCar"/>
    <w:uiPriority w:val="99"/>
    <w:unhideWhenUsed/>
    <w:rsid w:val="00E41C61"/>
    <w:pPr>
      <w:spacing w:line="240" w:lineRule="auto"/>
    </w:pPr>
    <w:rPr>
      <w:sz w:val="20"/>
      <w:szCs w:val="20"/>
    </w:rPr>
  </w:style>
  <w:style w:type="character" w:customStyle="1" w:styleId="TextocomentarioCar">
    <w:name w:val="Texto comentario Car"/>
    <w:basedOn w:val="Fuentedeprrafopredeter"/>
    <w:link w:val="Textocomentario"/>
    <w:uiPriority w:val="99"/>
    <w:rsid w:val="00E41C61"/>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1C61"/>
    <w:rPr>
      <w:b/>
      <w:bCs/>
    </w:rPr>
  </w:style>
  <w:style w:type="character" w:customStyle="1" w:styleId="AsuntodelcomentarioCar">
    <w:name w:val="Asunto del comentario Car"/>
    <w:basedOn w:val="TextocomentarioCar"/>
    <w:link w:val="Asuntodelcomentario"/>
    <w:uiPriority w:val="99"/>
    <w:semiHidden/>
    <w:rsid w:val="00E41C6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366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0</TotalTime>
  <Pages>16</Pages>
  <Words>13640</Words>
  <Characters>75024</Characters>
  <Application>Microsoft Office Word</Application>
  <DocSecurity>0</DocSecurity>
  <Lines>625</Lines>
  <Paragraphs>1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Fernando Rincón Rueda</dc:creator>
  <cp:keywords/>
  <dc:description/>
  <cp:lastModifiedBy>Diego Fernando Rincón Rueda</cp:lastModifiedBy>
  <cp:revision>132</cp:revision>
  <dcterms:created xsi:type="dcterms:W3CDTF">2023-06-11T01:38:00Z</dcterms:created>
  <dcterms:modified xsi:type="dcterms:W3CDTF">2023-06-11T06:45:00Z</dcterms:modified>
</cp:coreProperties>
</file>